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w:t>
      </w:r>
      <w:r w:rsidR="00BF2831" w:rsidRPr="00B04F9C">
        <w:rPr>
          <w:rFonts w:cs="Times New Roman"/>
        </w:rPr>
        <w:lastRenderedPageBreak/>
        <w:t>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引用了来自多个学科</w:t>
      </w:r>
      <w:r w:rsidR="001F1FC6" w:rsidRPr="00B04F9C">
        <w:rPr>
          <w:rFonts w:cs="Times New Roman"/>
        </w:rPr>
        <w:lastRenderedPageBreak/>
        <w:t>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lastRenderedPageBreak/>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数据的</w:t>
      </w:r>
      <w:r w:rsidR="00E35B58" w:rsidRPr="00B04F9C">
        <w:rPr>
          <w:rFonts w:cs="Times New Roman"/>
        </w:rPr>
        <w:t>可靠性</w:t>
      </w:r>
      <w:r w:rsidR="00175C43" w:rsidRPr="00B04F9C">
        <w:rPr>
          <w:rFonts w:cs="Times New Roman"/>
        </w:rPr>
        <w:t>、算法的准确度尚未得</w:t>
      </w:r>
      <w:r w:rsidR="00175C43" w:rsidRPr="00B04F9C">
        <w:rPr>
          <w:rFonts w:cs="Times New Roman"/>
        </w:rPr>
        <w:lastRenderedPageBreak/>
        <w:t>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w:t>
      </w:r>
      <w:r w:rsidRPr="00B04F9C">
        <w:rPr>
          <w:rFonts w:cs="Times New Roman"/>
        </w:rPr>
        <w:lastRenderedPageBreak/>
        <w:t>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转换</w:t>
      </w:r>
      <w:r w:rsidR="00E80F8D">
        <w:rPr>
          <w:rFonts w:cs="Times New Roman" w:hint="eastAsia"/>
        </w:rPr>
        <w:lastRenderedPageBreak/>
        <w:t>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 xml:space="preserve">uang </w:t>
      </w:r>
      <w:proofErr w:type="spellStart"/>
      <w:r w:rsidR="009F6A56">
        <w:rPr>
          <w:rFonts w:cs="Times New Roman"/>
        </w:rPr>
        <w:t>Shengzhi</w:t>
      </w:r>
      <w:proofErr w:type="spellEnd"/>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w:t>
      </w:r>
      <w:r w:rsidR="00370C70" w:rsidRPr="00B04F9C">
        <w:rPr>
          <w:rFonts w:cs="Times New Roman"/>
        </w:rPr>
        <w:lastRenderedPageBreak/>
        <w:t>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56B4172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EC009A">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proofErr w:type="spellStart"/>
      <w:r w:rsidR="00A05969" w:rsidRPr="00B04F9C">
        <w:rPr>
          <w:rFonts w:cs="Times New Roman"/>
        </w:rPr>
        <w:t>Plos</w:t>
      </w:r>
      <w:proofErr w:type="spellEnd"/>
      <w:r w:rsidR="00A05969" w:rsidRPr="00B04F9C">
        <w:rPr>
          <w:rFonts w:cs="Times New Roman"/>
        </w:rPr>
        <w:t xml:space="preserve">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lastRenderedPageBreak/>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55EA5378"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EC009A" w:rsidRPr="003E2CAA">
        <w:rPr>
          <w:rFonts w:cs="Times New Roman"/>
        </w:rPr>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w:t>
      </w:r>
      <w:r w:rsidR="00BB2A7B" w:rsidRPr="00B04F9C">
        <w:rPr>
          <w:rFonts w:cs="Times New Roman"/>
        </w:rPr>
        <w:lastRenderedPageBreak/>
        <w:t>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w:t>
      </w:r>
      <w:commentRangeStart w:id="22"/>
      <w:r w:rsidR="00746DB4" w:rsidRPr="00F15A91">
        <w:rPr>
          <w:rFonts w:cs="Times New Roman"/>
          <w:highlight w:val="yellow"/>
        </w:rPr>
        <w:t>国家、性别</w:t>
      </w:r>
      <w:commentRangeEnd w:id="22"/>
      <w:r w:rsidR="00F15A91">
        <w:rPr>
          <w:rStyle w:val="ad"/>
        </w:rPr>
        <w:commentReference w:id="22"/>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3"/>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3"/>
      <w:r w:rsidR="00A57A0A">
        <w:rPr>
          <w:rStyle w:val="ad"/>
        </w:rPr>
        <w:commentReference w:id="23"/>
      </w:r>
    </w:p>
    <w:p w14:paraId="4C01DD18" w14:textId="574DA163" w:rsidR="0060770E" w:rsidRPr="00B04F9C" w:rsidRDefault="00BA58B5" w:rsidP="0060770E">
      <w:pPr>
        <w:pStyle w:val="3"/>
        <w:rPr>
          <w:rFonts w:ascii="Times New Roman" w:hAnsi="Times New Roman" w:cs="Times New Roman"/>
        </w:rPr>
      </w:pPr>
      <w:bookmarkStart w:id="2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5"/>
      <w:r w:rsidRPr="00B04F9C">
        <w:rPr>
          <w:rFonts w:cs="Times New Roman"/>
        </w:rPr>
        <w:t>期刊领域发生改变的作品，</w:t>
      </w:r>
      <w:commentRangeEnd w:id="25"/>
      <w:r w:rsidR="00677BD1">
        <w:rPr>
          <w:rStyle w:val="ad"/>
        </w:rPr>
        <w:commentReference w:id="25"/>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t>我们可以</w:t>
      </w:r>
      <w:r w:rsidR="005C6B6F" w:rsidRPr="00B04F9C">
        <w:rPr>
          <w:rFonts w:cs="Times New Roman"/>
        </w:rPr>
        <w:t>结合</w:t>
      </w:r>
      <w:commentRangeStart w:id="26"/>
      <w:r w:rsidR="005C6B6F" w:rsidRPr="007A3069">
        <w:rPr>
          <w:rFonts w:cs="Times New Roman"/>
          <w:b/>
          <w:bCs/>
        </w:rPr>
        <w:t>该作品</w:t>
      </w:r>
      <w:commentRangeEnd w:id="26"/>
      <w:r w:rsidR="00736D4A">
        <w:rPr>
          <w:rStyle w:val="ad"/>
        </w:rPr>
        <w:commentReference w:id="26"/>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w:t>
      </w:r>
      <w:r w:rsidR="00157A84" w:rsidRPr="00B04F9C">
        <w:rPr>
          <w:rFonts w:cs="Times New Roman"/>
        </w:rPr>
        <w:lastRenderedPageBreak/>
        <w:t>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B6470">
        <w:rPr>
          <w:rFonts w:cs="Times New Roman"/>
          <w:highlight w:val="yellow"/>
        </w:rPr>
        <w:t>之后再</w:t>
      </w:r>
      <w:r w:rsidR="005615A2" w:rsidRPr="00BB6470">
        <w:rPr>
          <w:rFonts w:cs="Times New Roman"/>
          <w:highlight w:val="yellow"/>
        </w:rPr>
        <w:t>使用有监督的分类方法，</w:t>
      </w:r>
      <w:r w:rsidR="00E83E0E" w:rsidRPr="00BB6470">
        <w:rPr>
          <w:rFonts w:cs="Times New Roman"/>
          <w:highlight w:val="yellow"/>
        </w:rPr>
        <w:t>利用</w:t>
      </w:r>
      <w:r w:rsidR="00654BDF" w:rsidRPr="00BB6470">
        <w:rPr>
          <w:rFonts w:cs="Times New Roman"/>
          <w:highlight w:val="yellow"/>
        </w:rPr>
        <w:t>参考文献跨学科性、引文跨学科性、</w:t>
      </w:r>
      <w:r w:rsidR="00157A84" w:rsidRPr="00BB6470">
        <w:rPr>
          <w:rFonts w:cs="Times New Roman"/>
          <w:highlight w:val="yellow"/>
        </w:rPr>
        <w:t>作者跨学科性作为预测变量等因素，预测一篇研究是否时跨学科研究</w:t>
      </w:r>
      <w:r w:rsidR="00E027B9" w:rsidRPr="00BB6470">
        <w:rPr>
          <w:rFonts w:cs="Times New Roman"/>
          <w:highlight w:val="yellow"/>
        </w:rPr>
        <w:t>，</w:t>
      </w:r>
      <w:r w:rsidR="0078036E" w:rsidRPr="00BB6470">
        <w:rPr>
          <w:rFonts w:cs="Times New Roman"/>
          <w:highlight w:val="yellow"/>
        </w:rPr>
        <w:t>如果有较高的准确度，说明</w:t>
      </w:r>
      <w:r w:rsidR="0091224D" w:rsidRPr="00BB6470">
        <w:rPr>
          <w:rFonts w:cs="Times New Roman"/>
          <w:highlight w:val="yellow"/>
        </w:rPr>
        <w:t>该方法可以推广到其他</w:t>
      </w:r>
      <w:r w:rsidR="0091224D" w:rsidRPr="00BB6470">
        <w:rPr>
          <w:rFonts w:cs="Times New Roman"/>
          <w:highlight w:val="yellow"/>
        </w:rPr>
        <w:t>“</w:t>
      </w:r>
      <w:r w:rsidR="0091224D" w:rsidRPr="00BB6470">
        <w:rPr>
          <w:rFonts w:cs="Times New Roman"/>
          <w:highlight w:val="yellow"/>
        </w:rPr>
        <w:t>转向文章</w:t>
      </w:r>
      <w:r w:rsidR="0091224D" w:rsidRPr="00BB6470">
        <w:rPr>
          <w:rFonts w:cs="Times New Roman"/>
          <w:highlight w:val="yellow"/>
        </w:rPr>
        <w:t>”</w:t>
      </w:r>
      <w:r w:rsidR="0091224D" w:rsidRPr="00BB6470">
        <w:rPr>
          <w:rFonts w:cs="Times New Roman"/>
          <w:highlight w:val="yellow"/>
        </w:rPr>
        <w:t>中</w:t>
      </w:r>
      <w:r w:rsidR="005615A2" w:rsidRPr="00BB6470">
        <w:rPr>
          <w:rFonts w:cs="Times New Roman"/>
          <w:highlight w:val="yellow"/>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7"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7"/>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8"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8"/>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9"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9"/>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30" w:name="_Toc119793891"/>
      <w:r w:rsidRPr="00B04F9C">
        <w:rPr>
          <w:rFonts w:ascii="Times New Roman" w:hAnsi="Times New Roman" w:cs="Times New Roman"/>
        </w:rPr>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30"/>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w:t>
      </w:r>
      <w:r w:rsidRPr="00B04F9C">
        <w:rPr>
          <w:rFonts w:cs="Times New Roman"/>
        </w:rPr>
        <w:lastRenderedPageBreak/>
        <w:t>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1"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1"/>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2"/>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2"/>
      <w:r w:rsidR="00535125">
        <w:rPr>
          <w:rStyle w:val="ad"/>
        </w:rPr>
        <w:commentReference w:id="32"/>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3"/>
      <w:r w:rsidR="00871A22" w:rsidRPr="00A53193">
        <w:rPr>
          <w:rFonts w:cs="Times New Roman"/>
        </w:rPr>
        <w:t>期刊</w:t>
      </w:r>
      <w:commentRangeEnd w:id="33"/>
      <w:r w:rsidR="009B44F2">
        <w:rPr>
          <w:rStyle w:val="ad"/>
        </w:rPr>
        <w:commentReference w:id="33"/>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lastRenderedPageBreak/>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4"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4"/>
      <w:r w:rsidRPr="00B04F9C">
        <w:rPr>
          <w:rFonts w:cs="Times New Roman"/>
        </w:rPr>
        <w:t>。</w:t>
      </w:r>
    </w:p>
    <w:p w14:paraId="0ECD230F" w14:textId="22C9CD6C"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1E6DE3">
        <w:rPr>
          <w:rFonts w:cs="Times New Roman" w:hint="eastAsia"/>
        </w:rPr>
        <w:t>3</w:t>
      </w:r>
      <w:r w:rsidR="00EA1F77" w:rsidRPr="00B04F9C">
        <w:rPr>
          <w:rFonts w:cs="Times New Roman"/>
        </w:rPr>
        <w:t>的文章</w:t>
      </w:r>
      <w:r w:rsidR="00F635B6" w:rsidRPr="00B04F9C">
        <w:rPr>
          <w:rFonts w:cs="Times New Roman"/>
        </w:rPr>
        <w:t>。</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w:t>
      </w:r>
      <w:r w:rsidR="000545FD" w:rsidRPr="00B04F9C">
        <w:rPr>
          <w:rFonts w:cs="Times New Roman"/>
        </w:rPr>
        <w:lastRenderedPageBreak/>
        <w:t>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3CA44C42" w14:textId="7948B3F1" w:rsidR="00541055" w:rsidRPr="002C5A5A" w:rsidRDefault="00AC7094" w:rsidP="00541055">
      <w:pPr>
        <w:pStyle w:val="1"/>
        <w:rPr>
          <w:rFonts w:ascii="Times New Roman" w:hAnsi="Times New Roman" w:cs="Times New Roman"/>
        </w:rPr>
      </w:pPr>
      <w:r>
        <w:rPr>
          <w:rFonts w:ascii="Times New Roman" w:hAnsi="Times New Roman" w:cs="Times New Roman" w:hint="eastAsia"/>
        </w:rPr>
        <w:lastRenderedPageBreak/>
        <w:t>7</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22A33D10"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6B6A535F" w14:textId="5FECD3B7" w:rsidR="00887E1C" w:rsidRDefault="00887E1C" w:rsidP="00847028">
      <w:pPr>
        <w:spacing w:after="120" w:line="360" w:lineRule="auto"/>
        <w:ind w:firstLine="418"/>
        <w:rPr>
          <w:rFonts w:cs="Times New Roman"/>
        </w:rPr>
      </w:pPr>
      <w:r>
        <w:rPr>
          <w:rFonts w:cs="Times New Roman" w:hint="eastAsia"/>
        </w:rPr>
        <w:t>我们利用了</w:t>
      </w:r>
      <w:r w:rsidR="002E7D23">
        <w:rPr>
          <w:rFonts w:cs="Times New Roman" w:hint="eastAsia"/>
        </w:rPr>
        <w:t>中科院</w:t>
      </w:r>
      <w:r w:rsidR="002E7D23">
        <w:rPr>
          <w:rFonts w:cs="Times New Roman" w:hint="eastAsia"/>
        </w:rPr>
        <w:t>2022</w:t>
      </w:r>
      <w:r w:rsidR="002E7D23">
        <w:rPr>
          <w:rFonts w:cs="Times New Roman" w:hint="eastAsia"/>
        </w:rPr>
        <w:t>年对</w:t>
      </w:r>
      <w:r w:rsidR="002E7D23">
        <w:rPr>
          <w:rFonts w:cs="Times New Roman"/>
        </w:rPr>
        <w:t>JCR</w:t>
      </w:r>
      <w:r w:rsidR="002E7D23">
        <w:rPr>
          <w:rFonts w:cs="Times New Roman" w:hint="eastAsia"/>
        </w:rPr>
        <w:t>大类期刊的</w:t>
      </w:r>
      <w:r w:rsidR="002E7D23">
        <w:rPr>
          <w:rFonts w:cs="Times New Roman" w:hint="eastAsia"/>
        </w:rPr>
        <w:t>18</w:t>
      </w:r>
      <w:r w:rsidR="002E7D23">
        <w:rPr>
          <w:rFonts w:cs="Times New Roman" w:hint="eastAsia"/>
        </w:rPr>
        <w:t>类划分（下图所示）</w:t>
      </w:r>
      <w:r w:rsidR="008658C3">
        <w:rPr>
          <w:rFonts w:cs="Times New Roman" w:hint="eastAsia"/>
        </w:rPr>
        <w:t>。</w:t>
      </w:r>
      <w:r w:rsidR="007A423D">
        <w:rPr>
          <w:rFonts w:cs="Times New Roman" w:hint="eastAsia"/>
        </w:rPr>
        <w:t>由于中科院分类中忽略了很多规模较小的</w:t>
      </w:r>
      <w:r w:rsidR="007A423D">
        <w:rPr>
          <w:rFonts w:cs="Times New Roman" w:hint="eastAsia"/>
        </w:rPr>
        <w:t>AHCI</w:t>
      </w:r>
      <w:r w:rsidR="007A423D">
        <w:rPr>
          <w:rFonts w:cs="Times New Roman" w:hint="eastAsia"/>
        </w:rPr>
        <w:t>期刊，我们对其进行了补充，统一标注为</w:t>
      </w:r>
      <w:r w:rsidR="001004C7">
        <w:rPr>
          <w:rFonts w:cs="Times New Roman" w:hint="eastAsia"/>
        </w:rPr>
        <w:t>“人文科学”</w:t>
      </w:r>
      <w:r w:rsidR="007A423D">
        <w:rPr>
          <w:rFonts w:cs="Times New Roman" w:hint="eastAsia"/>
        </w:rPr>
        <w:t>。</w:t>
      </w:r>
      <w:r w:rsidR="005D07EC">
        <w:rPr>
          <w:rFonts w:cs="Times New Roman" w:hint="eastAsia"/>
        </w:rPr>
        <w:t>数量规模为</w:t>
      </w:r>
      <w:r w:rsidR="008C0E17">
        <w:rPr>
          <w:rFonts w:cs="Times New Roman" w:hint="eastAsia"/>
        </w:rPr>
        <w:t>13664</w:t>
      </w:r>
      <w:r w:rsidR="008C0E17">
        <w:rPr>
          <w:rFonts w:cs="Times New Roman" w:hint="eastAsia"/>
        </w:rPr>
        <w:t>本</w:t>
      </w:r>
      <w:r w:rsidR="00FB4D7B">
        <w:rPr>
          <w:rFonts w:cs="Times New Roman" w:hint="eastAsia"/>
        </w:rPr>
        <w:t>，</w:t>
      </w:r>
      <w:r w:rsidR="00733FF6">
        <w:rPr>
          <w:rFonts w:cs="Times New Roman" w:hint="eastAsia"/>
        </w:rPr>
        <w:t>有</w:t>
      </w:r>
      <w:r w:rsidR="00FF1555">
        <w:rPr>
          <w:rFonts w:cs="Times New Roman" w:hint="eastAsia"/>
        </w:rPr>
        <w:t>98</w:t>
      </w:r>
      <w:r w:rsidR="00FF1555">
        <w:rPr>
          <w:rFonts w:cs="Times New Roman" w:hint="eastAsia"/>
        </w:rPr>
        <w:t>本</w:t>
      </w:r>
      <w:r w:rsidR="008A2A08">
        <w:rPr>
          <w:rFonts w:cs="Times New Roman" w:hint="eastAsia"/>
        </w:rPr>
        <w:t>没有对应</w:t>
      </w:r>
      <w:r w:rsidR="00FB4D7B">
        <w:rPr>
          <w:rFonts w:cs="Times New Roman" w:hint="eastAsia"/>
        </w:rPr>
        <w:t>。</w:t>
      </w:r>
      <w:r w:rsidR="00A43E97">
        <w:rPr>
          <w:rFonts w:cs="Times New Roman" w:hint="eastAsia"/>
        </w:rPr>
        <w:t>我们使用这</w:t>
      </w:r>
      <w:r w:rsidR="00A43E97">
        <w:rPr>
          <w:rFonts w:cs="Times New Roman" w:hint="eastAsia"/>
        </w:rPr>
        <w:t>13664</w:t>
      </w:r>
      <w:r w:rsidR="00A43E97">
        <w:rPr>
          <w:rFonts w:cs="Times New Roman" w:hint="eastAsia"/>
        </w:rPr>
        <w:t>本期刊</w:t>
      </w:r>
      <w:r w:rsidR="008409F1">
        <w:rPr>
          <w:rFonts w:cs="Times New Roman" w:hint="eastAsia"/>
        </w:rPr>
        <w:t>开展</w:t>
      </w:r>
      <w:r w:rsidR="00A43E97">
        <w:rPr>
          <w:rFonts w:cs="Times New Roman" w:hint="eastAsia"/>
        </w:rPr>
        <w:t>后续研究</w:t>
      </w:r>
      <w:r w:rsidR="008409F1">
        <w:rPr>
          <w:rFonts w:cs="Times New Roman" w:hint="eastAsia"/>
        </w:rPr>
        <w:t>。</w:t>
      </w:r>
    </w:p>
    <w:p w14:paraId="0D444125" w14:textId="1A2E8600" w:rsidR="002C16C5" w:rsidRDefault="00D33E99" w:rsidP="000F7773">
      <w:pPr>
        <w:spacing w:after="120" w:line="360" w:lineRule="auto"/>
        <w:ind w:firstLine="418"/>
        <w:jc w:val="center"/>
        <w:rPr>
          <w:rFonts w:cs="Times New Roman"/>
        </w:rPr>
      </w:pPr>
      <w:r w:rsidRPr="00D33E99">
        <w:rPr>
          <w:rFonts w:cs="Times New Roman"/>
          <w:noProof/>
        </w:rPr>
        <w:drawing>
          <wp:inline distT="0" distB="0" distL="0" distR="0" wp14:anchorId="71277EB2" wp14:editId="667F989D">
            <wp:extent cx="3973613" cy="3564100"/>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5968" cy="3566212"/>
                    </a:xfrm>
                    <a:prstGeom prst="rect">
                      <a:avLst/>
                    </a:prstGeom>
                    <a:noFill/>
                    <a:ln>
                      <a:noFill/>
                    </a:ln>
                  </pic:spPr>
                </pic:pic>
              </a:graphicData>
            </a:graphic>
          </wp:inline>
        </w:drawing>
      </w:r>
    </w:p>
    <w:p w14:paraId="175B5644" w14:textId="3D708EBE"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2220D60F" w14:textId="6652714F" w:rsidR="00AB5F5A" w:rsidRPr="00AB5F5A" w:rsidRDefault="00AB5F5A" w:rsidP="00AB5F5A">
      <w:pPr>
        <w:ind w:firstLineChars="200" w:firstLine="480"/>
      </w:pPr>
      <w:r>
        <w:rPr>
          <w:rFonts w:hint="eastAsia"/>
        </w:rPr>
        <w:t>下图展示</w:t>
      </w:r>
      <w:r>
        <w:rPr>
          <w:rFonts w:hint="eastAsia"/>
        </w:rPr>
        <w:t>MAG</w:t>
      </w:r>
      <w:r>
        <w:rPr>
          <w:rFonts w:hint="eastAsia"/>
        </w:rPr>
        <w:t>中，期刊跨的</w:t>
      </w:r>
      <w:r>
        <w:rPr>
          <w:rFonts w:hint="eastAsia"/>
        </w:rPr>
        <w:t>JCR</w:t>
      </w:r>
      <w:r>
        <w:rPr>
          <w:rFonts w:hint="eastAsia"/>
        </w:rPr>
        <w:t>学科分类和所跨索引分类的情况。</w:t>
      </w:r>
    </w:p>
    <w:p w14:paraId="6393C14B" w14:textId="77777777" w:rsidR="0023630E" w:rsidRDefault="0023630E" w:rsidP="0023630E">
      <w:r>
        <w:rPr>
          <w:noProof/>
        </w:rPr>
        <w:lastRenderedPageBreak/>
        <w:drawing>
          <wp:inline distT="0" distB="0" distL="0" distR="0" wp14:anchorId="366B3788" wp14:editId="4A3E3BB7">
            <wp:extent cx="2844000" cy="1955122"/>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Pr>
          <w:noProof/>
        </w:rPr>
        <w:drawing>
          <wp:inline distT="0" distB="0" distL="0" distR="0" wp14:anchorId="5085B71E" wp14:editId="34CED95C">
            <wp:extent cx="2844000" cy="195512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324386B6" w14:textId="77777777" w:rsidR="0023630E" w:rsidRPr="0023630E" w:rsidRDefault="0023630E" w:rsidP="0023630E"/>
    <w:p w14:paraId="501B1359" w14:textId="7C2ED28C" w:rsidR="00062A62" w:rsidRPr="00062A62" w:rsidRDefault="00CE0ED8" w:rsidP="00133D1F">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r w:rsidR="00C75629">
        <w:rPr>
          <w:rFonts w:hint="eastAsia"/>
        </w:rPr>
        <w:t>而在中科院</w:t>
      </w:r>
      <w:r w:rsidR="00C75629">
        <w:rPr>
          <w:rFonts w:hint="eastAsia"/>
        </w:rPr>
        <w:t>18</w:t>
      </w:r>
      <w:r w:rsidR="00C75629">
        <w:rPr>
          <w:rFonts w:hint="eastAsia"/>
        </w:rPr>
        <w:t>类大区分类中，</w:t>
      </w:r>
      <w:r w:rsidR="006B0E47">
        <w:rPr>
          <w:rFonts w:hint="eastAsia"/>
        </w:rPr>
        <w:t>每本期刊只对应一个学科大类，有</w:t>
      </w:r>
      <w:r w:rsidR="006B0E47">
        <w:rPr>
          <w:rFonts w:hint="eastAsia"/>
        </w:rPr>
        <w:t>62</w:t>
      </w:r>
      <w:r w:rsidR="006B0E47">
        <w:rPr>
          <w:rFonts w:hint="eastAsia"/>
        </w:rPr>
        <w:t>本期刊对应多个学科大类，将其</w:t>
      </w:r>
      <w:r w:rsidR="000E5E41">
        <w:rPr>
          <w:rFonts w:hint="eastAsia"/>
        </w:rPr>
        <w:t>划分为综合性期刊</w:t>
      </w:r>
      <w:r w:rsidR="006B0E47">
        <w:rPr>
          <w:rFonts w:hint="eastAsia"/>
        </w:rPr>
        <w:t>。</w:t>
      </w:r>
      <w:r w:rsidR="00621939">
        <w:rPr>
          <w:rFonts w:hint="eastAsia"/>
        </w:rPr>
        <w:t>JCR</w:t>
      </w:r>
      <w:r w:rsidR="00621939">
        <w:rPr>
          <w:rFonts w:hint="eastAsia"/>
        </w:rPr>
        <w:t>的</w:t>
      </w:r>
      <w:r w:rsidR="00621939">
        <w:rPr>
          <w:rFonts w:hint="eastAsia"/>
        </w:rPr>
        <w:t>S</w:t>
      </w:r>
      <w:r w:rsidR="00621939">
        <w:t>CIE</w:t>
      </w:r>
      <w:r w:rsidR="00621939">
        <w:rPr>
          <w:rFonts w:hint="eastAsia"/>
        </w:rPr>
        <w:t>，</w:t>
      </w:r>
      <w:r w:rsidR="00621939">
        <w:rPr>
          <w:rFonts w:hint="eastAsia"/>
        </w:rPr>
        <w:t>SSCI</w:t>
      </w:r>
      <w:r w:rsidR="00621939">
        <w:rPr>
          <w:rFonts w:hint="eastAsia"/>
        </w:rPr>
        <w:t>和</w:t>
      </w:r>
      <w:r w:rsidR="00621939">
        <w:rPr>
          <w:rFonts w:hint="eastAsia"/>
        </w:rPr>
        <w:t>A</w:t>
      </w:r>
      <w:r w:rsidR="00621939">
        <w:t>HCI</w:t>
      </w:r>
      <w:r w:rsidR="00621939">
        <w:rPr>
          <w:rFonts w:hint="eastAsia"/>
        </w:rPr>
        <w:t>三个索引，大多数期刊只归属于一个索引，少部分期刊同时跨</w:t>
      </w:r>
      <w:r w:rsidR="00621939">
        <w:rPr>
          <w:rFonts w:hint="eastAsia"/>
        </w:rPr>
        <w:t>SSCI</w:t>
      </w:r>
      <w:r w:rsidR="00621939">
        <w:rPr>
          <w:rFonts w:hint="eastAsia"/>
        </w:rPr>
        <w:t>和</w:t>
      </w:r>
      <w:r w:rsidR="00621939">
        <w:rPr>
          <w:rFonts w:hint="eastAsia"/>
        </w:rPr>
        <w:t>SCIE</w:t>
      </w:r>
      <w:r w:rsidR="00621939">
        <w:rPr>
          <w:rFonts w:hint="eastAsia"/>
        </w:rPr>
        <w:t>两个索引，极少数期刊跨三个索引（这些领域一般也是高度跨学科的）。</w:t>
      </w:r>
    </w:p>
    <w:p w14:paraId="7CD081C3" w14:textId="6A633AB6" w:rsidR="00163E2A" w:rsidRPr="00213116" w:rsidRDefault="00163E2A" w:rsidP="00213116"/>
    <w:p w14:paraId="364FA958" w14:textId="1BB10C5F" w:rsidR="00BC11CE"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72344FE2" w14:textId="001894AD" w:rsidR="000A27CA" w:rsidRPr="000A27CA" w:rsidRDefault="000A27CA" w:rsidP="000A27CA">
      <w:pPr>
        <w:ind w:firstLineChars="200" w:firstLine="480"/>
      </w:pPr>
      <w:r>
        <w:rPr>
          <w:rFonts w:hint="eastAsia"/>
        </w:rPr>
        <w:t>下图展示的</w:t>
      </w:r>
      <w:r w:rsidR="009B4A82">
        <w:rPr>
          <w:rFonts w:hint="eastAsia"/>
        </w:rPr>
        <w:t>MAG</w:t>
      </w:r>
      <w:r w:rsidR="009B4A82">
        <w:rPr>
          <w:rFonts w:hint="eastAsia"/>
        </w:rPr>
        <w:t>期刊论文随时间的数量变化、</w:t>
      </w:r>
      <w:r w:rsidR="00C507E2">
        <w:rPr>
          <w:rFonts w:hint="eastAsia"/>
        </w:rPr>
        <w:t>被引量与参考文献数量变化、</w:t>
      </w:r>
      <w:r w:rsidR="00C861E0">
        <w:rPr>
          <w:rFonts w:hint="eastAsia"/>
        </w:rPr>
        <w:t>期刊数量变化和</w:t>
      </w:r>
      <w:r w:rsidR="00CE465A">
        <w:rPr>
          <w:rFonts w:hint="eastAsia"/>
        </w:rPr>
        <w:t>JCR</w:t>
      </w:r>
      <w:r w:rsidR="00CE465A">
        <w:rPr>
          <w:rFonts w:hint="eastAsia"/>
        </w:rPr>
        <w:t>学科数量变化。</w:t>
      </w:r>
    </w:p>
    <w:p w14:paraId="2AC40D7A" w14:textId="09B0C7F8" w:rsidR="00610A02" w:rsidRDefault="00911BC1">
      <w:pPr>
        <w:spacing w:line="240" w:lineRule="auto"/>
        <w:rPr>
          <w:rFonts w:cs="Times New Roman"/>
        </w:rPr>
      </w:pPr>
      <w:r>
        <w:rPr>
          <w:noProof/>
        </w:rPr>
        <w:drawing>
          <wp:inline distT="0" distB="0" distL="0" distR="0" wp14:anchorId="5F99945F" wp14:editId="7FE55144">
            <wp:extent cx="2844000" cy="1955122"/>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r w:rsidR="009B4A82">
        <w:rPr>
          <w:noProof/>
        </w:rPr>
        <w:drawing>
          <wp:inline distT="0" distB="0" distL="0" distR="0" wp14:anchorId="01DCCC08" wp14:editId="11BDE000">
            <wp:extent cx="2844000" cy="195614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DF4268C" w14:textId="66F4DAFF" w:rsidR="00AD5503" w:rsidRDefault="00AD5503">
      <w:pPr>
        <w:spacing w:line="240" w:lineRule="auto"/>
        <w:rPr>
          <w:rFonts w:cs="Times New Roman"/>
        </w:rPr>
      </w:pPr>
      <w:r>
        <w:rPr>
          <w:noProof/>
        </w:rPr>
        <w:lastRenderedPageBreak/>
        <w:drawing>
          <wp:inline distT="0" distB="0" distL="0" distR="0" wp14:anchorId="694B34AB" wp14:editId="4FEC0904">
            <wp:extent cx="2844000" cy="1955121"/>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4000" cy="1955121"/>
                    </a:xfrm>
                    <a:prstGeom prst="rect">
                      <a:avLst/>
                    </a:prstGeom>
                    <a:noFill/>
                    <a:ln>
                      <a:noFill/>
                    </a:ln>
                  </pic:spPr>
                </pic:pic>
              </a:graphicData>
            </a:graphic>
          </wp:inline>
        </w:drawing>
      </w:r>
      <w:r w:rsidR="00D00B8A">
        <w:rPr>
          <w:noProof/>
        </w:rPr>
        <w:drawing>
          <wp:inline distT="0" distB="0" distL="0" distR="0" wp14:anchorId="5A8258A7" wp14:editId="301D9C24">
            <wp:extent cx="2844000" cy="1955122"/>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4000" cy="1955122"/>
                    </a:xfrm>
                    <a:prstGeom prst="rect">
                      <a:avLst/>
                    </a:prstGeom>
                    <a:noFill/>
                    <a:ln>
                      <a:noFill/>
                    </a:ln>
                  </pic:spPr>
                </pic:pic>
              </a:graphicData>
            </a:graphic>
          </wp:inline>
        </w:drawing>
      </w:r>
    </w:p>
    <w:p w14:paraId="4B8F460E" w14:textId="63200522" w:rsidR="001D294C" w:rsidRPr="00571149" w:rsidRDefault="001D294C" w:rsidP="00571149">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Pr="00084335">
        <w:t>5</w:t>
      </w:r>
      <w:r w:rsidRPr="00084335">
        <w:rPr>
          <w:rFonts w:hint="eastAsia"/>
        </w:rPr>
        <w:t>619</w:t>
      </w:r>
      <w:r w:rsidRPr="00084335">
        <w:rPr>
          <w:rFonts w:hint="eastAsia"/>
        </w:rPr>
        <w:t>万篇期刊文献。</w:t>
      </w:r>
      <w:r>
        <w:rPr>
          <w:rFonts w:hint="eastAsia"/>
        </w:rPr>
        <w:t>去除参考文献数量小于</w:t>
      </w:r>
      <w:r>
        <w:rPr>
          <w:rFonts w:hint="eastAsia"/>
        </w:rPr>
        <w:t>5</w:t>
      </w:r>
      <w:r>
        <w:rPr>
          <w:rFonts w:hint="eastAsia"/>
        </w:rPr>
        <w:t>的文献后，约有</w:t>
      </w:r>
      <w:r w:rsidRPr="00453D17">
        <w:t>3361</w:t>
      </w:r>
      <w:r>
        <w:rPr>
          <w:rFonts w:hint="eastAsia"/>
        </w:rPr>
        <w:t>万篇文献。</w:t>
      </w:r>
      <w:r w:rsidRPr="00084335">
        <w:rPr>
          <w:rFonts w:hint="eastAsia"/>
        </w:rPr>
        <w:t>每年的期刊发文量呈指数上升，在</w:t>
      </w:r>
      <w:r w:rsidRPr="00084335">
        <w:rPr>
          <w:rFonts w:hint="eastAsia"/>
        </w:rPr>
        <w:t>2000</w:t>
      </w:r>
      <w:r w:rsidRPr="00084335">
        <w:rPr>
          <w:rFonts w:hint="eastAsia"/>
        </w:rPr>
        <w:t>年年发文量不足</w:t>
      </w:r>
      <w:r w:rsidRPr="00084335">
        <w:rPr>
          <w:rFonts w:hint="eastAsia"/>
        </w:rPr>
        <w:t>100</w:t>
      </w:r>
      <w:r w:rsidRPr="00084335">
        <w:rPr>
          <w:rFonts w:hint="eastAsia"/>
        </w:rPr>
        <w:t>万篇，到</w:t>
      </w:r>
      <w:r w:rsidRPr="00084335">
        <w:rPr>
          <w:rFonts w:hint="eastAsia"/>
        </w:rPr>
        <w:t>2020</w:t>
      </w:r>
      <w:r w:rsidRPr="00084335">
        <w:rPr>
          <w:rFonts w:hint="eastAsia"/>
        </w:rPr>
        <w:t>年已经攀升至</w:t>
      </w:r>
      <w:r w:rsidRPr="00084335">
        <w:rPr>
          <w:rFonts w:hint="eastAsia"/>
        </w:rPr>
        <w:t>300</w:t>
      </w:r>
      <w:r w:rsidRPr="00084335">
        <w:rPr>
          <w:rFonts w:hint="eastAsia"/>
        </w:rPr>
        <w:t>万篇。</w:t>
      </w:r>
    </w:p>
    <w:p w14:paraId="353D8ADA" w14:textId="1E4BBBD8"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r w:rsidR="005708A4">
        <w:rPr>
          <w:rFonts w:hint="eastAsia"/>
        </w:rPr>
        <w:t>（</w:t>
      </w:r>
      <w:r w:rsidR="00B5483B">
        <w:rPr>
          <w:rFonts w:hint="eastAsia"/>
        </w:rPr>
        <w:t>下面这幅图没有限制参考文献数量</w:t>
      </w:r>
      <w:r w:rsidR="005708A4">
        <w:rPr>
          <w:rFonts w:hint="eastAsia"/>
        </w:rPr>
        <w:t>）</w:t>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2F9F67EC" w:rsidR="005A3CBE" w:rsidRDefault="005A3CBE">
      <w:pPr>
        <w:spacing w:line="240" w:lineRule="auto"/>
        <w:rPr>
          <w:rFonts w:cs="Times New Roman"/>
        </w:rPr>
      </w:pPr>
    </w:p>
    <w:p w14:paraId="43C008AF" w14:textId="0975F65A"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r w:rsidR="00D7433B">
        <w:rPr>
          <w:rFonts w:ascii="Times New Roman" w:hAnsi="Times New Roman" w:cs="Times New Roman" w:hint="eastAsia"/>
        </w:rPr>
        <w:t>（</w:t>
      </w:r>
      <w:r w:rsidR="00D6529B">
        <w:rPr>
          <w:rFonts w:ascii="Times New Roman" w:hAnsi="Times New Roman" w:cs="Times New Roman" w:hint="eastAsia"/>
        </w:rPr>
        <w:t>更新，排除参考文献数量</w:t>
      </w:r>
      <w:r w:rsidR="00D6529B">
        <w:rPr>
          <w:rFonts w:ascii="Times New Roman" w:hAnsi="Times New Roman" w:cs="Times New Roman" w:hint="eastAsia"/>
        </w:rPr>
        <w:t>&lt;</w:t>
      </w:r>
      <w:r w:rsidR="00D6529B">
        <w:rPr>
          <w:rFonts w:ascii="Times New Roman" w:hAnsi="Times New Roman" w:cs="Times New Roman"/>
        </w:rPr>
        <w:t>5</w:t>
      </w:r>
      <w:r w:rsidR="00D6529B">
        <w:rPr>
          <w:rFonts w:ascii="Times New Roman" w:hAnsi="Times New Roman" w:cs="Times New Roman" w:hint="eastAsia"/>
        </w:rPr>
        <w:t>的</w:t>
      </w:r>
      <w:r w:rsidR="00D7433B">
        <w:rPr>
          <w:rFonts w:ascii="Times New Roman" w:hAnsi="Times New Roman" w:cs="Times New Roman" w:hint="eastAsia"/>
        </w:rPr>
        <w:t>）</w:t>
      </w:r>
    </w:p>
    <w:p w14:paraId="5C5C281E" w14:textId="18F14C90"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2C0A4F">
        <w:t>3513</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3D0293B4" w14:textId="75A6C7B0" w:rsidR="005C5F49" w:rsidRDefault="005C5F49" w:rsidP="00E46B6E">
      <w:pPr>
        <w:ind w:firstLineChars="200" w:firstLine="482"/>
      </w:pPr>
      <w:r w:rsidRPr="005C5F49">
        <w:rPr>
          <w:rFonts w:hint="eastAsia"/>
          <w:b/>
          <w:bCs/>
        </w:rPr>
        <w:t>注意</w:t>
      </w:r>
      <w:r>
        <w:rPr>
          <w:rFonts w:hint="eastAsia"/>
        </w:rPr>
        <w:t>：我们这里只考虑期刊发文（且参考文献数量大于</w:t>
      </w:r>
      <w:r>
        <w:rPr>
          <w:rFonts w:hint="eastAsia"/>
        </w:rPr>
        <w:t>4</w:t>
      </w:r>
      <w:r>
        <w:rPr>
          <w:rFonts w:hint="eastAsia"/>
        </w:rPr>
        <w:t>）</w:t>
      </w:r>
      <w:r w:rsidR="00451C6D">
        <w:rPr>
          <w:rFonts w:hint="eastAsia"/>
        </w:rPr>
        <w:t>。</w:t>
      </w:r>
    </w:p>
    <w:p w14:paraId="7BE1B699" w14:textId="308F9575"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w:t>
      </w:r>
      <w:r w:rsidR="000053B8">
        <w:rPr>
          <w:rFonts w:hint="eastAsia"/>
        </w:rPr>
        <w:lastRenderedPageBreak/>
        <w:t>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w:t>
      </w:r>
      <w:r w:rsidR="00216451">
        <w:rPr>
          <w:rFonts w:hint="eastAsia"/>
        </w:rPr>
        <w:t>（生涯长度能达到三年，是因为其可能就是近三年才进入学术界）</w:t>
      </w:r>
      <w:r w:rsidR="00032381">
        <w:rPr>
          <w:rFonts w:hint="eastAsia"/>
        </w:rPr>
        <w:t>；另一方面，随着</w:t>
      </w:r>
      <w:r w:rsidR="0096774D">
        <w:rPr>
          <w:rFonts w:hint="eastAsia"/>
        </w:rPr>
        <w:t>职业生涯深入</w:t>
      </w:r>
      <w:r w:rsidR="00032381">
        <w:rPr>
          <w:rFonts w:hint="eastAsia"/>
        </w:rPr>
        <w:t>，学术界退出率提升是自然现象</w:t>
      </w:r>
      <w:r w:rsidR="000053B8">
        <w:rPr>
          <w:rFonts w:hint="eastAsia"/>
        </w:rPr>
        <w:t>。</w:t>
      </w:r>
    </w:p>
    <w:p w14:paraId="1421FCE8" w14:textId="042C2917" w:rsidR="00966CDD" w:rsidRDefault="00E11BE8" w:rsidP="00E46B6E">
      <w:pPr>
        <w:ind w:firstLineChars="200" w:firstLine="480"/>
      </w:pPr>
      <w:r>
        <w:rPr>
          <w:rFonts w:hint="eastAsia"/>
        </w:rPr>
        <w:t>约</w:t>
      </w:r>
      <w:r w:rsidR="00202DE4">
        <w:rPr>
          <w:rFonts w:hint="eastAsia"/>
        </w:rPr>
        <w:t>50%</w:t>
      </w:r>
      <w:r w:rsidR="00202DE4">
        <w:rPr>
          <w:rFonts w:hint="eastAsia"/>
        </w:rPr>
        <w:t>的研究者在学术合作中</w:t>
      </w:r>
      <w:r w:rsidR="004E3F0D">
        <w:rPr>
          <w:rFonts w:hint="eastAsia"/>
        </w:rPr>
        <w:t>担</w:t>
      </w:r>
      <w:r w:rsidR="00202DE4">
        <w:rPr>
          <w:rFonts w:hint="eastAsia"/>
        </w:rPr>
        <w:t>当过第一作者</w:t>
      </w:r>
      <w:r w:rsidR="00105379">
        <w:rPr>
          <w:rFonts w:hint="eastAsia"/>
        </w:rPr>
        <w:t>或末</w:t>
      </w:r>
      <w:r w:rsidR="00202DE4">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F739A1">
        <w:rPr>
          <w:rFonts w:hint="eastAsia"/>
        </w:rPr>
        <w:t>独著时，</w:t>
      </w:r>
      <w:r w:rsidR="004D6085">
        <w:rPr>
          <w:rFonts w:hint="eastAsia"/>
        </w:rPr>
        <w:t>仅有第一作者，没有末位作者</w:t>
      </w:r>
      <w:r w:rsidR="006651D8">
        <w:rPr>
          <w:rFonts w:hint="eastAsia"/>
        </w:rPr>
        <w:t>）</w:t>
      </w:r>
      <w:r w:rsidR="00340C7E">
        <w:rPr>
          <w:rFonts w:hint="eastAsia"/>
        </w:rPr>
        <w:t>。</w:t>
      </w:r>
      <w:r w:rsidR="00D95B42">
        <w:rPr>
          <w:rFonts w:hint="eastAsia"/>
        </w:rPr>
        <w:t>超过</w:t>
      </w:r>
      <w:r w:rsidR="00D95B42">
        <w:rPr>
          <w:rFonts w:hint="eastAsia"/>
        </w:rPr>
        <w:t>1</w:t>
      </w:r>
      <w:r w:rsidR="00F26CF5">
        <w:rPr>
          <w:rFonts w:hint="eastAsia"/>
        </w:rPr>
        <w:t>3</w:t>
      </w:r>
      <w:r w:rsidR="00D95B42">
        <w:rPr>
          <w:rFonts w:hint="eastAsia"/>
        </w:rPr>
        <w:t>年的</w:t>
      </w:r>
      <w:r w:rsidR="00936C8D">
        <w:rPr>
          <w:rFonts w:hint="eastAsia"/>
        </w:rPr>
        <w:t>末位作者比有</w:t>
      </w:r>
      <w:r w:rsidR="00936C8D">
        <w:rPr>
          <w:rFonts w:hint="eastAsia"/>
        </w:rPr>
        <w:t>1</w:t>
      </w:r>
      <w:r w:rsidR="00F26CF5">
        <w:rPr>
          <w:rFonts w:hint="eastAsia"/>
        </w:rPr>
        <w:t>3</w:t>
      </w:r>
      <w:r w:rsidR="00936C8D">
        <w:rPr>
          <w:rFonts w:hint="eastAsia"/>
        </w:rPr>
        <w:t>年以上第一作者</w:t>
      </w:r>
      <w:r w:rsidR="005725E7">
        <w:rPr>
          <w:rFonts w:hint="eastAsia"/>
        </w:rPr>
        <w:t>经历</w:t>
      </w:r>
      <w:r w:rsidR="00936C8D">
        <w:rPr>
          <w:rFonts w:hint="eastAsia"/>
        </w:rPr>
        <w:t>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109C1AE2" w14:textId="3E363207" w:rsidR="00282EFB" w:rsidRDefault="00BB6724" w:rsidP="003F69E2">
      <w:pPr>
        <w:ind w:firstLineChars="200" w:firstLine="480"/>
      </w:pPr>
      <w:r>
        <w:rPr>
          <w:rFonts w:hint="eastAsia"/>
        </w:rPr>
        <w:t>我选择</w:t>
      </w:r>
      <w:r w:rsidR="001E4829">
        <w:rPr>
          <w:rFonts w:hint="eastAsia"/>
        </w:rPr>
        <w:t>以末位作者或第一作者身份</w:t>
      </w:r>
      <w:r>
        <w:rPr>
          <w:rFonts w:hint="eastAsia"/>
        </w:rPr>
        <w:t>总发文年数大于</w:t>
      </w:r>
      <w:r w:rsidR="00206FBA">
        <w:rPr>
          <w:rFonts w:hint="eastAsia"/>
        </w:rPr>
        <w:t>1</w:t>
      </w:r>
      <w:r>
        <w:rPr>
          <w:rFonts w:hint="eastAsia"/>
        </w:rPr>
        <w:t>年</w:t>
      </w:r>
      <w:r w:rsidR="00E3563B">
        <w:rPr>
          <w:rFonts w:hint="eastAsia"/>
        </w:rPr>
        <w:t>（至少</w:t>
      </w:r>
      <w:r w:rsidR="00206FBA">
        <w:rPr>
          <w:rFonts w:hint="eastAsia"/>
        </w:rPr>
        <w:t>两</w:t>
      </w:r>
      <w:r w:rsidR="00E3563B">
        <w:rPr>
          <w:rFonts w:hint="eastAsia"/>
        </w:rPr>
        <w:t>年）</w:t>
      </w:r>
      <w:r>
        <w:rPr>
          <w:rFonts w:hint="eastAsia"/>
        </w:rPr>
        <w:t>的学者</w:t>
      </w:r>
      <w:r w:rsidR="001E4829">
        <w:rPr>
          <w:rFonts w:hint="eastAsia"/>
        </w:rPr>
        <w:t>作为后续的主要研究对象</w:t>
      </w:r>
      <w:r>
        <w:rPr>
          <w:rFonts w:hint="eastAsia"/>
        </w:rPr>
        <w:t>。</w:t>
      </w:r>
      <w:r w:rsidR="001E4829">
        <w:rPr>
          <w:rFonts w:hint="eastAsia"/>
        </w:rPr>
        <w:t>这样有两个好处，一来可以保证其是论文的主要贡献者，</w:t>
      </w:r>
      <w:r w:rsidR="00AB5AA9">
        <w:rPr>
          <w:rFonts w:hint="eastAsia"/>
        </w:rPr>
        <w:t>我们可以确信</w:t>
      </w:r>
      <w:r w:rsidR="00E50937">
        <w:rPr>
          <w:rFonts w:hint="eastAsia"/>
        </w:rPr>
        <w:t>其是重要作者</w:t>
      </w:r>
      <w:r w:rsidR="00AB5AA9">
        <w:rPr>
          <w:rFonts w:hint="eastAsia"/>
        </w:rPr>
        <w:t>；</w:t>
      </w:r>
      <w:r w:rsidR="001E4829">
        <w:rPr>
          <w:rFonts w:hint="eastAsia"/>
        </w:rPr>
        <w:t>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7611FF">
        <w:rPr>
          <w:rFonts w:hint="eastAsia"/>
        </w:rPr>
        <w:t>16.6</w:t>
      </w:r>
      <w:r w:rsidR="00DC208A">
        <w:rPr>
          <w:rFonts w:hint="eastAsia"/>
        </w:rPr>
        <w:t>%</w:t>
      </w:r>
      <w:r w:rsidR="006F78E6">
        <w:rPr>
          <w:rFonts w:hint="eastAsia"/>
        </w:rPr>
        <w:t>的学者进入后续研究</w:t>
      </w:r>
      <w:r w:rsidR="00593F40">
        <w:rPr>
          <w:rFonts w:hint="eastAsia"/>
        </w:rPr>
        <w:t>（</w:t>
      </w:r>
      <w:r w:rsidR="002B38AA">
        <w:rPr>
          <w:rFonts w:hint="eastAsia"/>
        </w:rPr>
        <w:t>58</w:t>
      </w:r>
      <w:r w:rsidR="00A65570">
        <w:t>6</w:t>
      </w:r>
      <w:r w:rsidR="0062385B">
        <w:rPr>
          <w:rFonts w:hint="eastAsia"/>
        </w:rPr>
        <w:t>万</w:t>
      </w:r>
      <w:r w:rsidR="00593F40">
        <w:rPr>
          <w:rFonts w:hint="eastAsia"/>
        </w:rPr>
        <w:t>）</w:t>
      </w:r>
      <w:r w:rsidR="006F78E6">
        <w:rPr>
          <w:rFonts w:hint="eastAsia"/>
        </w:rPr>
        <w:t>。</w:t>
      </w:r>
    </w:p>
    <w:p w14:paraId="2D07C58F" w14:textId="68124106" w:rsidR="00C24683" w:rsidRDefault="00F9034B" w:rsidP="001A686F">
      <w:r>
        <w:rPr>
          <w:noProof/>
        </w:rPr>
        <w:drawing>
          <wp:inline distT="0" distB="0" distL="0" distR="0" wp14:anchorId="0528A0BA" wp14:editId="3962442A">
            <wp:extent cx="2628000" cy="1806627"/>
            <wp:effectExtent l="0" t="0" r="127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8000" cy="1806627"/>
                    </a:xfrm>
                    <a:prstGeom prst="rect">
                      <a:avLst/>
                    </a:prstGeom>
                    <a:noFill/>
                    <a:ln>
                      <a:noFill/>
                    </a:ln>
                  </pic:spPr>
                </pic:pic>
              </a:graphicData>
            </a:graphic>
          </wp:inline>
        </w:drawing>
      </w:r>
      <w:r w:rsidR="00C24683">
        <w:rPr>
          <w:noProof/>
        </w:rPr>
        <w:drawing>
          <wp:inline distT="0" distB="0" distL="0" distR="0" wp14:anchorId="721A2A58" wp14:editId="751D52A7">
            <wp:extent cx="2628000" cy="1806629"/>
            <wp:effectExtent l="0" t="0" r="127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8000" cy="1806629"/>
                    </a:xfrm>
                    <a:prstGeom prst="rect">
                      <a:avLst/>
                    </a:prstGeom>
                    <a:noFill/>
                    <a:ln>
                      <a:noFill/>
                    </a:ln>
                  </pic:spPr>
                </pic:pic>
              </a:graphicData>
            </a:graphic>
          </wp:inline>
        </w:drawing>
      </w:r>
    </w:p>
    <w:p w14:paraId="21E2FE8A" w14:textId="5595D4B7"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B540D7">
        <w:rPr>
          <w:rFonts w:hint="eastAsia"/>
        </w:rPr>
        <w:t>2</w:t>
      </w:r>
      <w:r w:rsidR="007759BD">
        <w:rPr>
          <w:rFonts w:hint="eastAsia"/>
        </w:rPr>
        <w:t>年</w:t>
      </w:r>
      <w:r w:rsidR="00B540D7">
        <w:rPr>
          <w:rFonts w:hint="eastAsia"/>
        </w:rPr>
        <w:t>（两个不同的时点）</w:t>
      </w:r>
      <w:r>
        <w:rPr>
          <w:rFonts w:hint="eastAsia"/>
        </w:rPr>
        <w:t>的研究者</w:t>
      </w:r>
      <w:r w:rsidR="00641F55">
        <w:rPr>
          <w:rFonts w:hint="eastAsia"/>
        </w:rPr>
        <w:t>，</w:t>
      </w:r>
      <w:r w:rsidR="003A6864">
        <w:rPr>
          <w:rFonts w:hint="eastAsia"/>
        </w:rPr>
        <w:t>共</w:t>
      </w:r>
      <w:r w:rsidR="00097EAE">
        <w:rPr>
          <w:rFonts w:hint="eastAsia"/>
        </w:rPr>
        <w:t>58</w:t>
      </w:r>
      <w:r w:rsidR="00AD68AF">
        <w:rPr>
          <w:rFonts w:hint="eastAsia"/>
        </w:rPr>
        <w:t>6</w:t>
      </w:r>
      <w:r w:rsidR="00641F55">
        <w:rPr>
          <w:rFonts w:hint="eastAsia"/>
        </w:rPr>
        <w:t>万位作者（</w:t>
      </w:r>
      <w:r w:rsidR="00E01B80" w:rsidRPr="00E01B80">
        <w:t>5</w:t>
      </w:r>
      <w:r w:rsidR="00F87C67">
        <w:t>,</w:t>
      </w:r>
      <w:r w:rsidR="00E01B80" w:rsidRPr="00E01B80">
        <w:t>866</w:t>
      </w:r>
      <w:r w:rsidR="001B559F">
        <w:t>,</w:t>
      </w:r>
      <w:r w:rsidR="00E01B80" w:rsidRPr="00E01B80">
        <w:t>212</w:t>
      </w:r>
      <w:r w:rsidR="00C84127">
        <w:rPr>
          <w:rFonts w:hint="eastAsia"/>
        </w:rPr>
        <w:t>位</w:t>
      </w:r>
      <w:r w:rsidR="00641F55">
        <w:rPr>
          <w:rFonts w:hint="eastAsia"/>
        </w:rPr>
        <w:t>）</w:t>
      </w:r>
      <w:r>
        <w:rPr>
          <w:rFonts w:hint="eastAsia"/>
        </w:rPr>
        <w:t>。</w:t>
      </w:r>
    </w:p>
    <w:p w14:paraId="5A6AA6DA" w14:textId="28B51B44"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040A90">
        <w:rPr>
          <w:rFonts w:hint="eastAsia"/>
        </w:rPr>
        <w:t>2</w:t>
      </w:r>
      <w:r w:rsidR="00DB7A31">
        <w:rPr>
          <w:rFonts w:hint="eastAsia"/>
        </w:rPr>
        <w:t>年</w:t>
      </w:r>
      <w:r w:rsidR="00261A5B">
        <w:rPr>
          <w:rFonts w:hint="eastAsia"/>
        </w:rPr>
        <w:t>（以主要责任人身份，在不同的</w:t>
      </w:r>
      <w:r w:rsidR="00040A90">
        <w:rPr>
          <w:rFonts w:hint="eastAsia"/>
        </w:rPr>
        <w:t>2</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124EA9">
        <w:rPr>
          <w:rFonts w:hint="eastAsia"/>
        </w:rPr>
        <w:t>8</w:t>
      </w:r>
      <w:r w:rsidR="00DB7A31">
        <w:rPr>
          <w:rFonts w:hint="eastAsia"/>
        </w:rPr>
        <w:t>年</w:t>
      </w:r>
      <w:r w:rsidR="00A917C0">
        <w:rPr>
          <w:rFonts w:hint="eastAsia"/>
        </w:rPr>
        <w:t>（职业生涯长度指的是第一次发文至最后一次发文</w:t>
      </w:r>
      <w:r w:rsidR="00D068E0">
        <w:rPr>
          <w:rFonts w:hint="eastAsia"/>
        </w:rPr>
        <w:t>的</w:t>
      </w:r>
      <w:r w:rsidR="00291304">
        <w:rPr>
          <w:rFonts w:hint="eastAsia"/>
        </w:rPr>
        <w:t>时间之差</w:t>
      </w:r>
      <w:r w:rsidR="00A917C0">
        <w:rPr>
          <w:rFonts w:hint="eastAsia"/>
        </w:rPr>
        <w:t>）</w:t>
      </w:r>
      <w:r w:rsidR="00124EA9">
        <w:rPr>
          <w:rFonts w:hint="eastAsia"/>
        </w:rPr>
        <w:t>，如果仅考虑主要贡献身份</w:t>
      </w:r>
      <w:r w:rsidR="00D36584">
        <w:rPr>
          <w:rFonts w:hint="eastAsia"/>
        </w:rPr>
        <w:t>，也有</w:t>
      </w:r>
      <w:r w:rsidR="00B3242A">
        <w:rPr>
          <w:rFonts w:hint="eastAsia"/>
        </w:rPr>
        <w:t>过</w:t>
      </w:r>
      <w:r w:rsidR="00D36584">
        <w:rPr>
          <w:rFonts w:hint="eastAsia"/>
        </w:rPr>
        <w:t>半数的研究者生涯长度超过了</w:t>
      </w:r>
      <w:r w:rsidR="00B3242A">
        <w:rPr>
          <w:rFonts w:hint="eastAsia"/>
        </w:rPr>
        <w:t>5</w:t>
      </w:r>
      <w:r w:rsidR="00451798">
        <w:rPr>
          <w:rFonts w:hint="eastAsia"/>
        </w:rPr>
        <w:t>年</w:t>
      </w:r>
      <w:r w:rsidR="0056497D">
        <w:rPr>
          <w:rFonts w:hint="eastAsia"/>
        </w:rPr>
        <w:t>。</w:t>
      </w:r>
    </w:p>
    <w:p w14:paraId="46E3C53D" w14:textId="72A86D69" w:rsidR="000A4311" w:rsidRDefault="000A4311" w:rsidP="0026538B">
      <w:pPr>
        <w:ind w:firstLineChars="200" w:firstLine="480"/>
      </w:pPr>
      <w:r>
        <w:rPr>
          <w:rFonts w:hint="eastAsia"/>
        </w:rPr>
        <w:t>下图反映的是时点（时点的含义是，第</w:t>
      </w:r>
      <w:r>
        <w:rPr>
          <w:rFonts w:hint="eastAsia"/>
        </w:rPr>
        <w:t>n</w:t>
      </w:r>
      <w:r>
        <w:rPr>
          <w:rFonts w:hint="eastAsia"/>
        </w:rPr>
        <w:t>个以主要贡献者身份发文的年份）的情况。能在职业生涯中有</w:t>
      </w:r>
      <w:r>
        <w:rPr>
          <w:rFonts w:hint="eastAsia"/>
        </w:rPr>
        <w:t>8</w:t>
      </w:r>
      <w:r>
        <w:rPr>
          <w:rFonts w:hint="eastAsia"/>
        </w:rPr>
        <w:t>年都发表文献的研究者大约只有</w:t>
      </w:r>
      <w:r>
        <w:rPr>
          <w:rFonts w:hint="eastAsia"/>
        </w:rPr>
        <w:t>30%</w:t>
      </w:r>
      <w:r>
        <w:rPr>
          <w:rFonts w:hint="eastAsia"/>
        </w:rPr>
        <w:t>（</w:t>
      </w:r>
      <w:r>
        <w:rPr>
          <w:rFonts w:hint="eastAsia"/>
        </w:rPr>
        <w:t>175/586</w:t>
      </w:r>
      <w:r>
        <w:rPr>
          <w:rFonts w:hint="eastAsia"/>
        </w:rPr>
        <w:t>），显然比</w:t>
      </w:r>
      <w:r w:rsidR="00EB14B4">
        <w:rPr>
          <w:rFonts w:hint="eastAsia"/>
        </w:rPr>
        <w:t>左</w:t>
      </w:r>
      <w:r>
        <w:rPr>
          <w:rFonts w:hint="eastAsia"/>
        </w:rPr>
        <w:t>图中直接生涯长度的人数少。原因时下图反映的是时点情况，而上图反映的时时间跨度。在一定时间跨度内，研究者不一定每年都发文章。</w:t>
      </w:r>
    </w:p>
    <w:p w14:paraId="4A9A7E6B" w14:textId="3BE619F4" w:rsidR="004F7FE5" w:rsidRDefault="008C592A" w:rsidP="00D013F5">
      <w:commentRangeStart w:id="37"/>
      <w:commentRangeEnd w:id="37"/>
      <w:r>
        <w:rPr>
          <w:rStyle w:val="ad"/>
        </w:rPr>
        <w:lastRenderedPageBreak/>
        <w:commentReference w:id="37"/>
      </w:r>
      <w:r w:rsidR="00814174">
        <w:rPr>
          <w:noProof/>
        </w:rPr>
        <w:drawing>
          <wp:inline distT="0" distB="0" distL="0" distR="0" wp14:anchorId="1EECE904" wp14:editId="65CCF0A9">
            <wp:extent cx="2844000" cy="1956149"/>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r w:rsidR="00C555F7">
        <w:rPr>
          <w:noProof/>
        </w:rPr>
        <w:drawing>
          <wp:inline distT="0" distB="0" distL="0" distR="0" wp14:anchorId="057E7EBC" wp14:editId="2C0199BB">
            <wp:extent cx="2844000" cy="195614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000" cy="1956149"/>
                    </a:xfrm>
                    <a:prstGeom prst="rect">
                      <a:avLst/>
                    </a:prstGeom>
                    <a:noFill/>
                    <a:ln>
                      <a:noFill/>
                    </a:ln>
                  </pic:spPr>
                </pic:pic>
              </a:graphicData>
            </a:graphic>
          </wp:inline>
        </w:drawing>
      </w:r>
    </w:p>
    <w:p w14:paraId="5EF41B8D" w14:textId="16948C45" w:rsidR="000A0F3A" w:rsidRDefault="000A0F3A" w:rsidP="00D013F5"/>
    <w:p w14:paraId="43AA43E9" w14:textId="341CB67F" w:rsidR="00AC11F0" w:rsidRDefault="00AC11F0" w:rsidP="00041749">
      <w:pPr>
        <w:ind w:firstLineChars="200" w:firstLine="480"/>
      </w:pPr>
      <w:r>
        <w:rPr>
          <w:rFonts w:hint="eastAsia"/>
        </w:rPr>
        <w:t>在上述人群中，近</w:t>
      </w:r>
      <w:r w:rsidR="00933810">
        <w:rPr>
          <w:rFonts w:hint="eastAsia"/>
        </w:rPr>
        <w:t>3</w:t>
      </w:r>
      <w:r>
        <w:rPr>
          <w:rFonts w:hint="eastAsia"/>
        </w:rPr>
        <w:t>年暂停职业生涯的研究者</w:t>
      </w:r>
      <w:r w:rsidR="00F820DA">
        <w:rPr>
          <w:rFonts w:hint="eastAsia"/>
        </w:rPr>
        <w:t>约</w:t>
      </w:r>
      <w:r>
        <w:rPr>
          <w:rFonts w:hint="eastAsia"/>
        </w:rPr>
        <w:t>50%</w:t>
      </w:r>
      <w:r>
        <w:rPr>
          <w:rFonts w:hint="eastAsia"/>
        </w:rPr>
        <w:t>，说明当代科学家占据整个科学史上科学家中很大的比例。对于活跃的研究者来说</w:t>
      </w:r>
      <w:r w:rsidR="00B105FA">
        <w:rPr>
          <w:rFonts w:hint="eastAsia"/>
        </w:rPr>
        <w:t>（操作化定义为</w:t>
      </w:r>
      <w:r w:rsidR="00B774FA">
        <w:rPr>
          <w:rFonts w:hint="eastAsia"/>
        </w:rPr>
        <w:t>以主要贡献者身份发文年份</w:t>
      </w:r>
      <w:r w:rsidR="00B774FA">
        <w:rPr>
          <w:rFonts w:hint="eastAsia"/>
        </w:rPr>
        <w:t>2</w:t>
      </w:r>
      <w:r w:rsidR="00B774FA">
        <w:rPr>
          <w:rFonts w:hint="eastAsia"/>
        </w:rPr>
        <w:t>年及以上的研究者</w:t>
      </w:r>
      <w:r w:rsidR="00B105FA">
        <w:rPr>
          <w:rFonts w:hint="eastAsia"/>
        </w:rPr>
        <w:t>）</w:t>
      </w:r>
      <w:r>
        <w:rPr>
          <w:rFonts w:hint="eastAsia"/>
        </w:rPr>
        <w:t>，退出率低于进入率。</w:t>
      </w:r>
    </w:p>
    <w:p w14:paraId="6A169AA8" w14:textId="2DCABADD" w:rsidR="007C412C" w:rsidRPr="00292C2F" w:rsidRDefault="00A17482" w:rsidP="001A686F">
      <w:pPr>
        <w:rPr>
          <w:b/>
          <w:bCs/>
        </w:rPr>
      </w:pPr>
      <w:r>
        <w:rPr>
          <w:noProof/>
        </w:rPr>
        <w:drawing>
          <wp:inline distT="0" distB="0" distL="0" distR="0" wp14:anchorId="7C64F753" wp14:editId="53C84C8A">
            <wp:extent cx="5274310" cy="362775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CBD0635" w14:textId="4F0D54AA" w:rsidR="00C57EA5" w:rsidRPr="00C57EA5" w:rsidRDefault="00292C2F" w:rsidP="00C57EA5">
      <w:pPr>
        <w:ind w:firstLineChars="200" w:firstLine="480"/>
      </w:pPr>
      <w:r>
        <w:rPr>
          <w:rFonts w:hint="eastAsia"/>
        </w:rPr>
        <w:t>本部分</w:t>
      </w:r>
      <w:r w:rsidR="00A86403">
        <w:rPr>
          <w:rFonts w:hint="eastAsia"/>
        </w:rPr>
        <w:t>观察</w:t>
      </w:r>
      <w:commentRangeStart w:id="38"/>
      <w:r w:rsidR="00A86403">
        <w:rPr>
          <w:rFonts w:hint="eastAsia"/>
        </w:rPr>
        <w:t>每</w:t>
      </w:r>
      <w:r>
        <w:rPr>
          <w:rFonts w:hint="eastAsia"/>
        </w:rPr>
        <w:t>位</w:t>
      </w:r>
      <w:r w:rsidR="00A86403">
        <w:rPr>
          <w:rFonts w:hint="eastAsia"/>
        </w:rPr>
        <w:t>研究者</w:t>
      </w:r>
      <w:commentRangeEnd w:id="38"/>
      <w:r w:rsidR="0058452E">
        <w:rPr>
          <w:rStyle w:val="ad"/>
        </w:rPr>
        <w:commentReference w:id="38"/>
      </w:r>
      <w:r w:rsidR="00FE38DF" w:rsidRPr="00F65661">
        <w:rPr>
          <w:rFonts w:hint="eastAsia"/>
        </w:rPr>
        <w:t>第</w:t>
      </w:r>
      <w:r w:rsidR="00FE38DF" w:rsidRPr="00F65661">
        <w:rPr>
          <w:rFonts w:hint="eastAsia"/>
        </w:rPr>
        <w:t>n</w:t>
      </w:r>
      <w:r w:rsidR="00FE38DF" w:rsidRPr="00F65661">
        <w:rPr>
          <w:rFonts w:hint="eastAsia"/>
        </w:rPr>
        <w:t>个主要发文年</w:t>
      </w:r>
      <w:r w:rsidR="00F70E00">
        <w:rPr>
          <w:rFonts w:hint="eastAsia"/>
        </w:rPr>
        <w:t>以主要贡献者身份</w:t>
      </w:r>
      <w:r w:rsidR="00BD4123">
        <w:rPr>
          <w:rFonts w:hint="eastAsia"/>
        </w:rPr>
        <w:t>发文</w:t>
      </w:r>
      <w:r w:rsidR="00EE3823">
        <w:rPr>
          <w:rFonts w:hint="eastAsia"/>
        </w:rPr>
        <w:t>的数</w:t>
      </w:r>
      <w:r w:rsidR="00BD4123">
        <w:rPr>
          <w:rFonts w:hint="eastAsia"/>
        </w:rPr>
        <w:t>量</w:t>
      </w:r>
      <w:r w:rsidR="000E691F">
        <w:rPr>
          <w:rFonts w:hint="eastAsia"/>
        </w:rPr>
        <w:t>、涉猎期刊的增长情况以及生涯累计的学科数量。①</w:t>
      </w:r>
      <w:r w:rsidR="00D72C9B">
        <w:rPr>
          <w:rFonts w:hint="eastAsia"/>
        </w:rPr>
        <w:t>随着生涯寿命的</w:t>
      </w:r>
      <w:r w:rsidR="00613237">
        <w:rPr>
          <w:rFonts w:hint="eastAsia"/>
        </w:rPr>
        <w:t>变</w:t>
      </w:r>
      <w:r w:rsidR="00D72C9B">
        <w:rPr>
          <w:rFonts w:hint="eastAsia"/>
        </w:rPr>
        <w:t>长，平均发文量变</w:t>
      </w:r>
      <w:r w:rsidR="000D3BE1">
        <w:rPr>
          <w:rFonts w:hint="eastAsia"/>
        </w:rPr>
        <w:t>多</w:t>
      </w:r>
      <w:r w:rsidR="00F23ECE">
        <w:rPr>
          <w:rFonts w:hint="eastAsia"/>
        </w:rPr>
        <w:t>；②</w:t>
      </w:r>
      <w:r w:rsidR="00FB6E66">
        <w:rPr>
          <w:rFonts w:hint="eastAsia"/>
        </w:rPr>
        <w:t>每个作者的</w:t>
      </w:r>
      <w:r w:rsidR="00026B42">
        <w:rPr>
          <w:rFonts w:hint="eastAsia"/>
        </w:rPr>
        <w:t>生涯</w:t>
      </w:r>
      <w:r w:rsidR="00F731E5">
        <w:rPr>
          <w:rFonts w:hint="eastAsia"/>
        </w:rPr>
        <w:t>累计期刊数量</w:t>
      </w:r>
      <w:r w:rsidR="00613237">
        <w:rPr>
          <w:rFonts w:hint="eastAsia"/>
        </w:rPr>
        <w:t>，逐步增多，在同一期刊上多次发文比较常见</w:t>
      </w:r>
      <w:r w:rsidR="00EB12CA">
        <w:rPr>
          <w:rFonts w:hint="eastAsia"/>
        </w:rPr>
        <w:t>；</w:t>
      </w:r>
      <w:r w:rsidR="00E542E4">
        <w:rPr>
          <w:rFonts w:hint="eastAsia"/>
        </w:rPr>
        <w:t>③</w:t>
      </w:r>
      <w:r w:rsidR="00FB6E66">
        <w:rPr>
          <w:rFonts w:hint="eastAsia"/>
        </w:rPr>
        <w:t>每个作者的</w:t>
      </w:r>
      <w:r w:rsidR="00026B42">
        <w:rPr>
          <w:rFonts w:hint="eastAsia"/>
        </w:rPr>
        <w:t>生涯</w:t>
      </w:r>
      <w:r w:rsidR="00865FCD">
        <w:rPr>
          <w:rFonts w:hint="eastAsia"/>
        </w:rPr>
        <w:t>累计学科数量</w:t>
      </w:r>
      <w:r w:rsidR="00183D43">
        <w:rPr>
          <w:rFonts w:hint="eastAsia"/>
        </w:rPr>
        <w:t>，</w:t>
      </w:r>
      <w:r w:rsidR="00D07623">
        <w:rPr>
          <w:rFonts w:hint="eastAsia"/>
        </w:rPr>
        <w:t>由于</w:t>
      </w:r>
      <w:r w:rsidR="00D07623">
        <w:t>WoS</w:t>
      </w:r>
      <w:r w:rsidR="00D07623">
        <w:rPr>
          <w:rFonts w:hint="eastAsia"/>
        </w:rPr>
        <w:t>学科粒度较细，其增长速度比较可观，</w:t>
      </w:r>
      <w:r w:rsidR="00183D43">
        <w:rPr>
          <w:rFonts w:hint="eastAsia"/>
        </w:rPr>
        <w:t>平均来看慢</w:t>
      </w:r>
      <w:r w:rsidR="00183D43">
        <w:rPr>
          <w:rFonts w:hint="eastAsia"/>
        </w:rPr>
        <w:lastRenderedPageBreak/>
        <w:t>于</w:t>
      </w:r>
      <w:r w:rsidR="006357A8">
        <w:rPr>
          <w:rFonts w:hint="eastAsia"/>
        </w:rPr>
        <w:t>期刊增长速度</w:t>
      </w:r>
      <w:r w:rsidR="00C57EA5">
        <w:rPr>
          <w:rFonts w:hint="eastAsia"/>
        </w:rPr>
        <w:t>；当使用更粗的</w:t>
      </w:r>
      <w:r w:rsidR="002F7CF6">
        <w:rPr>
          <w:rFonts w:hint="eastAsia"/>
        </w:rPr>
        <w:t>中科院</w:t>
      </w:r>
      <w:r w:rsidR="002F7CF6">
        <w:rPr>
          <w:rFonts w:hint="eastAsia"/>
        </w:rPr>
        <w:t>JCR</w:t>
      </w:r>
      <w:r w:rsidR="002F7CF6">
        <w:rPr>
          <w:rFonts w:hint="eastAsia"/>
        </w:rPr>
        <w:t>大类时，</w:t>
      </w:r>
      <w:r w:rsidR="00C57FDA">
        <w:rPr>
          <w:rFonts w:hint="eastAsia"/>
        </w:rPr>
        <w:t>增长速度变慢</w:t>
      </w:r>
      <w:r w:rsidR="004208B1">
        <w:rPr>
          <w:rFonts w:hint="eastAsia"/>
        </w:rPr>
        <w:t>。</w:t>
      </w:r>
    </w:p>
    <w:p w14:paraId="27FAADEF" w14:textId="6438CE01" w:rsidR="00375102" w:rsidRDefault="00CD66DB" w:rsidP="00375102">
      <w:pPr>
        <w:ind w:firstLine="420"/>
      </w:pPr>
      <w:r>
        <w:rPr>
          <w:rFonts w:hint="eastAsia"/>
        </w:rPr>
        <w:t>由于可能的选择性偏误，我们同时观察</w:t>
      </w:r>
      <w:r w:rsidR="00E915F2">
        <w:rPr>
          <w:rFonts w:hint="eastAsia"/>
        </w:rPr>
        <w:t>职业生涯</w:t>
      </w:r>
      <w:r w:rsidR="00AB4965">
        <w:rPr>
          <w:rFonts w:hint="eastAsia"/>
        </w:rPr>
        <w:t>时点数为</w:t>
      </w:r>
      <w:r w:rsidR="00E915F2">
        <w:rPr>
          <w:rFonts w:hint="eastAsia"/>
        </w:rPr>
        <w:t>7</w:t>
      </w:r>
      <w:r w:rsidR="00E915F2">
        <w:rPr>
          <w:rFonts w:hint="eastAsia"/>
        </w:rPr>
        <w:t>年，</w:t>
      </w:r>
      <w:r w:rsidR="00AB4965">
        <w:rPr>
          <w:rFonts w:hint="eastAsia"/>
        </w:rPr>
        <w:t>发文年份为</w:t>
      </w:r>
      <w:r w:rsidR="00AB4965">
        <w:rPr>
          <w:rFonts w:hint="eastAsia"/>
        </w:rPr>
        <w:t>1999</w:t>
      </w:r>
      <w:r w:rsidR="00AB4965">
        <w:rPr>
          <w:rFonts w:hint="eastAsia"/>
        </w:rPr>
        <w:t>年至</w:t>
      </w:r>
      <w:r w:rsidR="00AB4965">
        <w:rPr>
          <w:rFonts w:hint="eastAsia"/>
        </w:rPr>
        <w:t>2003</w:t>
      </w:r>
      <w:r w:rsidR="00AB4965">
        <w:rPr>
          <w:rFonts w:hint="eastAsia"/>
        </w:rPr>
        <w:t>年</w:t>
      </w:r>
      <w:r w:rsidR="00F34121">
        <w:rPr>
          <w:rFonts w:hint="eastAsia"/>
        </w:rPr>
        <w:t>（共五年）</w:t>
      </w:r>
      <w:r w:rsidR="00F5160C">
        <w:rPr>
          <w:rFonts w:hint="eastAsia"/>
        </w:rPr>
        <w:t>的作者的变化情况</w:t>
      </w:r>
      <w:r w:rsidR="00397443">
        <w:rPr>
          <w:rFonts w:hint="eastAsia"/>
        </w:rPr>
        <w:t>。</w:t>
      </w:r>
    </w:p>
    <w:p w14:paraId="7243EC87" w14:textId="536C91E1" w:rsidR="008C7446" w:rsidRDefault="00410381" w:rsidP="00410381">
      <w:pPr>
        <w:pStyle w:val="3"/>
      </w:pPr>
      <w:r w:rsidRPr="00744BBD">
        <w:rPr>
          <w:rFonts w:hint="eastAsia"/>
        </w:rPr>
        <w:t>生产力变化</w:t>
      </w:r>
    </w:p>
    <w:p w14:paraId="048904EC" w14:textId="1E3BC2C5" w:rsidR="0097659A" w:rsidRPr="0097659A" w:rsidRDefault="0097659A" w:rsidP="0097659A">
      <w:pPr>
        <w:ind w:firstLine="420"/>
      </w:pPr>
      <w:r>
        <w:rPr>
          <w:rFonts w:hint="eastAsia"/>
        </w:rPr>
        <w:t>活跃作者生涯各时点发文平均数及其累积。</w:t>
      </w:r>
    </w:p>
    <w:p w14:paraId="0F89043D" w14:textId="06489679" w:rsidR="004D549E" w:rsidRDefault="007A240E" w:rsidP="0043247D">
      <w:r>
        <w:rPr>
          <w:noProof/>
        </w:rPr>
        <w:drawing>
          <wp:inline distT="0" distB="0" distL="0" distR="0" wp14:anchorId="0F58E592" wp14:editId="71159210">
            <wp:extent cx="2844000" cy="214290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4"/>
                    <a:stretch>
                      <a:fillRect/>
                    </a:stretch>
                  </pic:blipFill>
                  <pic:spPr bwMode="auto">
                    <a:xfrm>
                      <a:off x="0" y="0"/>
                      <a:ext cx="2844000" cy="2142908"/>
                    </a:xfrm>
                    <a:prstGeom prst="rect">
                      <a:avLst/>
                    </a:prstGeom>
                    <a:noFill/>
                    <a:ln>
                      <a:noFill/>
                    </a:ln>
                  </pic:spPr>
                </pic:pic>
              </a:graphicData>
            </a:graphic>
          </wp:inline>
        </w:drawing>
      </w:r>
      <w:r w:rsidR="001E73F5">
        <w:rPr>
          <w:noProof/>
        </w:rPr>
        <w:drawing>
          <wp:inline distT="0" distB="0" distL="0" distR="0" wp14:anchorId="1225C35F" wp14:editId="71D9BA4A">
            <wp:extent cx="2843999" cy="244229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5"/>
                    <a:stretch>
                      <a:fillRect/>
                    </a:stretch>
                  </pic:blipFill>
                  <pic:spPr bwMode="auto">
                    <a:xfrm>
                      <a:off x="0" y="0"/>
                      <a:ext cx="2843999" cy="2442297"/>
                    </a:xfrm>
                    <a:prstGeom prst="rect">
                      <a:avLst/>
                    </a:prstGeom>
                    <a:noFill/>
                    <a:ln>
                      <a:noFill/>
                    </a:ln>
                  </pic:spPr>
                </pic:pic>
              </a:graphicData>
            </a:graphic>
          </wp:inline>
        </w:drawing>
      </w:r>
    </w:p>
    <w:p w14:paraId="21A08AC7" w14:textId="7CD2F8C0" w:rsidR="00683340" w:rsidRDefault="006819DA" w:rsidP="0043247D">
      <w:r>
        <w:rPr>
          <w:noProof/>
        </w:rPr>
        <w:drawing>
          <wp:inline distT="0" distB="0" distL="0" distR="0" wp14:anchorId="0DE545F0" wp14:editId="59BD0170">
            <wp:extent cx="2844000" cy="21542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26"/>
                    <a:stretch>
                      <a:fillRect/>
                    </a:stretch>
                  </pic:blipFill>
                  <pic:spPr bwMode="auto">
                    <a:xfrm>
                      <a:off x="0" y="0"/>
                      <a:ext cx="2844000" cy="2154295"/>
                    </a:xfrm>
                    <a:prstGeom prst="rect">
                      <a:avLst/>
                    </a:prstGeom>
                    <a:noFill/>
                    <a:ln>
                      <a:noFill/>
                    </a:ln>
                  </pic:spPr>
                </pic:pic>
              </a:graphicData>
            </a:graphic>
          </wp:inline>
        </w:drawing>
      </w:r>
      <w:r w:rsidR="0089119F">
        <w:rPr>
          <w:noProof/>
        </w:rPr>
        <w:drawing>
          <wp:inline distT="0" distB="0" distL="0" distR="0" wp14:anchorId="094DA35E" wp14:editId="6D7FAE52">
            <wp:extent cx="2844000" cy="2417399"/>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a:stretch>
                      <a:fillRect/>
                    </a:stretch>
                  </pic:blipFill>
                  <pic:spPr bwMode="auto">
                    <a:xfrm>
                      <a:off x="0" y="0"/>
                      <a:ext cx="2844000" cy="2417399"/>
                    </a:xfrm>
                    <a:prstGeom prst="rect">
                      <a:avLst/>
                    </a:prstGeom>
                    <a:noFill/>
                    <a:ln>
                      <a:noFill/>
                    </a:ln>
                  </pic:spPr>
                </pic:pic>
              </a:graphicData>
            </a:graphic>
          </wp:inline>
        </w:drawing>
      </w:r>
    </w:p>
    <w:p w14:paraId="3D2C79A7" w14:textId="3CCA519A" w:rsidR="009B56D0" w:rsidRDefault="005C65DD" w:rsidP="00331E2F">
      <w:pPr>
        <w:ind w:firstLine="420"/>
      </w:pPr>
      <w:r>
        <w:rPr>
          <w:rFonts w:hint="eastAsia"/>
        </w:rPr>
        <w:t>随着</w:t>
      </w:r>
      <w:r w:rsidR="00937454">
        <w:rPr>
          <w:rFonts w:hint="eastAsia"/>
        </w:rPr>
        <w:t>时点</w:t>
      </w:r>
      <w:r>
        <w:rPr>
          <w:rFonts w:hint="eastAsia"/>
        </w:rPr>
        <w:t>的</w:t>
      </w:r>
      <w:r w:rsidR="00937454">
        <w:rPr>
          <w:rFonts w:hint="eastAsia"/>
        </w:rPr>
        <w:t>增加</w:t>
      </w:r>
      <w:r>
        <w:rPr>
          <w:rFonts w:hint="eastAsia"/>
        </w:rPr>
        <w:t>，</w:t>
      </w:r>
      <w:r w:rsidR="00B6367B">
        <w:rPr>
          <w:rFonts w:hint="eastAsia"/>
        </w:rPr>
        <w:t>平均</w:t>
      </w:r>
      <w:r>
        <w:rPr>
          <w:rFonts w:hint="eastAsia"/>
        </w:rPr>
        <w:t>发文数量越来越多</w:t>
      </w:r>
      <w:r w:rsidR="00D638A7">
        <w:rPr>
          <w:rFonts w:hint="eastAsia"/>
        </w:rPr>
        <w:t>，生产力增加</w:t>
      </w:r>
      <w:r>
        <w:rPr>
          <w:rFonts w:hint="eastAsia"/>
        </w:rPr>
        <w:t>。</w:t>
      </w:r>
      <w:r w:rsidR="00152C80">
        <w:rPr>
          <w:rFonts w:hint="eastAsia"/>
        </w:rPr>
        <w:t>以第一作者发文</w:t>
      </w:r>
      <w:r w:rsidR="004A295C">
        <w:rPr>
          <w:rFonts w:hint="eastAsia"/>
        </w:rPr>
        <w:t>的数量明显小于末位作者发文数量。</w:t>
      </w:r>
      <w:r w:rsidR="005240F6">
        <w:rPr>
          <w:rFonts w:hint="eastAsia"/>
        </w:rPr>
        <w:t>任意</w:t>
      </w:r>
      <w:r w:rsidR="00F330B7">
        <w:rPr>
          <w:rFonts w:hint="eastAsia"/>
        </w:rPr>
        <w:t>位置作者</w:t>
      </w:r>
      <w:r w:rsidR="00A45406">
        <w:rPr>
          <w:rFonts w:hint="eastAsia"/>
        </w:rPr>
        <w:t>发文平均数量最高</w:t>
      </w:r>
      <w:r w:rsidR="00331E2F">
        <w:rPr>
          <w:rFonts w:hint="eastAsia"/>
        </w:rPr>
        <w:t>。</w:t>
      </w:r>
      <w:r w:rsidR="008A2D52">
        <w:rPr>
          <w:rFonts w:hint="eastAsia"/>
        </w:rPr>
        <w:t>左侧全部活跃作者（</w:t>
      </w:r>
      <w:r w:rsidR="008A2D52">
        <w:rPr>
          <w:rFonts w:hint="eastAsia"/>
        </w:rPr>
        <w:t>586</w:t>
      </w:r>
      <w:r w:rsidR="008A2D52">
        <w:rPr>
          <w:rFonts w:hint="eastAsia"/>
        </w:rPr>
        <w:t>万）的统计数据反映出：</w:t>
      </w:r>
      <w:r w:rsidR="00A95863">
        <w:rPr>
          <w:rFonts w:hint="eastAsia"/>
        </w:rPr>
        <w:t>生涯越长，</w:t>
      </w:r>
      <w:r w:rsidR="001A3464">
        <w:rPr>
          <w:rFonts w:hint="eastAsia"/>
        </w:rPr>
        <w:t>产量越多</w:t>
      </w:r>
      <w:r w:rsidR="00A95863">
        <w:rPr>
          <w:rFonts w:hint="eastAsia"/>
        </w:rPr>
        <w:t>。</w:t>
      </w:r>
      <w:r w:rsidR="00F330B7">
        <w:rPr>
          <w:rFonts w:hint="eastAsia"/>
        </w:rPr>
        <w:t>需要注意</w:t>
      </w:r>
      <w:r w:rsidR="00A45406">
        <w:rPr>
          <w:rFonts w:hint="eastAsia"/>
        </w:rPr>
        <w:t>的</w:t>
      </w:r>
      <w:r w:rsidR="004F7269">
        <w:rPr>
          <w:rFonts w:hint="eastAsia"/>
        </w:rPr>
        <w:t>是</w:t>
      </w:r>
      <w:r w:rsidR="00A45406">
        <w:rPr>
          <w:rFonts w:hint="eastAsia"/>
        </w:rPr>
        <w:t>，随着时点数的增加，参与计数的作者不断减少（退出学术界）。</w:t>
      </w:r>
      <w:r w:rsidR="008A2D52">
        <w:rPr>
          <w:rFonts w:hint="eastAsia"/>
        </w:rPr>
        <w:t>左侧的图可能存在选择性偏误，例如第</w:t>
      </w:r>
      <w:r w:rsidR="008A2D52">
        <w:rPr>
          <w:rFonts w:hint="eastAsia"/>
        </w:rPr>
        <w:t>7</w:t>
      </w:r>
      <w:r w:rsidR="008A2D52">
        <w:rPr>
          <w:rFonts w:hint="eastAsia"/>
        </w:rPr>
        <w:t>个时点对应的数据包括所有职业生涯时点数大于等于</w:t>
      </w:r>
      <w:r w:rsidR="008A2D52">
        <w:rPr>
          <w:rFonts w:hint="eastAsia"/>
        </w:rPr>
        <w:t>7</w:t>
      </w:r>
      <w:r w:rsidR="008A2D52">
        <w:rPr>
          <w:rFonts w:hint="eastAsia"/>
        </w:rPr>
        <w:t>的研究者，对于恰好等于</w:t>
      </w:r>
      <w:r w:rsidR="008A2D52">
        <w:rPr>
          <w:rFonts w:hint="eastAsia"/>
        </w:rPr>
        <w:t>7</w:t>
      </w:r>
      <w:r w:rsidR="008A2D52">
        <w:rPr>
          <w:rFonts w:hint="eastAsia"/>
        </w:rPr>
        <w:t>的研究者，该年是其职业生涯的末期；对于大于</w:t>
      </w:r>
      <w:r w:rsidR="008A2D52">
        <w:rPr>
          <w:rFonts w:hint="eastAsia"/>
        </w:rPr>
        <w:t>7</w:t>
      </w:r>
      <w:r w:rsidR="008A2D52">
        <w:rPr>
          <w:rFonts w:hint="eastAsia"/>
        </w:rPr>
        <w:t>的研究者，该年可能是其职业生涯的中期，对于处于末期的研究者而言，时点等于</w:t>
      </w:r>
      <w:r w:rsidR="008A2D52">
        <w:rPr>
          <w:rFonts w:hint="eastAsia"/>
        </w:rPr>
        <w:t>7</w:t>
      </w:r>
      <w:r w:rsidR="008A2D52">
        <w:rPr>
          <w:rFonts w:hint="eastAsia"/>
        </w:rPr>
        <w:t>所对应的生产力可能偏高。</w:t>
      </w:r>
    </w:p>
    <w:p w14:paraId="121FFFB7" w14:textId="0EF72328" w:rsidR="00893A80" w:rsidRDefault="001E7C71" w:rsidP="00331E2F">
      <w:pPr>
        <w:ind w:firstLine="420"/>
      </w:pPr>
      <w:r>
        <w:rPr>
          <w:rFonts w:hint="eastAsia"/>
        </w:rPr>
        <w:t>为了解决这个问题，我们绘制了</w:t>
      </w:r>
      <w:r w:rsidR="00905389">
        <w:rPr>
          <w:rFonts w:hint="eastAsia"/>
        </w:rPr>
        <w:t>右边</w:t>
      </w:r>
      <w:r w:rsidR="008A2D52">
        <w:rPr>
          <w:rFonts w:hint="eastAsia"/>
        </w:rPr>
        <w:t>两幅</w:t>
      </w:r>
      <w:r>
        <w:rPr>
          <w:rFonts w:hint="eastAsia"/>
        </w:rPr>
        <w:t>控制职业生涯长度和发文年份的</w:t>
      </w:r>
      <w:r w:rsidR="00905389">
        <w:rPr>
          <w:rFonts w:hint="eastAsia"/>
        </w:rPr>
        <w:t>图</w:t>
      </w:r>
      <w:r w:rsidR="00D8193E">
        <w:rPr>
          <w:rFonts w:hint="eastAsia"/>
        </w:rPr>
        <w:t>（所有</w:t>
      </w:r>
      <w:r w:rsidR="00D8193E">
        <w:rPr>
          <w:rFonts w:hint="eastAsia"/>
        </w:rPr>
        <w:lastRenderedPageBreak/>
        <w:t>研究者开始职业生涯的年龄集中在</w:t>
      </w:r>
      <w:r w:rsidR="00E153C0">
        <w:rPr>
          <w:rFonts w:hint="eastAsia"/>
        </w:rPr>
        <w:t>1999</w:t>
      </w:r>
      <w:r w:rsidR="00E153C0">
        <w:rPr>
          <w:rFonts w:hint="eastAsia"/>
        </w:rPr>
        <w:t>年至</w:t>
      </w:r>
      <w:r w:rsidR="00E153C0">
        <w:rPr>
          <w:rFonts w:hint="eastAsia"/>
        </w:rPr>
        <w:t>2003</w:t>
      </w:r>
      <w:r w:rsidR="00E153C0">
        <w:rPr>
          <w:rFonts w:hint="eastAsia"/>
        </w:rPr>
        <w:t>年，生涯包含</w:t>
      </w:r>
      <w:r w:rsidR="00E153C0">
        <w:rPr>
          <w:rFonts w:hint="eastAsia"/>
        </w:rPr>
        <w:t>7</w:t>
      </w:r>
      <w:r w:rsidR="00E153C0">
        <w:rPr>
          <w:rFonts w:hint="eastAsia"/>
        </w:rPr>
        <w:t>个发文时点的研究者</w:t>
      </w:r>
      <w:r w:rsidR="00D8193E">
        <w:rPr>
          <w:rFonts w:hint="eastAsia"/>
        </w:rPr>
        <w:t>）作为对照</w:t>
      </w:r>
      <w:r w:rsidR="00905389">
        <w:rPr>
          <w:rFonts w:hint="eastAsia"/>
        </w:rPr>
        <w:t>，</w:t>
      </w:r>
      <w:r w:rsidR="003312A2">
        <w:rPr>
          <w:rFonts w:hint="eastAsia"/>
        </w:rPr>
        <w:t>右上图可看出</w:t>
      </w:r>
      <w:r w:rsidR="00E2536A">
        <w:rPr>
          <w:rFonts w:hint="eastAsia"/>
        </w:rPr>
        <w:t>到达终点时有下降</w:t>
      </w:r>
      <w:r w:rsidR="00F65CB8">
        <w:rPr>
          <w:rFonts w:hint="eastAsia"/>
        </w:rPr>
        <w:t>，呈现出“倒</w:t>
      </w:r>
      <w:r w:rsidR="00F65CB8">
        <w:rPr>
          <w:rFonts w:hint="eastAsia"/>
        </w:rPr>
        <w:t>U</w:t>
      </w:r>
      <w:r w:rsidR="00F65CB8">
        <w:rPr>
          <w:rFonts w:hint="eastAsia"/>
        </w:rPr>
        <w:t>型”特点</w:t>
      </w:r>
      <w:r w:rsidR="00E2536A">
        <w:rPr>
          <w:rFonts w:hint="eastAsia"/>
        </w:rPr>
        <w:t>。</w:t>
      </w:r>
      <w:r w:rsidR="00E153C0">
        <w:rPr>
          <w:rFonts w:hint="eastAsia"/>
        </w:rPr>
        <w:t>说明研究者</w:t>
      </w:r>
      <w:r w:rsidR="004253F3">
        <w:rPr>
          <w:rFonts w:hint="eastAsia"/>
        </w:rPr>
        <w:t>生涯会经历</w:t>
      </w:r>
      <w:r w:rsidR="00E153C0">
        <w:rPr>
          <w:rFonts w:hint="eastAsia"/>
        </w:rPr>
        <w:t>“增长</w:t>
      </w:r>
      <w:r w:rsidR="00E153C0">
        <w:rPr>
          <w:rFonts w:hint="eastAsia"/>
        </w:rPr>
        <w:t>-</w:t>
      </w:r>
      <w:r w:rsidR="00E153C0">
        <w:rPr>
          <w:rFonts w:hint="eastAsia"/>
        </w:rPr>
        <w:t>顶峰</w:t>
      </w:r>
      <w:r w:rsidR="00E153C0">
        <w:rPr>
          <w:rFonts w:hint="eastAsia"/>
        </w:rPr>
        <w:t>-</w:t>
      </w:r>
      <w:r w:rsidR="00E153C0">
        <w:rPr>
          <w:rFonts w:hint="eastAsia"/>
        </w:rPr>
        <w:t>下降”的</w:t>
      </w:r>
      <w:r w:rsidR="004253F3">
        <w:rPr>
          <w:rFonts w:hint="eastAsia"/>
        </w:rPr>
        <w:t>生产力变化。</w:t>
      </w:r>
    </w:p>
    <w:p w14:paraId="3A0C621D" w14:textId="07254686" w:rsidR="0097659A" w:rsidRDefault="0097659A" w:rsidP="004A16FB">
      <w:pPr>
        <w:pStyle w:val="3"/>
      </w:pPr>
      <w:r>
        <w:rPr>
          <w:rFonts w:hint="eastAsia"/>
        </w:rPr>
        <w:t>领域变化：涉及期刊数量</w:t>
      </w:r>
    </w:p>
    <w:p w14:paraId="6A76089D" w14:textId="653704D7" w:rsidR="00F75DB6" w:rsidRPr="00D86277" w:rsidRDefault="00616090" w:rsidP="00616090">
      <w:pPr>
        <w:ind w:firstLine="420"/>
      </w:pPr>
      <w:r w:rsidRPr="00D86277">
        <w:rPr>
          <w:rFonts w:hint="eastAsia"/>
        </w:rPr>
        <w:t>研究者涉期刊</w:t>
      </w:r>
      <w:r w:rsidR="00995600" w:rsidRPr="00D86277">
        <w:rPr>
          <w:rFonts w:hint="eastAsia"/>
        </w:rPr>
        <w:t>平均</w:t>
      </w:r>
      <w:r w:rsidR="00F75DB6" w:rsidRPr="00D86277">
        <w:rPr>
          <w:rFonts w:hint="eastAsia"/>
        </w:rPr>
        <w:t>数量与累计</w:t>
      </w:r>
      <w:r w:rsidR="00995600" w:rsidRPr="00D86277">
        <w:rPr>
          <w:rFonts w:hint="eastAsia"/>
        </w:rPr>
        <w:t>涉及期刊数量</w:t>
      </w:r>
      <w:r w:rsidR="00F75DB6" w:rsidRPr="00D86277">
        <w:rPr>
          <w:rFonts w:hint="eastAsia"/>
        </w:rPr>
        <w:t>。</w:t>
      </w:r>
    </w:p>
    <w:p w14:paraId="0CED1856" w14:textId="395FE2D5" w:rsidR="00882999" w:rsidRDefault="00EB7209" w:rsidP="008F33F9">
      <w:r>
        <w:rPr>
          <w:noProof/>
        </w:rPr>
        <w:drawing>
          <wp:inline distT="0" distB="0" distL="0" distR="0" wp14:anchorId="5F38C901" wp14:editId="0A524EC6">
            <wp:extent cx="2844000" cy="210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a:stretch>
                      <a:fillRect/>
                    </a:stretch>
                  </pic:blipFill>
                  <pic:spPr bwMode="auto">
                    <a:xfrm>
                      <a:off x="0" y="0"/>
                      <a:ext cx="2844000" cy="2104560"/>
                    </a:xfrm>
                    <a:prstGeom prst="rect">
                      <a:avLst/>
                    </a:prstGeom>
                    <a:noFill/>
                    <a:ln>
                      <a:noFill/>
                    </a:ln>
                  </pic:spPr>
                </pic:pic>
              </a:graphicData>
            </a:graphic>
          </wp:inline>
        </w:drawing>
      </w:r>
      <w:r w:rsidR="002817D9">
        <w:rPr>
          <w:noProof/>
        </w:rPr>
        <w:drawing>
          <wp:inline distT="0" distB="0" distL="0" distR="0" wp14:anchorId="6AEAEEA8" wp14:editId="2D91EF7E">
            <wp:extent cx="2763653" cy="232428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9"/>
                    <a:stretch>
                      <a:fillRect/>
                    </a:stretch>
                  </pic:blipFill>
                  <pic:spPr bwMode="auto">
                    <a:xfrm>
                      <a:off x="0" y="0"/>
                      <a:ext cx="2763653" cy="2324283"/>
                    </a:xfrm>
                    <a:prstGeom prst="rect">
                      <a:avLst/>
                    </a:prstGeom>
                    <a:noFill/>
                    <a:ln>
                      <a:noFill/>
                    </a:ln>
                  </pic:spPr>
                </pic:pic>
              </a:graphicData>
            </a:graphic>
          </wp:inline>
        </w:drawing>
      </w:r>
    </w:p>
    <w:p w14:paraId="0AFBBAAD" w14:textId="22CA2289" w:rsidR="004D0C37" w:rsidRDefault="004D0C37" w:rsidP="008F33F9">
      <w:r>
        <w:rPr>
          <w:noProof/>
        </w:rPr>
        <w:drawing>
          <wp:inline distT="0" distB="0" distL="0" distR="0" wp14:anchorId="1577AEAC" wp14:editId="54FC6602">
            <wp:extent cx="2844000" cy="2094344"/>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0"/>
                    <a:stretch>
                      <a:fillRect/>
                    </a:stretch>
                  </pic:blipFill>
                  <pic:spPr bwMode="auto">
                    <a:xfrm>
                      <a:off x="0" y="0"/>
                      <a:ext cx="2844000" cy="2094344"/>
                    </a:xfrm>
                    <a:prstGeom prst="rect">
                      <a:avLst/>
                    </a:prstGeom>
                    <a:noFill/>
                    <a:ln>
                      <a:noFill/>
                    </a:ln>
                  </pic:spPr>
                </pic:pic>
              </a:graphicData>
            </a:graphic>
          </wp:inline>
        </w:drawing>
      </w:r>
      <w:r w:rsidR="002817D9">
        <w:rPr>
          <w:noProof/>
        </w:rPr>
        <w:drawing>
          <wp:inline distT="0" distB="0" distL="0" distR="0" wp14:anchorId="5035E638" wp14:editId="045D71A4">
            <wp:extent cx="2844000" cy="232428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4000" cy="2324283"/>
                    </a:xfrm>
                    <a:prstGeom prst="rect">
                      <a:avLst/>
                    </a:prstGeom>
                    <a:noFill/>
                    <a:ln>
                      <a:noFill/>
                    </a:ln>
                  </pic:spPr>
                </pic:pic>
              </a:graphicData>
            </a:graphic>
          </wp:inline>
        </w:drawing>
      </w:r>
    </w:p>
    <w:p w14:paraId="67B68A68" w14:textId="17373FE5" w:rsidR="00AC552E" w:rsidRDefault="00AC552E" w:rsidP="00AD12E9">
      <w:pPr>
        <w:ind w:firstLine="420"/>
      </w:pPr>
      <w:r>
        <w:rPr>
          <w:rFonts w:hint="eastAsia"/>
        </w:rPr>
        <w:t>学者每次以主要贡献者发文的年份，可能会涉及新的期刊</w:t>
      </w:r>
      <w:r w:rsidR="00376B2A">
        <w:rPr>
          <w:rFonts w:hint="eastAsia"/>
        </w:rPr>
        <w:t>，期刊数量呈线性增长态势</w:t>
      </w:r>
      <w:r>
        <w:rPr>
          <w:rFonts w:hint="eastAsia"/>
        </w:rPr>
        <w:t>。</w:t>
      </w:r>
      <w:r w:rsidR="00376B2A">
        <w:rPr>
          <w:rFonts w:hint="eastAsia"/>
        </w:rPr>
        <w:t>下面两幅图</w:t>
      </w:r>
      <w:r>
        <w:rPr>
          <w:rFonts w:hint="eastAsia"/>
        </w:rPr>
        <w:t>可以明显看出，平均在每本期刊上发文的数量递增，学者成为期刊“回头客”是常态。</w:t>
      </w:r>
    </w:p>
    <w:p w14:paraId="3D9AF71A" w14:textId="3C0F37BB" w:rsidR="004A16FB" w:rsidRDefault="004A16FB" w:rsidP="000E572F">
      <w:pPr>
        <w:pStyle w:val="3"/>
      </w:pPr>
      <w:r>
        <w:rPr>
          <w:rFonts w:hint="eastAsia"/>
        </w:rPr>
        <w:t>领域变化：涉及</w:t>
      </w:r>
      <w:r w:rsidR="00067328">
        <w:rPr>
          <w:rFonts w:hint="eastAsia"/>
        </w:rPr>
        <w:t>JCR</w:t>
      </w:r>
      <w:r w:rsidR="00067328">
        <w:rPr>
          <w:rFonts w:hint="eastAsia"/>
        </w:rPr>
        <w:t>小类学科数量</w:t>
      </w:r>
    </w:p>
    <w:p w14:paraId="78D82CE2" w14:textId="25E5B86E" w:rsidR="001C195E" w:rsidRDefault="00051D0B" w:rsidP="00B52F12">
      <w:pPr>
        <w:ind w:firstLine="420"/>
      </w:pPr>
      <w:r>
        <w:rPr>
          <w:rFonts w:hint="eastAsia"/>
        </w:rPr>
        <w:t>下图的上半部分可以</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5206C3">
        <w:rPr>
          <w:rFonts w:hint="eastAsia"/>
        </w:rPr>
        <w:t>；一些期刊被打上了多个学科标签</w:t>
      </w:r>
      <w:r w:rsidR="007D060A">
        <w:rPr>
          <w:rFonts w:hint="eastAsia"/>
        </w:rPr>
        <w:t>；</w:t>
      </w:r>
      <w:r w:rsidR="007D060A">
        <w:rPr>
          <w:rFonts w:hint="eastAsia"/>
        </w:rPr>
        <w:t>W</w:t>
      </w:r>
      <w:r w:rsidR="007D060A">
        <w:t>oS</w:t>
      </w:r>
      <w:r w:rsidR="007D060A">
        <w:rPr>
          <w:rFonts w:hint="eastAsia"/>
        </w:rPr>
        <w:t>学科标签存在交叉（例如</w:t>
      </w:r>
      <w:r w:rsidR="00F83D41">
        <w:rPr>
          <w:rFonts w:hint="eastAsia"/>
        </w:rPr>
        <w:t>P</w:t>
      </w:r>
      <w:r w:rsidR="00F83D41">
        <w:t>hysics Multidisciplinary</w:t>
      </w:r>
      <w:r w:rsidR="007D060A">
        <w:rPr>
          <w:rFonts w:hint="eastAsia"/>
        </w:rPr>
        <w:t>）</w:t>
      </w:r>
      <w:r w:rsidR="0020129A">
        <w:rPr>
          <w:rFonts w:hint="eastAsia"/>
        </w:rPr>
        <w:t>。</w:t>
      </w:r>
      <w:r w:rsidR="00FC759A">
        <w:rPr>
          <w:rFonts w:hint="eastAsia"/>
        </w:rPr>
        <w:t>靠下的两幅</w:t>
      </w:r>
      <w:r w:rsidR="00943D3C">
        <w:rPr>
          <w:rFonts w:hint="eastAsia"/>
        </w:rPr>
        <w:t>图展示的是</w:t>
      </w:r>
      <w:r w:rsidR="007B7F8C">
        <w:rPr>
          <w:rFonts w:hint="eastAsia"/>
        </w:rPr>
        <w:t>学科</w:t>
      </w:r>
      <w:r w:rsidR="007B7F8C">
        <w:rPr>
          <w:rFonts w:hint="eastAsia"/>
        </w:rPr>
        <w:lastRenderedPageBreak/>
        <w:t>大类的情况。</w:t>
      </w:r>
      <w:r w:rsidR="00943F62">
        <w:rPr>
          <w:rFonts w:hint="eastAsia"/>
        </w:rPr>
        <w:t>学科大类中跨领域发表的情况更加罕见。</w:t>
      </w:r>
    </w:p>
    <w:p w14:paraId="58600C0F" w14:textId="54971BA5" w:rsidR="001B1182" w:rsidRDefault="00FC3168" w:rsidP="00D2030D">
      <w:r>
        <w:rPr>
          <w:noProof/>
        </w:rPr>
        <w:drawing>
          <wp:inline distT="0" distB="0" distL="0" distR="0" wp14:anchorId="63BFEF8E" wp14:editId="36689F8A">
            <wp:extent cx="2844000" cy="216236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4000" cy="2162367"/>
                    </a:xfrm>
                    <a:prstGeom prst="rect">
                      <a:avLst/>
                    </a:prstGeom>
                    <a:noFill/>
                    <a:ln>
                      <a:noFill/>
                    </a:ln>
                  </pic:spPr>
                </pic:pic>
              </a:graphicData>
            </a:graphic>
          </wp:inline>
        </w:drawing>
      </w:r>
      <w:r w:rsidR="00547502">
        <w:rPr>
          <w:noProof/>
        </w:rPr>
        <w:drawing>
          <wp:inline distT="0" distB="0" distL="0" distR="0" wp14:anchorId="1445D01D" wp14:editId="453299AF">
            <wp:extent cx="2844000" cy="219348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4000" cy="2193480"/>
                    </a:xfrm>
                    <a:prstGeom prst="rect">
                      <a:avLst/>
                    </a:prstGeom>
                    <a:noFill/>
                    <a:ln>
                      <a:noFill/>
                    </a:ln>
                  </pic:spPr>
                </pic:pic>
              </a:graphicData>
            </a:graphic>
          </wp:inline>
        </w:drawing>
      </w:r>
    </w:p>
    <w:p w14:paraId="65C62687" w14:textId="21345392" w:rsidR="006936B0" w:rsidRDefault="00057B29" w:rsidP="00D2030D">
      <w:r>
        <w:rPr>
          <w:noProof/>
        </w:rPr>
        <w:drawing>
          <wp:inline distT="0" distB="0" distL="0" distR="0" wp14:anchorId="51D535FB" wp14:editId="1D704D49">
            <wp:extent cx="2844000" cy="2161606"/>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4"/>
                    <a:stretch>
                      <a:fillRect/>
                    </a:stretch>
                  </pic:blipFill>
                  <pic:spPr bwMode="auto">
                    <a:xfrm>
                      <a:off x="0" y="0"/>
                      <a:ext cx="2844000" cy="2161606"/>
                    </a:xfrm>
                    <a:prstGeom prst="rect">
                      <a:avLst/>
                    </a:prstGeom>
                    <a:noFill/>
                    <a:ln>
                      <a:noFill/>
                    </a:ln>
                  </pic:spPr>
                </pic:pic>
              </a:graphicData>
            </a:graphic>
          </wp:inline>
        </w:drawing>
      </w:r>
      <w:r w:rsidR="000D475B">
        <w:rPr>
          <w:noProof/>
        </w:rPr>
        <w:drawing>
          <wp:inline distT="0" distB="0" distL="0" distR="0" wp14:anchorId="3FB6F09A" wp14:editId="503E4C0F">
            <wp:extent cx="2844000" cy="2398891"/>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4000" cy="2398891"/>
                    </a:xfrm>
                    <a:prstGeom prst="rect">
                      <a:avLst/>
                    </a:prstGeom>
                    <a:noFill/>
                    <a:ln>
                      <a:noFill/>
                    </a:ln>
                  </pic:spPr>
                </pic:pic>
              </a:graphicData>
            </a:graphic>
          </wp:inline>
        </w:drawing>
      </w:r>
    </w:p>
    <w:p w14:paraId="67B0EB98" w14:textId="46723024" w:rsidR="00377BD4" w:rsidRDefault="00377BD4" w:rsidP="00D2030D"/>
    <w:p w14:paraId="4D305B7E" w14:textId="2E9137C2"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w:t>
      </w:r>
      <w:r w:rsidR="002F1372">
        <w:rPr>
          <w:rFonts w:ascii="Times New Roman" w:hAnsi="Times New Roman" w:cs="Times New Roman" w:hint="eastAsia"/>
        </w:rPr>
        <w:t>跨界比例</w:t>
      </w:r>
    </w:p>
    <w:p w14:paraId="0C5FEA5B" w14:textId="61D4E515" w:rsidR="004B4A35" w:rsidRDefault="00FE4CD6" w:rsidP="00197000">
      <w:pPr>
        <w:ind w:firstLineChars="200" w:firstLine="480"/>
      </w:pPr>
      <w:r>
        <w:rPr>
          <w:rFonts w:hint="eastAsia"/>
        </w:rPr>
        <w:t>我们考虑</w:t>
      </w:r>
      <w:r>
        <w:rPr>
          <w:rFonts w:hint="eastAsia"/>
        </w:rPr>
        <w:t>JCR</w:t>
      </w:r>
      <w:r>
        <w:rPr>
          <w:rFonts w:hint="eastAsia"/>
        </w:rPr>
        <w:t>小类（来自</w:t>
      </w:r>
      <w:r>
        <w:rPr>
          <w:rFonts w:hint="eastAsia"/>
        </w:rPr>
        <w:t>SCIE</w:t>
      </w:r>
      <w:r>
        <w:rPr>
          <w:rFonts w:hint="eastAsia"/>
        </w:rPr>
        <w:t>，</w:t>
      </w:r>
      <w:r>
        <w:rPr>
          <w:rFonts w:hint="eastAsia"/>
        </w:rPr>
        <w:t>SSCI</w:t>
      </w:r>
      <w:r>
        <w:rPr>
          <w:rFonts w:hint="eastAsia"/>
        </w:rPr>
        <w:t>和</w:t>
      </w:r>
      <w:r>
        <w:rPr>
          <w:rFonts w:hint="eastAsia"/>
        </w:rPr>
        <w:t>AHCI</w:t>
      </w:r>
      <w:r>
        <w:rPr>
          <w:rFonts w:hint="eastAsia"/>
        </w:rPr>
        <w:t>三类）和中科院文献情报研究中心对</w:t>
      </w:r>
      <w:r>
        <w:rPr>
          <w:rFonts w:hint="eastAsia"/>
        </w:rPr>
        <w:t>JCR</w:t>
      </w:r>
      <w:r>
        <w:rPr>
          <w:rFonts w:hint="eastAsia"/>
        </w:rPr>
        <w:t>小类归纳的</w:t>
      </w:r>
      <w:r>
        <w:rPr>
          <w:rFonts w:hint="eastAsia"/>
        </w:rPr>
        <w:t>18</w:t>
      </w:r>
      <w:r>
        <w:rPr>
          <w:rFonts w:hint="eastAsia"/>
        </w:rPr>
        <w:t>个</w:t>
      </w:r>
      <w:r w:rsidR="00546E5F">
        <w:rPr>
          <w:rFonts w:hint="eastAsia"/>
        </w:rPr>
        <w:t>大类</w:t>
      </w:r>
      <w:r w:rsidR="008E4501">
        <w:rPr>
          <w:rFonts w:hint="eastAsia"/>
        </w:rPr>
        <w:t>开展后续研究</w:t>
      </w:r>
      <w:r>
        <w:rPr>
          <w:rFonts w:hint="eastAsia"/>
        </w:rPr>
        <w:t>。</w:t>
      </w:r>
      <w:r w:rsidR="00C40BDC">
        <w:rPr>
          <w:rFonts w:hint="eastAsia"/>
        </w:rPr>
        <w:t>我们要定义好基于期刊的</w:t>
      </w:r>
      <w:r w:rsidR="00197000">
        <w:rPr>
          <w:rFonts w:hint="eastAsia"/>
        </w:rPr>
        <w:t>跨界行为。</w:t>
      </w:r>
      <w:r w:rsidR="00C81D59">
        <w:rPr>
          <w:rFonts w:hint="eastAsia"/>
        </w:rPr>
        <w:t>如今的科学界，多学科期刊越来越多，收录于这些期刊中的文章可能来自各个学科。例如：</w:t>
      </w:r>
      <w:r w:rsidR="00C81D59">
        <w:rPr>
          <w:rFonts w:hint="eastAsia"/>
        </w:rPr>
        <w:t>PLOS</w:t>
      </w:r>
      <w:r w:rsidR="00C81D59">
        <w:rPr>
          <w:rFonts w:hint="eastAsia"/>
        </w:rPr>
        <w:t>，</w:t>
      </w:r>
      <w:r w:rsidR="00C81D59">
        <w:rPr>
          <w:rFonts w:hint="eastAsia"/>
        </w:rPr>
        <w:t>SCIENCE</w:t>
      </w:r>
      <w:r w:rsidR="00C81D59">
        <w:rPr>
          <w:rFonts w:hint="eastAsia"/>
        </w:rPr>
        <w:t>等</w:t>
      </w:r>
      <w:r w:rsidR="008B5945">
        <w:rPr>
          <w:rFonts w:hint="eastAsia"/>
        </w:rPr>
        <w:t>，一些较大的学科中也有</w:t>
      </w:r>
      <w:r w:rsidR="00C81D59">
        <w:rPr>
          <w:rFonts w:hint="eastAsia"/>
        </w:rPr>
        <w:t>。我们假设发在跨学科期刊上不属于跨界行为。</w:t>
      </w:r>
    </w:p>
    <w:p w14:paraId="6F434E0B" w14:textId="5301408D" w:rsidR="005D7AF3" w:rsidRDefault="00693E19" w:rsidP="005D7AF3">
      <w:pPr>
        <w:spacing w:after="120" w:line="360" w:lineRule="auto"/>
        <w:ind w:firstLine="418"/>
        <w:rPr>
          <w:rFonts w:cs="Times New Roman"/>
        </w:rPr>
      </w:pPr>
      <w:r>
        <w:rPr>
          <w:rFonts w:cs="Times New Roman" w:hint="eastAsia"/>
          <w:b/>
          <w:bCs/>
        </w:rPr>
        <w:t>转向</w:t>
      </w:r>
      <w:r w:rsidRPr="00793316">
        <w:rPr>
          <w:rFonts w:cs="Times New Roman" w:hint="eastAsia"/>
          <w:b/>
          <w:bCs/>
        </w:rPr>
        <w:t>规则：</w:t>
      </w:r>
      <w:r w:rsidR="001254C5">
        <w:rPr>
          <w:rFonts w:cs="Times New Roman" w:hint="eastAsia"/>
          <w:b/>
          <w:bCs/>
        </w:rPr>
        <w:t>①</w:t>
      </w:r>
      <w:r w:rsidR="00301F21">
        <w:rPr>
          <w:rFonts w:cs="Times New Roman" w:hint="eastAsia"/>
          <w:b/>
          <w:bCs/>
        </w:rPr>
        <w:t>对于</w:t>
      </w:r>
      <w:r w:rsidR="00301F21">
        <w:rPr>
          <w:rFonts w:cs="Times New Roman" w:hint="eastAsia"/>
          <w:b/>
          <w:bCs/>
        </w:rPr>
        <w:t>JCR</w:t>
      </w:r>
      <w:r w:rsidR="00301F21">
        <w:rPr>
          <w:rFonts w:cs="Times New Roman" w:hint="eastAsia"/>
          <w:b/>
          <w:bCs/>
        </w:rPr>
        <w:t>小类而言，</w:t>
      </w:r>
      <w:r>
        <w:rPr>
          <w:rFonts w:cs="Times New Roman" w:hint="eastAsia"/>
        </w:rPr>
        <w:t>如果后一个时点所发期刊的</w:t>
      </w:r>
      <w:r>
        <w:rPr>
          <w:rFonts w:cs="Times New Roman" w:hint="eastAsia"/>
        </w:rPr>
        <w:t>JCR</w:t>
      </w:r>
      <w:r w:rsidR="001254C5">
        <w:rPr>
          <w:rFonts w:cs="Times New Roman" w:hint="eastAsia"/>
        </w:rPr>
        <w:t>小类</w:t>
      </w:r>
      <w:r>
        <w:rPr>
          <w:rFonts w:cs="Times New Roman" w:hint="eastAsia"/>
        </w:rPr>
        <w:t>包含前一个时点，我们不认为其有转向。如果一个时点后所发期刊进入了</w:t>
      </w:r>
      <w:r w:rsidRPr="00977C1D">
        <w:rPr>
          <w:rFonts w:cs="Times New Roman"/>
          <w:b/>
          <w:bCs/>
        </w:rPr>
        <w:t>MULTIDISCIPLINARY SCIENCES</w:t>
      </w:r>
      <w:r>
        <w:rPr>
          <w:rFonts w:cs="Times New Roman" w:hint="eastAsia"/>
        </w:rPr>
        <w:t>，</w:t>
      </w:r>
      <w:r w:rsidRPr="000A3016">
        <w:rPr>
          <w:rFonts w:cs="Times New Roman"/>
          <w:b/>
          <w:bCs/>
        </w:rPr>
        <w:t>SOCIAL SCIENCES, INTERDISCIPLINARY</w:t>
      </w:r>
      <w:r w:rsidR="00A93659">
        <w:rPr>
          <w:rFonts w:cs="Times New Roman" w:hint="eastAsia"/>
          <w:b/>
          <w:bCs/>
        </w:rPr>
        <w:t>类型的期刊</w:t>
      </w:r>
      <w:r>
        <w:rPr>
          <w:rFonts w:cs="Times New Roman" w:hint="eastAsia"/>
        </w:rPr>
        <w:t>。我们不认为其发生了转向。</w:t>
      </w:r>
      <w:r w:rsidR="001254C5">
        <w:rPr>
          <w:rFonts w:cs="Times New Roman" w:hint="eastAsia"/>
        </w:rPr>
        <w:t>②对于</w:t>
      </w:r>
      <w:r w:rsidR="001254C5">
        <w:rPr>
          <w:rFonts w:cs="Times New Roman" w:hint="eastAsia"/>
        </w:rPr>
        <w:t>JCR</w:t>
      </w:r>
      <w:r w:rsidR="001254C5">
        <w:rPr>
          <w:rFonts w:cs="Times New Roman" w:hint="eastAsia"/>
        </w:rPr>
        <w:t>大类而言</w:t>
      </w:r>
      <w:r w:rsidR="00366BA7">
        <w:rPr>
          <w:rFonts w:cs="Times New Roman" w:hint="eastAsia"/>
        </w:rPr>
        <w:t>，如果后一个时点所发期</w:t>
      </w:r>
      <w:r w:rsidR="00366BA7">
        <w:rPr>
          <w:rFonts w:cs="Times New Roman" w:hint="eastAsia"/>
        </w:rPr>
        <w:lastRenderedPageBreak/>
        <w:t>刊的</w:t>
      </w:r>
      <w:r w:rsidR="00366BA7">
        <w:rPr>
          <w:rFonts w:cs="Times New Roman" w:hint="eastAsia"/>
        </w:rPr>
        <w:t>JCR</w:t>
      </w:r>
      <w:r w:rsidR="000855E0">
        <w:rPr>
          <w:rFonts w:cs="Times New Roman" w:hint="eastAsia"/>
        </w:rPr>
        <w:t>大</w:t>
      </w:r>
      <w:r w:rsidR="00366BA7">
        <w:rPr>
          <w:rFonts w:cs="Times New Roman" w:hint="eastAsia"/>
        </w:rPr>
        <w:t>类包含前一个时点，我们不认为其有转向。如果一个时点后所发期刊进入了</w:t>
      </w:r>
      <w:r w:rsidR="008E2D00">
        <w:rPr>
          <w:rFonts w:cs="Times New Roman" w:hint="eastAsia"/>
        </w:rPr>
        <w:t>“</w:t>
      </w:r>
      <w:r w:rsidR="008E2D00" w:rsidRPr="008E2D00">
        <w:rPr>
          <w:rFonts w:cs="Times New Roman" w:hint="eastAsia"/>
          <w:b/>
          <w:bCs/>
        </w:rPr>
        <w:t>综合性期刊</w:t>
      </w:r>
      <w:r w:rsidR="008E2D00">
        <w:rPr>
          <w:rFonts w:cs="Times New Roman" w:hint="eastAsia"/>
          <w:b/>
          <w:bCs/>
        </w:rPr>
        <w:t>”</w:t>
      </w:r>
      <w:r w:rsidR="00366BA7">
        <w:rPr>
          <w:rFonts w:cs="Times New Roman" w:hint="eastAsia"/>
        </w:rPr>
        <w:t>。我们不认为其发生了转向。</w:t>
      </w:r>
    </w:p>
    <w:p w14:paraId="7216489F" w14:textId="7851FAE6" w:rsidR="00FF270A" w:rsidRDefault="00FF270A" w:rsidP="00F818A5">
      <w:pPr>
        <w:pStyle w:val="3"/>
      </w:pPr>
      <w:r>
        <w:rPr>
          <w:rFonts w:hint="eastAsia"/>
        </w:rPr>
        <w:t>JCR</w:t>
      </w:r>
      <w:r>
        <w:rPr>
          <w:rFonts w:hint="eastAsia"/>
        </w:rPr>
        <w:t>小类</w:t>
      </w:r>
    </w:p>
    <w:p w14:paraId="23CE0762" w14:textId="0A2E162A" w:rsidR="001A7600" w:rsidRPr="001A6E95" w:rsidRDefault="00D21EFF" w:rsidP="00F818A5">
      <w:pPr>
        <w:pStyle w:val="4"/>
      </w:pPr>
      <w:r w:rsidRPr="00D21EFF">
        <w:rPr>
          <w:rFonts w:hint="eastAsia"/>
        </w:rPr>
        <w:t>JCR小类</w:t>
      </w:r>
      <w:r>
        <w:rPr>
          <w:rFonts w:hint="eastAsia"/>
        </w:rPr>
        <w:t>：</w:t>
      </w:r>
      <w:r w:rsidR="001A7600">
        <w:rPr>
          <w:rFonts w:hint="eastAsia"/>
        </w:rPr>
        <w:t>以第一个时点为初始集</w:t>
      </w:r>
    </w:p>
    <w:p w14:paraId="7B8B66D6" w14:textId="12157A87" w:rsidR="00377F5F" w:rsidRDefault="004A3BDB" w:rsidP="0055580B">
      <w:pPr>
        <w:ind w:firstLineChars="200" w:firstLine="480"/>
      </w:pPr>
      <w:r>
        <w:rPr>
          <w:rFonts w:hint="eastAsia"/>
        </w:rPr>
        <w:t>观察作者前</w:t>
      </w:r>
      <w:r>
        <w:rPr>
          <w:rFonts w:hint="eastAsia"/>
        </w:rPr>
        <w:t>n</w:t>
      </w:r>
      <w:r>
        <w:rPr>
          <w:rFonts w:hint="eastAsia"/>
        </w:rPr>
        <w:t>年的情况。</w:t>
      </w:r>
      <w:r w:rsidR="00FD548E">
        <w:rPr>
          <w:rFonts w:hint="eastAsia"/>
        </w:rPr>
        <w:t>我们发现，平均来看。</w:t>
      </w:r>
      <w:r w:rsidR="007B78EF" w:rsidRPr="00E075DB">
        <w:rPr>
          <w:rFonts w:hint="eastAsia"/>
        </w:rPr>
        <w:t>第</w:t>
      </w:r>
      <w:r w:rsidR="00BF3273" w:rsidRPr="00E075DB">
        <w:rPr>
          <w:rFonts w:hint="eastAsia"/>
        </w:rPr>
        <w:t>二</w:t>
      </w:r>
      <w:r w:rsidR="007B78EF" w:rsidRPr="00E075DB">
        <w:rPr>
          <w:rFonts w:hint="eastAsia"/>
        </w:rPr>
        <w:t>年</w:t>
      </w:r>
      <w:r w:rsidR="00B91D8E" w:rsidRPr="00E075DB">
        <w:rPr>
          <w:rFonts w:hint="eastAsia"/>
        </w:rPr>
        <w:t>所有研究者中，</w:t>
      </w:r>
      <w:r w:rsidR="007B78EF" w:rsidRPr="00E075DB">
        <w:rPr>
          <w:rFonts w:hint="eastAsia"/>
        </w:rPr>
        <w:t>会有</w:t>
      </w:r>
      <w:r w:rsidR="007B78EF" w:rsidRPr="00E075DB">
        <w:rPr>
          <w:rFonts w:hint="eastAsia"/>
        </w:rPr>
        <w:t>40%</w:t>
      </w:r>
      <w:r w:rsidR="007B78EF" w:rsidRPr="00E075DB">
        <w:rPr>
          <w:rFonts w:hint="eastAsia"/>
        </w:rPr>
        <w:t>的人转向</w:t>
      </w:r>
      <w:r w:rsidR="007B78EF">
        <w:rPr>
          <w:rFonts w:hint="eastAsia"/>
        </w:rPr>
        <w:t>，</w:t>
      </w:r>
      <w:r w:rsidR="00676DB3">
        <w:rPr>
          <w:rFonts w:hint="eastAsia"/>
        </w:rPr>
        <w:t>第</w:t>
      </w:r>
      <w:r w:rsidR="00676DB3">
        <w:rPr>
          <w:rFonts w:hint="eastAsia"/>
        </w:rPr>
        <w:t>3</w:t>
      </w:r>
      <w:r w:rsidR="00676DB3">
        <w:rPr>
          <w:rFonts w:hint="eastAsia"/>
        </w:rPr>
        <w:t>年有近</w:t>
      </w:r>
      <w:r w:rsidR="00676DB3">
        <w:rPr>
          <w:rFonts w:hint="eastAsia"/>
        </w:rPr>
        <w:t>20%</w:t>
      </w:r>
      <w:r w:rsidR="00676DB3">
        <w:rPr>
          <w:rFonts w:hint="eastAsia"/>
        </w:rPr>
        <w:t>的人转向</w:t>
      </w:r>
      <w:r w:rsidR="00310A7D">
        <w:rPr>
          <w:rFonts w:hint="eastAsia"/>
        </w:rPr>
        <w:t>，第</w:t>
      </w:r>
      <w:r w:rsidR="00310A7D">
        <w:rPr>
          <w:rFonts w:hint="eastAsia"/>
        </w:rPr>
        <w:t>4</w:t>
      </w:r>
      <w:r w:rsidR="00310A7D">
        <w:rPr>
          <w:rFonts w:hint="eastAsia"/>
        </w:rPr>
        <w:t>年约有</w:t>
      </w:r>
      <w:r w:rsidR="00310A7D">
        <w:rPr>
          <w:rFonts w:hint="eastAsia"/>
        </w:rPr>
        <w:t>10%</w:t>
      </w:r>
      <w:r w:rsidR="00310A7D">
        <w:rPr>
          <w:rFonts w:hint="eastAsia"/>
        </w:rPr>
        <w:t>的人转向。</w:t>
      </w:r>
      <w:r w:rsidR="00C538F8">
        <w:rPr>
          <w:rFonts w:hint="eastAsia"/>
        </w:rPr>
        <w:t>达到第七个时点时，只有约</w:t>
      </w:r>
      <w:r w:rsidR="00C538F8">
        <w:rPr>
          <w:rFonts w:hint="eastAsia"/>
        </w:rPr>
        <w:t>20%</w:t>
      </w:r>
      <w:r w:rsidR="00C538F8">
        <w:rPr>
          <w:rFonts w:hint="eastAsia"/>
        </w:rPr>
        <w:t>的人没有发生过转向。</w:t>
      </w:r>
      <w:r w:rsidR="008270EB">
        <w:rPr>
          <w:rFonts w:hint="eastAsia"/>
        </w:rPr>
        <w:t>这还是因为</w:t>
      </w:r>
      <w:r w:rsidR="008270EB">
        <w:rPr>
          <w:rFonts w:hint="eastAsia"/>
        </w:rPr>
        <w:t>WoS</w:t>
      </w:r>
      <w:r w:rsidR="008270EB">
        <w:rPr>
          <w:rFonts w:hint="eastAsia"/>
        </w:rPr>
        <w:t>的分类粒度较细，发生转向是常态，不转向的研究者是少数。</w:t>
      </w:r>
      <w:r w:rsidR="00B52C7A">
        <w:rPr>
          <w:rFonts w:hint="eastAsia"/>
        </w:rPr>
        <w:t>这与预期不符：原因是</w:t>
      </w:r>
      <w:r w:rsidR="00B52C7A">
        <w:rPr>
          <w:rFonts w:hint="eastAsia"/>
        </w:rPr>
        <w:t>W</w:t>
      </w:r>
      <w:r w:rsidR="00B52C7A">
        <w:t>oS</w:t>
      </w:r>
      <w:r w:rsidR="00B52C7A">
        <w:rPr>
          <w:rFonts w:hint="eastAsia"/>
        </w:rPr>
        <w:t>学科分类粒度太细。</w:t>
      </w:r>
    </w:p>
    <w:p w14:paraId="2ED282D7" w14:textId="08824A62" w:rsidR="00715088" w:rsidRDefault="00E40B06" w:rsidP="00BD7B3D">
      <w:r>
        <w:rPr>
          <w:noProof/>
        </w:rPr>
        <w:drawing>
          <wp:inline distT="0" distB="0" distL="0" distR="0" wp14:anchorId="76AAC7C5" wp14:editId="7336FE2C">
            <wp:extent cx="2844000" cy="2449053"/>
            <wp:effectExtent l="0" t="0" r="0" b="889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0BEBC51" wp14:editId="7E460DA3">
            <wp:extent cx="2844000" cy="2449053"/>
            <wp:effectExtent l="0" t="0" r="0" b="889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04B2AB3" wp14:editId="6E2B5DE2">
            <wp:extent cx="2844000" cy="2449053"/>
            <wp:effectExtent l="0" t="0" r="0" b="889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EB1BC23" wp14:editId="68E4A291">
            <wp:extent cx="2844000" cy="2449053"/>
            <wp:effectExtent l="0" t="0" r="0"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638B83E0" wp14:editId="4ED75B74">
            <wp:extent cx="2844000" cy="2449053"/>
            <wp:effectExtent l="0" t="0" r="0" b="889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A4F0595" wp14:editId="6E4B8696">
            <wp:extent cx="2844000" cy="2449053"/>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49623D5" wp14:editId="61FCA7A6">
            <wp:extent cx="2844000" cy="2449053"/>
            <wp:effectExtent l="0" t="0" r="0"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EE98236" wp14:editId="5D4C14AE">
            <wp:extent cx="2844000" cy="2449053"/>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3BE49CF1" w14:textId="68541287" w:rsidR="00BB34D9" w:rsidRDefault="0055580B" w:rsidP="00EC5B66">
      <w:pPr>
        <w:ind w:firstLineChars="200" w:firstLine="480"/>
      </w:pPr>
      <w:r>
        <w:rPr>
          <w:rFonts w:hint="eastAsia"/>
        </w:rPr>
        <w:t>随时间推移，转换的人比较少，“该跑的早跑了”。</w:t>
      </w:r>
    </w:p>
    <w:p w14:paraId="2AE3DF87" w14:textId="417A7B68" w:rsidR="00E421F4" w:rsidRDefault="00145393" w:rsidP="00B340FE">
      <w:pPr>
        <w:ind w:firstLineChars="200" w:firstLine="480"/>
      </w:pPr>
      <w:r>
        <w:rPr>
          <w:rFonts w:hint="eastAsia"/>
        </w:rPr>
        <w:t>第一作者和</w:t>
      </w:r>
      <w:r w:rsidR="002A3EBB">
        <w:rPr>
          <w:rFonts w:hint="eastAsia"/>
        </w:rPr>
        <w:t>末位作者情况与之类似，不再赘述。</w:t>
      </w:r>
      <w:r w:rsidR="00B340FE">
        <w:rPr>
          <w:rFonts w:hint="eastAsia"/>
        </w:rPr>
        <w:t>在附录中展示了一些多学科研究的跳转关系。</w:t>
      </w:r>
    </w:p>
    <w:p w14:paraId="652B7C11" w14:textId="683C0303" w:rsidR="00D75C83" w:rsidRDefault="00603FBE" w:rsidP="00F818A5">
      <w:pPr>
        <w:pStyle w:val="4"/>
      </w:pPr>
      <w:r>
        <w:rPr>
          <w:rFonts w:hint="eastAsia"/>
        </w:rPr>
        <w:t>JCR小类：</w:t>
      </w:r>
      <w:r w:rsidR="00E00162">
        <w:rPr>
          <w:rFonts w:hint="eastAsia"/>
        </w:rPr>
        <w:t>以</w:t>
      </w:r>
      <w:r w:rsidR="00925547">
        <w:rPr>
          <w:rFonts w:hint="eastAsia"/>
        </w:rPr>
        <w:t>前两</w:t>
      </w:r>
      <w:r w:rsidR="00E00162">
        <w:rPr>
          <w:rFonts w:hint="eastAsia"/>
        </w:rPr>
        <w:t>个时点为初始集</w:t>
      </w:r>
      <w:r w:rsidR="0097490D">
        <w:rPr>
          <w:rFonts w:hint="eastAsia"/>
        </w:rPr>
        <w:t>（</w:t>
      </w:r>
      <w:r w:rsidR="00056225">
        <w:rPr>
          <w:rFonts w:hint="eastAsia"/>
        </w:rPr>
        <w:t>只画图观察，作为鲁棒性检验或另一个选择</w:t>
      </w:r>
      <w:r w:rsidR="0097490D">
        <w:rPr>
          <w:rFonts w:hint="eastAsia"/>
        </w:rPr>
        <w:t>）</w:t>
      </w:r>
    </w:p>
    <w:p w14:paraId="0DBA78C1" w14:textId="6050101C" w:rsidR="00C75487" w:rsidRPr="00C75487" w:rsidRDefault="00C75487" w:rsidP="00C75487">
      <w:pPr>
        <w:ind w:firstLineChars="200" w:firstLine="480"/>
      </w:pPr>
      <w:r>
        <w:rPr>
          <w:rFonts w:hint="eastAsia"/>
        </w:rPr>
        <w:t>当把初始集合再多考虑一年达到两年时，情况仍比较类似。只是第三年就跳的人占比减少了</w:t>
      </w:r>
      <w:r>
        <w:rPr>
          <w:rFonts w:hint="eastAsia"/>
        </w:rPr>
        <w:t>10%</w:t>
      </w:r>
      <w:r>
        <w:rPr>
          <w:rFonts w:hint="eastAsia"/>
        </w:rPr>
        <w:t>。</w:t>
      </w:r>
    </w:p>
    <w:p w14:paraId="58310A96" w14:textId="265C5630" w:rsidR="00B30A5D" w:rsidRPr="00B30A5D" w:rsidRDefault="00934EEE" w:rsidP="00B30A5D">
      <w:r>
        <w:rPr>
          <w:noProof/>
        </w:rPr>
        <w:lastRenderedPageBreak/>
        <w:drawing>
          <wp:inline distT="0" distB="0" distL="0" distR="0" wp14:anchorId="35BA04AA" wp14:editId="2D818960">
            <wp:extent cx="2844000" cy="2449053"/>
            <wp:effectExtent l="0" t="0" r="0"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C51D010" wp14:editId="7C192DFF">
            <wp:extent cx="2844000" cy="2449053"/>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9A7DBA4" wp14:editId="134135DB">
            <wp:extent cx="2844000" cy="2449053"/>
            <wp:effectExtent l="0" t="0" r="0" b="889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7A1F6A6" wp14:editId="257518D5">
            <wp:extent cx="2844000" cy="2449053"/>
            <wp:effectExtent l="0" t="0" r="0" b="889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B801081" wp14:editId="57252A3E">
            <wp:extent cx="2844000" cy="2449053"/>
            <wp:effectExtent l="0" t="0" r="0" b="889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4B05E24E" wp14:editId="02B7CDE3">
            <wp:extent cx="2844000" cy="2449053"/>
            <wp:effectExtent l="0" t="0" r="0" b="889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3BC7A214" wp14:editId="361035F9">
            <wp:extent cx="2844000" cy="2449053"/>
            <wp:effectExtent l="0" t="0" r="0" b="889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4A1A7A3" wp14:editId="40C39D1B">
            <wp:extent cx="2844000" cy="2449053"/>
            <wp:effectExtent l="0" t="0" r="0" b="889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6B619C9" w14:textId="58695AEC" w:rsidR="00925547" w:rsidRDefault="00F818A5" w:rsidP="00D21EFF">
      <w:pPr>
        <w:pStyle w:val="3"/>
      </w:pPr>
      <w:r>
        <w:rPr>
          <w:rFonts w:hint="eastAsia"/>
        </w:rPr>
        <w:t>JCR</w:t>
      </w:r>
      <w:r>
        <w:rPr>
          <w:rFonts w:hint="eastAsia"/>
        </w:rPr>
        <w:t>大类</w:t>
      </w:r>
    </w:p>
    <w:p w14:paraId="39E92BAA" w14:textId="30631A98" w:rsidR="002634DD" w:rsidRDefault="002634DD" w:rsidP="002634DD">
      <w:pPr>
        <w:pStyle w:val="4"/>
      </w:pPr>
      <w:r w:rsidRPr="00D21EFF">
        <w:rPr>
          <w:rFonts w:hint="eastAsia"/>
        </w:rPr>
        <w:t>JCR</w:t>
      </w:r>
      <w:r w:rsidR="000262FE">
        <w:rPr>
          <w:rFonts w:hint="eastAsia"/>
        </w:rPr>
        <w:t>大</w:t>
      </w:r>
      <w:r w:rsidRPr="00D21EFF">
        <w:rPr>
          <w:rFonts w:hint="eastAsia"/>
        </w:rPr>
        <w:t>类</w:t>
      </w:r>
      <w:r>
        <w:rPr>
          <w:rFonts w:hint="eastAsia"/>
        </w:rPr>
        <w:t>：以第一个时点为初始集（已完成）</w:t>
      </w:r>
    </w:p>
    <w:p w14:paraId="65000FE9" w14:textId="4216F24B" w:rsidR="00436EE2" w:rsidRPr="00436EE2" w:rsidRDefault="000E3EDB" w:rsidP="00436EE2">
      <w:r>
        <w:rPr>
          <w:noProof/>
        </w:rPr>
        <w:drawing>
          <wp:inline distT="0" distB="0" distL="0" distR="0" wp14:anchorId="5648BC5E" wp14:editId="0A012043">
            <wp:extent cx="2844000" cy="2449053"/>
            <wp:effectExtent l="0" t="0" r="0" b="889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3F6F4DE5" wp14:editId="0BC782FA">
            <wp:extent cx="2844000" cy="2449053"/>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0C2BAD" wp14:editId="276E5D83">
            <wp:extent cx="2844000" cy="2449053"/>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9F44B62" wp14:editId="0EFAC82D">
            <wp:extent cx="2844000" cy="2449053"/>
            <wp:effectExtent l="0" t="0" r="0" b="889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5BFCF000" wp14:editId="153E4B40">
            <wp:extent cx="2844000" cy="2449053"/>
            <wp:effectExtent l="0" t="0" r="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1902471" wp14:editId="5CA379B2">
            <wp:extent cx="2844000" cy="2449053"/>
            <wp:effectExtent l="0" t="0" r="0" b="889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1D2C0DD" wp14:editId="0AF6D4ED">
            <wp:extent cx="2844000" cy="2449053"/>
            <wp:effectExtent l="0" t="0" r="0" b="889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D3DD8DE" wp14:editId="7A85AD29">
            <wp:extent cx="2844000" cy="2449053"/>
            <wp:effectExtent l="0" t="0" r="0"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1B116AB2" w14:textId="22AA97F8" w:rsidR="004F6360" w:rsidRDefault="004F6360" w:rsidP="004F6360">
      <w:pPr>
        <w:pStyle w:val="4"/>
      </w:pPr>
      <w:r>
        <w:rPr>
          <w:rFonts w:hint="eastAsia"/>
        </w:rPr>
        <w:t>JCR</w:t>
      </w:r>
      <w:r w:rsidR="000262FE">
        <w:rPr>
          <w:rFonts w:hint="eastAsia"/>
        </w:rPr>
        <w:t>大</w:t>
      </w:r>
      <w:r>
        <w:rPr>
          <w:rFonts w:hint="eastAsia"/>
        </w:rPr>
        <w:t>类：以前两个时点为初始集（只画图观察，作为鲁棒性检验或另一个选择）</w:t>
      </w:r>
    </w:p>
    <w:p w14:paraId="5CD1F869" w14:textId="21CB7BAE" w:rsidR="00D21EFF" w:rsidRPr="00D21EFF" w:rsidRDefault="00901758" w:rsidP="00D21EFF">
      <w:r>
        <w:rPr>
          <w:noProof/>
        </w:rPr>
        <w:drawing>
          <wp:inline distT="0" distB="0" distL="0" distR="0" wp14:anchorId="3F03125C" wp14:editId="5E994879">
            <wp:extent cx="2844000" cy="2449053"/>
            <wp:effectExtent l="0" t="0" r="0" b="889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73E4319B" wp14:editId="07EB3F50">
            <wp:extent cx="2844000" cy="2449053"/>
            <wp:effectExtent l="0" t="0" r="0" b="889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lastRenderedPageBreak/>
        <w:drawing>
          <wp:inline distT="0" distB="0" distL="0" distR="0" wp14:anchorId="144FED84" wp14:editId="6398E71B">
            <wp:extent cx="2844000" cy="2449053"/>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59578B23" wp14:editId="093F8E10">
            <wp:extent cx="2844000" cy="2449053"/>
            <wp:effectExtent l="0" t="0" r="0" b="889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0E81A1AC" wp14:editId="14235335">
            <wp:extent cx="2844000" cy="2449053"/>
            <wp:effectExtent l="0" t="0" r="0" b="889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1E2402CD" wp14:editId="570C8DFB">
            <wp:extent cx="2844000" cy="2449053"/>
            <wp:effectExtent l="0" t="0" r="0" b="889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668C389A" wp14:editId="53213965">
            <wp:extent cx="2844000" cy="2449053"/>
            <wp:effectExtent l="0" t="0" r="0" b="889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r>
        <w:rPr>
          <w:noProof/>
        </w:rPr>
        <w:drawing>
          <wp:inline distT="0" distB="0" distL="0" distR="0" wp14:anchorId="2C646CC0" wp14:editId="3BADF63A">
            <wp:extent cx="2844000" cy="2449053"/>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4000" cy="2449053"/>
                    </a:xfrm>
                    <a:prstGeom prst="rect">
                      <a:avLst/>
                    </a:prstGeom>
                    <a:noFill/>
                    <a:ln>
                      <a:noFill/>
                    </a:ln>
                  </pic:spPr>
                </pic:pic>
              </a:graphicData>
            </a:graphic>
          </wp:inline>
        </w:drawing>
      </w:r>
    </w:p>
    <w:p w14:paraId="00F513F8" w14:textId="2116620D" w:rsidR="00E059A9" w:rsidRPr="005479EF" w:rsidRDefault="00B163CF" w:rsidP="005479EF">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5479EF">
        <w:rPr>
          <w:rFonts w:ascii="Times New Roman" w:hAnsi="Times New Roman" w:cs="Times New Roman" w:hint="eastAsia"/>
        </w:rPr>
        <w:t>：</w:t>
      </w:r>
      <w:r w:rsidR="00F073BC">
        <w:rPr>
          <w:rFonts w:ascii="Times New Roman" w:hAnsi="Times New Roman" w:cs="Times New Roman" w:hint="eastAsia"/>
        </w:rPr>
        <w:t>具体情况</w:t>
      </w:r>
    </w:p>
    <w:p w14:paraId="7C2AAC1D" w14:textId="4885C4CB" w:rsidR="003A5777" w:rsidRDefault="00F74394" w:rsidP="00443E7B">
      <w:pPr>
        <w:ind w:firstLineChars="200" w:firstLine="480"/>
      </w:pPr>
      <w:r>
        <w:rPr>
          <w:rFonts w:hint="eastAsia"/>
        </w:rPr>
        <w:t>我们发现</w:t>
      </w:r>
      <w:r>
        <w:rPr>
          <w:rFonts w:hint="eastAsia"/>
        </w:rPr>
        <w:t>W</w:t>
      </w:r>
      <w:r>
        <w:t>eb of Science</w:t>
      </w:r>
      <w:r>
        <w:rPr>
          <w:rFonts w:hint="eastAsia"/>
        </w:rPr>
        <w:t>的学科分类</w:t>
      </w:r>
      <w:r w:rsidR="005F0972">
        <w:rPr>
          <w:rFonts w:hint="eastAsia"/>
        </w:rPr>
        <w:t>并不是互斥的，很多时候是相互包含的关系</w:t>
      </w:r>
      <w:r>
        <w:rPr>
          <w:rFonts w:hint="eastAsia"/>
        </w:rPr>
        <w:t>。</w:t>
      </w:r>
      <w:r w:rsidR="00571E44">
        <w:rPr>
          <w:rFonts w:hint="eastAsia"/>
        </w:rPr>
        <w:t>①子领域的</w:t>
      </w:r>
      <w:r w:rsidR="005F0972">
        <w:rPr>
          <w:rFonts w:hint="eastAsia"/>
        </w:rPr>
        <w:t>多</w:t>
      </w:r>
      <w:r w:rsidR="00571E44">
        <w:rPr>
          <w:rFonts w:hint="eastAsia"/>
        </w:rPr>
        <w:t>学科情况。</w:t>
      </w:r>
      <w:r>
        <w:rPr>
          <w:rFonts w:hint="eastAsia"/>
        </w:rPr>
        <w:t>化学、物理学等学科会细分为多个子学科，</w:t>
      </w:r>
      <w:r w:rsidR="005F0972">
        <w:rPr>
          <w:rFonts w:hint="eastAsia"/>
        </w:rPr>
        <w:t>也包括“物理学，</w:t>
      </w:r>
      <w:r w:rsidR="005F0972">
        <w:rPr>
          <w:rFonts w:hint="eastAsia"/>
        </w:rPr>
        <w:lastRenderedPageBreak/>
        <w:t>多学科”这种分类。</w:t>
      </w:r>
      <w:r w:rsidR="007D44B4">
        <w:rPr>
          <w:rFonts w:hint="eastAsia"/>
        </w:rPr>
        <w:t>因此很容易出现“物理学，多学科”和“物理学，应用物理”这样的转换，实际上不应该被视为作者研究方向的转变。</w:t>
      </w:r>
      <w:r w:rsidR="00145AB7">
        <w:rPr>
          <w:rFonts w:hint="eastAsia"/>
        </w:rPr>
        <w:t>②学科包含关系。例如“光学”和“物理学，应用物理”</w:t>
      </w:r>
      <w:r w:rsidR="0018164E">
        <w:rPr>
          <w:rFonts w:hint="eastAsia"/>
        </w:rPr>
        <w:t>，或者“昆虫学”与“动物学”</w:t>
      </w:r>
      <w:r w:rsidR="00145AB7">
        <w:rPr>
          <w:rFonts w:hint="eastAsia"/>
        </w:rPr>
        <w:t>间显然是包含关系，然而</w:t>
      </w:r>
      <w:r w:rsidR="00145AB7">
        <w:rPr>
          <w:rFonts w:hint="eastAsia"/>
        </w:rPr>
        <w:t>W</w:t>
      </w:r>
      <w:r w:rsidR="00145AB7">
        <w:t>eb of Science</w:t>
      </w:r>
      <w:r w:rsidR="00145AB7">
        <w:rPr>
          <w:rFonts w:hint="eastAsia"/>
        </w:rPr>
        <w:t>其</w:t>
      </w:r>
      <w:r w:rsidR="00971D40">
        <w:rPr>
          <w:rFonts w:hint="eastAsia"/>
        </w:rPr>
        <w:t>是并列关系，这种变化我们不能将其视为转向</w:t>
      </w:r>
      <w:r w:rsidR="00CE5796">
        <w:rPr>
          <w:rFonts w:hint="eastAsia"/>
        </w:rPr>
        <w:t>。</w:t>
      </w:r>
      <w:r w:rsidR="007847DC">
        <w:rPr>
          <w:rFonts w:hint="eastAsia"/>
        </w:rPr>
        <w:t>③学科间的高度相关关系。</w:t>
      </w:r>
      <w:r w:rsidR="000C1639">
        <w:rPr>
          <w:rFonts w:hint="eastAsia"/>
        </w:rPr>
        <w:t>例如</w:t>
      </w:r>
      <w:r w:rsidR="000C5A8B">
        <w:rPr>
          <w:rFonts w:hint="eastAsia"/>
        </w:rPr>
        <w:t>，</w:t>
      </w:r>
      <w:r w:rsidR="00301110">
        <w:rPr>
          <w:rFonts w:hint="eastAsia"/>
        </w:rPr>
        <w:t>“</w:t>
      </w:r>
      <w:r w:rsidR="00301110" w:rsidRPr="00301110">
        <w:rPr>
          <w:rFonts w:hint="eastAsia"/>
        </w:rPr>
        <w:t>肿瘤学</w:t>
      </w:r>
      <w:r w:rsidR="00301110">
        <w:rPr>
          <w:rFonts w:hint="eastAsia"/>
        </w:rPr>
        <w:t>”与“</w:t>
      </w:r>
      <w:r w:rsidR="00301110" w:rsidRPr="00301110">
        <w:rPr>
          <w:rFonts w:hint="eastAsia"/>
        </w:rPr>
        <w:t>泌尿外科和肾脏科</w:t>
      </w:r>
      <w:r w:rsidR="00301110">
        <w:rPr>
          <w:rFonts w:hint="eastAsia"/>
        </w:rPr>
        <w:t>”</w:t>
      </w:r>
      <w:r w:rsidR="00FA3C9E">
        <w:rPr>
          <w:rFonts w:hint="eastAsia"/>
        </w:rPr>
        <w:t>；“农学”和“植物科学”</w:t>
      </w:r>
      <w:r w:rsidR="00301110">
        <w:rPr>
          <w:rFonts w:hint="eastAsia"/>
        </w:rPr>
        <w:t>。</w:t>
      </w:r>
    </w:p>
    <w:p w14:paraId="006276E6" w14:textId="6A60A311" w:rsidR="00860C0B" w:rsidRDefault="00687D66" w:rsidP="001505B7">
      <w:pPr>
        <w:ind w:firstLineChars="200" w:firstLine="480"/>
      </w:pPr>
      <w:r>
        <w:rPr>
          <w:rFonts w:hint="eastAsia"/>
        </w:rPr>
        <w:t>因此，直接通过</w:t>
      </w:r>
      <w:r>
        <w:rPr>
          <w:rFonts w:hint="eastAsia"/>
        </w:rPr>
        <w:t>W</w:t>
      </w:r>
      <w:r>
        <w:t>eb of Science</w:t>
      </w:r>
      <w:r>
        <w:rPr>
          <w:rFonts w:hint="eastAsia"/>
        </w:rPr>
        <w:t>自身的学科分类体系</w:t>
      </w:r>
      <w:r w:rsidR="00426C22">
        <w:rPr>
          <w:rFonts w:hint="eastAsia"/>
        </w:rPr>
        <w:t>研究学科转向并不</w:t>
      </w:r>
      <w:r w:rsidR="004B0D44">
        <w:rPr>
          <w:rFonts w:hint="eastAsia"/>
        </w:rPr>
        <w:t>直观</w:t>
      </w:r>
      <w:r w:rsidR="00C03917">
        <w:rPr>
          <w:rFonts w:hint="eastAsia"/>
        </w:rPr>
        <w:t>。两个办法：一是把这种转换映射到粒度更大的领域，让学科间的区分度更大。</w:t>
      </w:r>
      <w:r w:rsidR="00C65BBB">
        <w:rPr>
          <w:rFonts w:hint="eastAsia"/>
        </w:rPr>
        <w:t>二是</w:t>
      </w:r>
      <w:r w:rsidR="00B20F88">
        <w:rPr>
          <w:rFonts w:hint="eastAsia"/>
        </w:rPr>
        <w:t>采用向量表示每个学科，计算学科转换的相似度。</w:t>
      </w:r>
    </w:p>
    <w:p w14:paraId="6AA97747" w14:textId="0CDA0FCF" w:rsidR="00BD3649" w:rsidRDefault="00ED1053" w:rsidP="00230504">
      <w:pPr>
        <w:pStyle w:val="3"/>
      </w:pPr>
      <w:r>
        <w:rPr>
          <w:rFonts w:hint="eastAsia"/>
        </w:rPr>
        <w:t>JCR</w:t>
      </w:r>
      <w:r w:rsidR="00230504">
        <w:rPr>
          <w:rFonts w:hint="eastAsia"/>
        </w:rPr>
        <w:t>大类</w:t>
      </w:r>
    </w:p>
    <w:p w14:paraId="249D3318" w14:textId="79695DFF" w:rsidR="00BE7834" w:rsidRPr="00BE7834" w:rsidRDefault="00893431" w:rsidP="001F48B5">
      <w:pPr>
        <w:ind w:firstLineChars="200" w:firstLine="480"/>
      </w:pPr>
      <w:r>
        <w:rPr>
          <w:rFonts w:hint="eastAsia"/>
        </w:rPr>
        <w:t>在医学领域中，探索过新的研究方向的学者所占比例较少。在其他学科中，这一数字都在</w:t>
      </w:r>
      <w:r>
        <w:rPr>
          <w:rFonts w:hint="eastAsia"/>
        </w:rPr>
        <w:t>50%</w:t>
      </w:r>
      <w:r>
        <w:rPr>
          <w:rFonts w:hint="eastAsia"/>
        </w:rPr>
        <w:t>左右徘徊。</w:t>
      </w:r>
    </w:p>
    <w:p w14:paraId="7B512C20" w14:textId="1E4FF8D9" w:rsidR="00BE7834" w:rsidRDefault="006C0C51" w:rsidP="00E866CD">
      <w:pPr>
        <w:ind w:firstLineChars="200" w:firstLine="480"/>
      </w:pPr>
      <w:r>
        <w:rPr>
          <w:noProof/>
        </w:rPr>
        <w:drawing>
          <wp:inline distT="0" distB="0" distL="0" distR="0" wp14:anchorId="16FF9234" wp14:editId="21D6A2F8">
            <wp:extent cx="5688330" cy="3821430"/>
            <wp:effectExtent l="0" t="0" r="762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88330" cy="3821430"/>
                    </a:xfrm>
                    <a:prstGeom prst="rect">
                      <a:avLst/>
                    </a:prstGeom>
                    <a:noFill/>
                    <a:ln>
                      <a:noFill/>
                    </a:ln>
                  </pic:spPr>
                </pic:pic>
              </a:graphicData>
            </a:graphic>
          </wp:inline>
        </w:drawing>
      </w:r>
    </w:p>
    <w:p w14:paraId="2A45009B" w14:textId="6649D992" w:rsidR="00750EA9" w:rsidRDefault="00750EA9" w:rsidP="006A2FAF">
      <w:pPr>
        <w:ind w:firstLineChars="200" w:firstLine="480"/>
      </w:pPr>
      <w:r>
        <w:rPr>
          <w:rFonts w:hint="eastAsia"/>
        </w:rPr>
        <w:t>下面的图，展示全学科探索过新方向的学者比例随时间变化的情况</w:t>
      </w:r>
      <w:r w:rsidR="00D350E3">
        <w:rPr>
          <w:rFonts w:hint="eastAsia"/>
        </w:rPr>
        <w:t>，又特别展示了管理学的情况。</w:t>
      </w:r>
      <w:r w:rsidR="00B705DA">
        <w:rPr>
          <w:rFonts w:hint="eastAsia"/>
        </w:rPr>
        <w:t>对全学科而言</w:t>
      </w:r>
      <w:r w:rsidR="00D350E3">
        <w:rPr>
          <w:rFonts w:hint="eastAsia"/>
        </w:rPr>
        <w:t>可以发现探索过新研究方向的学者占比</w:t>
      </w:r>
      <w:r w:rsidR="00A85920">
        <w:rPr>
          <w:rFonts w:hint="eastAsia"/>
        </w:rPr>
        <w:t>，</w:t>
      </w:r>
      <w:r w:rsidR="00B705DA">
        <w:rPr>
          <w:rFonts w:hint="eastAsia"/>
        </w:rPr>
        <w:t>在</w:t>
      </w:r>
      <w:r w:rsidR="0032619A">
        <w:rPr>
          <w:rFonts w:hint="eastAsia"/>
        </w:rPr>
        <w:t>2</w:t>
      </w:r>
      <w:r w:rsidR="00B705DA">
        <w:rPr>
          <w:rFonts w:hint="eastAsia"/>
        </w:rPr>
        <w:t>0%</w:t>
      </w:r>
      <w:r w:rsidR="00B705DA">
        <w:rPr>
          <w:rFonts w:hint="eastAsia"/>
        </w:rPr>
        <w:t>至</w:t>
      </w:r>
      <w:r w:rsidR="00B705DA">
        <w:rPr>
          <w:rFonts w:hint="eastAsia"/>
        </w:rPr>
        <w:t>50%</w:t>
      </w:r>
      <w:r w:rsidR="00B705DA">
        <w:rPr>
          <w:rFonts w:hint="eastAsia"/>
        </w:rPr>
        <w:t>之间，呈现出先增长后减少的趋势</w:t>
      </w:r>
      <w:r w:rsidR="00AD77EB">
        <w:rPr>
          <w:rFonts w:hint="eastAsia"/>
        </w:rPr>
        <w:t>，后期的降低趋势可能是因为研究者还没有积攒足够的时间</w:t>
      </w:r>
      <w:r w:rsidR="00B705DA">
        <w:rPr>
          <w:rFonts w:hint="eastAsia"/>
        </w:rPr>
        <w:t>。</w:t>
      </w:r>
      <w:r w:rsidR="00AB5889">
        <w:rPr>
          <w:rFonts w:hint="eastAsia"/>
        </w:rPr>
        <w:t>管理学领域探索新研究方向的研究者比例高于整个科学界的平均水平。</w:t>
      </w:r>
    </w:p>
    <w:p w14:paraId="16EE0EA1" w14:textId="136C0CBF" w:rsidR="00651E71" w:rsidRDefault="00BD57E1" w:rsidP="008C16CE">
      <w:pPr>
        <w:rPr>
          <w:rFonts w:hint="eastAsia"/>
        </w:rPr>
      </w:pPr>
      <w:r>
        <w:rPr>
          <w:noProof/>
        </w:rPr>
        <w:lastRenderedPageBreak/>
        <w:drawing>
          <wp:inline distT="0" distB="0" distL="0" distR="0" wp14:anchorId="3BF9CF6E" wp14:editId="46DE781C">
            <wp:extent cx="5688330" cy="3865245"/>
            <wp:effectExtent l="0" t="0" r="762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88330" cy="3865245"/>
                    </a:xfrm>
                    <a:prstGeom prst="rect">
                      <a:avLst/>
                    </a:prstGeom>
                    <a:noFill/>
                    <a:ln>
                      <a:noFill/>
                    </a:ln>
                  </pic:spPr>
                </pic:pic>
              </a:graphicData>
            </a:graphic>
          </wp:inline>
        </w:drawing>
      </w:r>
    </w:p>
    <w:p w14:paraId="11D124AD" w14:textId="26EE97DF" w:rsidR="00AF2F52" w:rsidRDefault="001C7837" w:rsidP="006A2FAF">
      <w:pPr>
        <w:ind w:firstLineChars="200" w:firstLine="480"/>
      </w:pPr>
      <w:r>
        <w:rPr>
          <w:rFonts w:hint="eastAsia"/>
        </w:rPr>
        <w:t>下面再绘制一张图，了解各学科</w:t>
      </w:r>
      <w:r w:rsidR="00690676">
        <w:rPr>
          <w:rFonts w:hint="eastAsia"/>
        </w:rPr>
        <w:t>主要贡献者的</w:t>
      </w:r>
      <w:r w:rsidR="00653ACC">
        <w:rPr>
          <w:rFonts w:hint="eastAsia"/>
        </w:rPr>
        <w:t>（平均）</w:t>
      </w:r>
      <w:r w:rsidR="00690676">
        <w:rPr>
          <w:rFonts w:hint="eastAsia"/>
        </w:rPr>
        <w:t>生涯长度</w:t>
      </w:r>
      <w:r w:rsidR="009012C4">
        <w:rPr>
          <w:rFonts w:hint="eastAsia"/>
        </w:rPr>
        <w:t>（</w:t>
      </w:r>
      <w:r w:rsidR="009C6D29">
        <w:rPr>
          <w:rFonts w:hint="eastAsia"/>
        </w:rPr>
        <w:t>两种：</w:t>
      </w:r>
      <w:r w:rsidR="009012C4">
        <w:rPr>
          <w:rFonts w:hint="eastAsia"/>
        </w:rPr>
        <w:t>时点数、</w:t>
      </w:r>
      <w:r w:rsidR="00214CDA">
        <w:rPr>
          <w:rFonts w:hint="eastAsia"/>
        </w:rPr>
        <w:t>开始年份减去末位年份</w:t>
      </w:r>
      <w:r w:rsidR="009012C4">
        <w:rPr>
          <w:rFonts w:hint="eastAsia"/>
        </w:rPr>
        <w:t>）</w:t>
      </w:r>
      <w:r w:rsidR="00017AF0">
        <w:rPr>
          <w:rFonts w:hint="eastAsia"/>
        </w:rPr>
        <w:t>、</w:t>
      </w:r>
      <w:r w:rsidR="000A7653">
        <w:rPr>
          <w:rFonts w:hint="eastAsia"/>
        </w:rPr>
        <w:t>（</w:t>
      </w:r>
      <w:r w:rsidR="004126D8">
        <w:rPr>
          <w:rFonts w:hint="eastAsia"/>
        </w:rPr>
        <w:t>平均）</w:t>
      </w:r>
      <w:r w:rsidR="000733DB">
        <w:rPr>
          <w:rFonts w:hint="eastAsia"/>
        </w:rPr>
        <w:t>转换时间（两种：时点数、</w:t>
      </w:r>
      <w:r w:rsidR="00593CD1">
        <w:rPr>
          <w:rFonts w:hint="eastAsia"/>
        </w:rPr>
        <w:t>开始年份减去末尾年份</w:t>
      </w:r>
      <w:r w:rsidR="000733DB">
        <w:rPr>
          <w:rFonts w:hint="eastAsia"/>
        </w:rPr>
        <w:t>）</w:t>
      </w:r>
      <w:r w:rsidR="008C35EB">
        <w:rPr>
          <w:rFonts w:hint="eastAsia"/>
        </w:rPr>
        <w:t>、生涯开始年份（</w:t>
      </w:r>
      <w:r w:rsidR="002158F6">
        <w:rPr>
          <w:rFonts w:hint="eastAsia"/>
        </w:rPr>
        <w:t>理解</w:t>
      </w:r>
      <w:r w:rsidR="00633897">
        <w:rPr>
          <w:rFonts w:hint="eastAsia"/>
        </w:rPr>
        <w:t>学科的</w:t>
      </w:r>
      <w:r w:rsidR="007D5CD9">
        <w:rPr>
          <w:rFonts w:hint="eastAsia"/>
        </w:rPr>
        <w:t>相对</w:t>
      </w:r>
      <w:r w:rsidR="00633897">
        <w:rPr>
          <w:rFonts w:hint="eastAsia"/>
        </w:rPr>
        <w:t>新旧程度</w:t>
      </w:r>
      <w:r w:rsidR="008C35EB">
        <w:rPr>
          <w:rFonts w:hint="eastAsia"/>
        </w:rPr>
        <w:t>）</w:t>
      </w:r>
      <w:r w:rsidR="00C63619">
        <w:rPr>
          <w:rFonts w:hint="eastAsia"/>
        </w:rPr>
        <w:t>。</w:t>
      </w:r>
    </w:p>
    <w:p w14:paraId="6E5430E1" w14:textId="65061CB9" w:rsidR="002168F2" w:rsidRDefault="003E004F" w:rsidP="006A2FAF">
      <w:pPr>
        <w:ind w:firstLineChars="200" w:firstLine="480"/>
      </w:pPr>
      <w:r>
        <w:rPr>
          <w:noProof/>
        </w:rPr>
        <w:drawing>
          <wp:inline distT="0" distB="0" distL="0" distR="0" wp14:anchorId="7E97E23B" wp14:editId="7414DED9">
            <wp:extent cx="5688330" cy="284099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88330" cy="2840990"/>
                    </a:xfrm>
                    <a:prstGeom prst="rect">
                      <a:avLst/>
                    </a:prstGeom>
                    <a:noFill/>
                    <a:ln>
                      <a:noFill/>
                    </a:ln>
                  </pic:spPr>
                </pic:pic>
              </a:graphicData>
            </a:graphic>
          </wp:inline>
        </w:drawing>
      </w:r>
    </w:p>
    <w:p w14:paraId="3688D2C1" w14:textId="42DFFCF8" w:rsidR="009F21DD" w:rsidRDefault="00701766" w:rsidP="006A2FAF">
      <w:pPr>
        <w:ind w:firstLineChars="200" w:firstLine="480"/>
      </w:pPr>
      <w:r>
        <w:rPr>
          <w:noProof/>
        </w:rPr>
        <w:lastRenderedPageBreak/>
        <w:drawing>
          <wp:inline distT="0" distB="0" distL="0" distR="0" wp14:anchorId="67F8C29F" wp14:editId="4BDB268D">
            <wp:extent cx="5688330" cy="4615815"/>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88330" cy="4615815"/>
                    </a:xfrm>
                    <a:prstGeom prst="rect">
                      <a:avLst/>
                    </a:prstGeom>
                    <a:noFill/>
                    <a:ln>
                      <a:noFill/>
                    </a:ln>
                  </pic:spPr>
                </pic:pic>
              </a:graphicData>
            </a:graphic>
          </wp:inline>
        </w:drawing>
      </w:r>
    </w:p>
    <w:p w14:paraId="1BCB8FD4" w14:textId="632C01FB" w:rsidR="00DC347A" w:rsidRDefault="002168F2" w:rsidP="00FB0FCD">
      <w:pPr>
        <w:ind w:firstLineChars="200" w:firstLine="480"/>
      </w:pPr>
      <w:r>
        <w:rPr>
          <w:rFonts w:hint="eastAsia"/>
        </w:rPr>
        <w:t>下面放一个表，</w:t>
      </w:r>
      <w:r w:rsidR="002A361E">
        <w:rPr>
          <w:rFonts w:hint="eastAsia"/>
        </w:rPr>
        <w:t>了解一些典型的学科转换行为，然后我们从中挑选出下面主要研究的某两个学科之间的转换</w:t>
      </w:r>
      <w:r w:rsidR="0041776F">
        <w:rPr>
          <w:rFonts w:hint="eastAsia"/>
        </w:rPr>
        <w:t>。</w:t>
      </w:r>
      <w:r w:rsidR="00D45AC3">
        <w:rPr>
          <w:rFonts w:hint="eastAsia"/>
        </w:rPr>
        <w:t>可以用一个</w:t>
      </w:r>
      <w:r w:rsidR="003F2644">
        <w:rPr>
          <w:rFonts w:hint="eastAsia"/>
        </w:rPr>
        <w:t>node</w:t>
      </w:r>
      <w:r w:rsidR="003F2644">
        <w:rPr>
          <w:rFonts w:hint="eastAsia"/>
        </w:rPr>
        <w:t>，做净流入净流出的图。</w:t>
      </w:r>
      <w:r w:rsidR="004937FF">
        <w:rPr>
          <w:rFonts w:hint="eastAsia"/>
        </w:rPr>
        <w:t>先画一个</w:t>
      </w:r>
      <w:r w:rsidR="00DA2D84">
        <w:rPr>
          <w:rFonts w:hint="eastAsia"/>
        </w:rPr>
        <w:t>从上往下的，再画一个从下往上的，最后拼一</w:t>
      </w:r>
      <w:r w:rsidR="001C49A8">
        <w:rPr>
          <w:rFonts w:hint="eastAsia"/>
        </w:rPr>
        <w:t>起。</w:t>
      </w:r>
      <w:r w:rsidR="00F27C18">
        <w:rPr>
          <w:rFonts w:hint="eastAsia"/>
        </w:rPr>
        <w:t>基于</w:t>
      </w:r>
      <w:r w:rsidR="00F27C18">
        <w:rPr>
          <w:rFonts w:hint="eastAsia"/>
        </w:rPr>
        <w:t>1800</w:t>
      </w:r>
      <w:r w:rsidR="00F27C18">
        <w:rPr>
          <w:rFonts w:hint="eastAsia"/>
        </w:rPr>
        <w:t>年至</w:t>
      </w:r>
      <w:r w:rsidR="00F27C18">
        <w:rPr>
          <w:rFonts w:hint="eastAsia"/>
        </w:rPr>
        <w:t>2021</w:t>
      </w:r>
      <w:r w:rsidR="00F27C18">
        <w:rPr>
          <w:rFonts w:hint="eastAsia"/>
        </w:rPr>
        <w:t>年科学界</w:t>
      </w:r>
      <w:r w:rsidR="00F27C18">
        <w:rPr>
          <w:rFonts w:hint="eastAsia"/>
        </w:rPr>
        <w:t>586</w:t>
      </w:r>
      <w:r w:rsidR="00F27C18">
        <w:rPr>
          <w:rFonts w:hint="eastAsia"/>
        </w:rPr>
        <w:t>万位作者绘制的</w:t>
      </w:r>
      <w:r w:rsidR="0028468F">
        <w:rPr>
          <w:rFonts w:hint="eastAsia"/>
        </w:rPr>
        <w:t>跨界认可图。</w:t>
      </w:r>
    </w:p>
    <w:p w14:paraId="46587F5E" w14:textId="64494708" w:rsidR="002F4897" w:rsidRDefault="002F4897" w:rsidP="002D3B00">
      <w:pPr>
        <w:jc w:val="center"/>
      </w:pPr>
      <w:r w:rsidRPr="002F4897">
        <w:rPr>
          <w:noProof/>
        </w:rPr>
        <w:lastRenderedPageBreak/>
        <w:drawing>
          <wp:inline distT="0" distB="0" distL="0" distR="0" wp14:anchorId="6A36F484" wp14:editId="188B5854">
            <wp:extent cx="5688330" cy="6376035"/>
            <wp:effectExtent l="0" t="0" r="762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688330" cy="6376035"/>
                    </a:xfrm>
                    <a:prstGeom prst="rect">
                      <a:avLst/>
                    </a:prstGeom>
                  </pic:spPr>
                </pic:pic>
              </a:graphicData>
            </a:graphic>
          </wp:inline>
        </w:drawing>
      </w:r>
    </w:p>
    <w:p w14:paraId="2953FAD4" w14:textId="39E40042" w:rsidR="002D3B00" w:rsidRDefault="00F301CB" w:rsidP="002D3B00">
      <w:pPr>
        <w:ind w:firstLineChars="200" w:firstLine="480"/>
        <w:jc w:val="left"/>
      </w:pPr>
      <w:r w:rsidRPr="00F301CB">
        <w:rPr>
          <w:rFonts w:hint="eastAsia"/>
        </w:rPr>
        <w:t>上图</w:t>
      </w:r>
      <w:r w:rsidR="0079604D">
        <w:rPr>
          <w:rFonts w:hint="eastAsia"/>
        </w:rPr>
        <w:t>反映</w:t>
      </w:r>
      <w:r w:rsidR="00B41E00">
        <w:rPr>
          <w:rFonts w:hint="eastAsia"/>
        </w:rPr>
        <w:t>出</w:t>
      </w:r>
      <w:r>
        <w:rPr>
          <w:rFonts w:hint="eastAsia"/>
        </w:rPr>
        <w:t>学者</w:t>
      </w:r>
      <w:r w:rsidR="009A2A2C">
        <w:rPr>
          <w:rFonts w:hint="eastAsia"/>
        </w:rPr>
        <w:t>得到</w:t>
      </w:r>
      <w:r w:rsidR="009A6BF4">
        <w:rPr>
          <w:rFonts w:hint="eastAsia"/>
        </w:rPr>
        <w:t>其他</w:t>
      </w:r>
      <w:r>
        <w:rPr>
          <w:rFonts w:hint="eastAsia"/>
        </w:rPr>
        <w:t>领域</w:t>
      </w:r>
      <w:r w:rsidR="00862886">
        <w:rPr>
          <w:rFonts w:hint="eastAsia"/>
        </w:rPr>
        <w:t>期刊</w:t>
      </w:r>
      <w:r>
        <w:rPr>
          <w:rFonts w:hint="eastAsia"/>
        </w:rPr>
        <w:t>认可的情况</w:t>
      </w:r>
      <w:r>
        <w:rPr>
          <w:rFonts w:hint="eastAsia"/>
          <w:b/>
          <w:bCs/>
        </w:rPr>
        <w:t>。</w:t>
      </w:r>
      <w:r w:rsidR="000D78A4">
        <w:rPr>
          <w:rFonts w:hint="eastAsia"/>
        </w:rPr>
        <w:t>上半部分指示来自</w:t>
      </w:r>
      <w:r w:rsidR="000D78A4" w:rsidRPr="00AC4DA7">
        <w:rPr>
          <w:rFonts w:hint="eastAsia"/>
          <w:b/>
          <w:bCs/>
        </w:rPr>
        <w:t>大学科</w:t>
      </w:r>
      <w:r w:rsidR="000D78A4">
        <w:rPr>
          <w:rFonts w:hint="eastAsia"/>
        </w:rPr>
        <w:t>（初始研究方向作者人数相对较高</w:t>
      </w:r>
      <w:r w:rsidR="00474F04">
        <w:rPr>
          <w:rFonts w:hint="eastAsia"/>
        </w:rPr>
        <w:t>的学科</w:t>
      </w:r>
      <w:r w:rsidR="006853EB">
        <w:rPr>
          <w:rFonts w:hint="eastAsia"/>
        </w:rPr>
        <w:t>，医学最大，教育学最小</w:t>
      </w:r>
      <w:r w:rsidR="000D78A4">
        <w:rPr>
          <w:rFonts w:hint="eastAsia"/>
        </w:rPr>
        <w:t>）的研究者，得到其他</w:t>
      </w:r>
      <w:r w:rsidR="00796912">
        <w:rPr>
          <w:rFonts w:hint="eastAsia"/>
        </w:rPr>
        <w:t>较小</w:t>
      </w:r>
      <w:r w:rsidR="000D78A4">
        <w:rPr>
          <w:rFonts w:hint="eastAsia"/>
        </w:rPr>
        <w:t>领域期刊认可</w:t>
      </w:r>
      <w:r w:rsidR="009F6CBE">
        <w:rPr>
          <w:rFonts w:hint="eastAsia"/>
        </w:rPr>
        <w:t>的情况</w:t>
      </w:r>
      <w:r w:rsidR="000E6A3E">
        <w:rPr>
          <w:rFonts w:hint="eastAsia"/>
        </w:rPr>
        <w:t>，下半部分指示小学科</w:t>
      </w:r>
      <w:r w:rsidR="00D27715">
        <w:rPr>
          <w:rFonts w:hint="eastAsia"/>
        </w:rPr>
        <w:t>研究者</w:t>
      </w:r>
      <w:r w:rsidR="000E6A3E">
        <w:rPr>
          <w:rFonts w:hint="eastAsia"/>
        </w:rPr>
        <w:t>得到大学科期刊认可的情况</w:t>
      </w:r>
      <w:r w:rsidR="000D78A4">
        <w:rPr>
          <w:rFonts w:hint="eastAsia"/>
        </w:rPr>
        <w:t>。</w:t>
      </w:r>
      <w:r w:rsidR="00456B49">
        <w:rPr>
          <w:rFonts w:hint="eastAsia"/>
        </w:rPr>
        <w:t>中间文字展示的学科按学科规模降序排列，医学最大，教育学最小，</w:t>
      </w:r>
      <w:r w:rsidR="0010602B">
        <w:rPr>
          <w:rFonts w:hint="eastAsia"/>
        </w:rPr>
        <w:t>自左向右学科规模减少（即该学科的作者数</w:t>
      </w:r>
      <w:r w:rsidR="00BA16E2">
        <w:rPr>
          <w:rFonts w:hint="eastAsia"/>
        </w:rPr>
        <w:t>减少</w:t>
      </w:r>
      <w:r w:rsidR="0010602B">
        <w:rPr>
          <w:rFonts w:hint="eastAsia"/>
        </w:rPr>
        <w:t>）。</w:t>
      </w:r>
      <w:r w:rsidR="002D3B00" w:rsidRPr="002D3B00">
        <w:rPr>
          <w:rFonts w:hint="eastAsia"/>
          <w:b/>
          <w:bCs/>
        </w:rPr>
        <w:t>实心黑点</w:t>
      </w:r>
      <w:r w:rsidR="002D3B00">
        <w:rPr>
          <w:rFonts w:hint="eastAsia"/>
        </w:rPr>
        <w:t>代表</w:t>
      </w:r>
      <w:r w:rsidR="002D3B00">
        <w:rPr>
          <w:rFonts w:hint="eastAsia"/>
        </w:rPr>
        <w:t>1</w:t>
      </w:r>
      <w:r w:rsidR="0066532C">
        <w:t>7</w:t>
      </w:r>
      <w:r w:rsidR="002D3B00">
        <w:rPr>
          <w:rFonts w:hint="eastAsia"/>
        </w:rPr>
        <w:t>个</w:t>
      </w:r>
      <w:r w:rsidR="002D3B00">
        <w:rPr>
          <w:rFonts w:hint="eastAsia"/>
        </w:rPr>
        <w:t>JCR</w:t>
      </w:r>
      <w:r w:rsidR="002D3B00">
        <w:rPr>
          <w:rFonts w:hint="eastAsia"/>
        </w:rPr>
        <w:t>学科大类，连线指示对应学科名</w:t>
      </w:r>
      <w:r w:rsidR="00826704">
        <w:rPr>
          <w:rFonts w:hint="eastAsia"/>
        </w:rPr>
        <w:t>。</w:t>
      </w:r>
      <w:r w:rsidR="00EF59DA" w:rsidRPr="00B3015B">
        <w:rPr>
          <w:rFonts w:hint="eastAsia"/>
          <w:b/>
          <w:bCs/>
        </w:rPr>
        <w:t>弧的方向</w:t>
      </w:r>
      <w:r w:rsidR="00EF59DA">
        <w:rPr>
          <w:rFonts w:hint="eastAsia"/>
        </w:rPr>
        <w:t>指示得到跨界认可的方向，</w:t>
      </w:r>
      <w:r w:rsidR="00927A56">
        <w:rPr>
          <w:rFonts w:hint="eastAsia"/>
        </w:rPr>
        <w:t>上半部分弧的方向均为从左至右</w:t>
      </w:r>
      <w:r w:rsidR="00EF59DA">
        <w:rPr>
          <w:rFonts w:hint="eastAsia"/>
        </w:rPr>
        <w:t>（左侧学科研究者得到右侧学科期刊认可）</w:t>
      </w:r>
      <w:r w:rsidR="00927A56">
        <w:rPr>
          <w:rFonts w:hint="eastAsia"/>
        </w:rPr>
        <w:t>，下半部分弧的方向均为从右至左</w:t>
      </w:r>
      <w:r w:rsidR="00EF59DA">
        <w:rPr>
          <w:rFonts w:hint="eastAsia"/>
        </w:rPr>
        <w:t>（右侧学科</w:t>
      </w:r>
      <w:r w:rsidR="00C4609B">
        <w:rPr>
          <w:rFonts w:hint="eastAsia"/>
        </w:rPr>
        <w:t>研究者</w:t>
      </w:r>
      <w:r w:rsidR="00EF59DA">
        <w:rPr>
          <w:rFonts w:hint="eastAsia"/>
        </w:rPr>
        <w:t>得到左侧学科期刊认可）</w:t>
      </w:r>
      <w:r w:rsidR="00D050E9">
        <w:rPr>
          <w:rFonts w:hint="eastAsia"/>
        </w:rPr>
        <w:t>。</w:t>
      </w:r>
      <w:r w:rsidR="00826704" w:rsidRPr="009B1CBA">
        <w:rPr>
          <w:rFonts w:hint="eastAsia"/>
          <w:b/>
          <w:bCs/>
        </w:rPr>
        <w:t>弧的粗细</w:t>
      </w:r>
      <w:r w:rsidR="00DA6287">
        <w:rPr>
          <w:rFonts w:hint="eastAsia"/>
          <w:b/>
          <w:bCs/>
        </w:rPr>
        <w:t>（</w:t>
      </w:r>
      <w:r w:rsidR="00085AAF">
        <w:rPr>
          <w:rFonts w:hint="eastAsia"/>
          <w:b/>
          <w:bCs/>
        </w:rPr>
        <w:t>边权</w:t>
      </w:r>
      <w:r w:rsidR="00D85341">
        <w:rPr>
          <w:rFonts w:hint="eastAsia"/>
          <w:b/>
          <w:bCs/>
        </w:rPr>
        <w:t>）</w:t>
      </w:r>
      <w:r w:rsidR="00826704">
        <w:rPr>
          <w:rFonts w:hint="eastAsia"/>
        </w:rPr>
        <w:t>代表</w:t>
      </w:r>
      <w:r w:rsidR="00275E6C">
        <w:rPr>
          <w:rFonts w:hint="eastAsia"/>
        </w:rPr>
        <w:t>从此</w:t>
      </w:r>
      <w:r w:rsidR="00707A73">
        <w:rPr>
          <w:rFonts w:hint="eastAsia"/>
        </w:rPr>
        <w:t>路径</w:t>
      </w:r>
      <w:r w:rsidR="00481556">
        <w:rPr>
          <w:rFonts w:hint="eastAsia"/>
        </w:rPr>
        <w:t>迁出的</w:t>
      </w:r>
      <w:r w:rsidR="007B0300">
        <w:rPr>
          <w:rFonts w:hint="eastAsia"/>
        </w:rPr>
        <w:t>研究者占</w:t>
      </w:r>
      <w:r w:rsidR="00275E6C">
        <w:rPr>
          <w:rFonts w:hint="eastAsia"/>
        </w:rPr>
        <w:t>该学科</w:t>
      </w:r>
      <w:r w:rsidR="00275E6C">
        <w:rPr>
          <w:rFonts w:hint="eastAsia"/>
        </w:rPr>
        <w:lastRenderedPageBreak/>
        <w:t>所有研究者的比例</w:t>
      </w:r>
      <w:r w:rsidR="003C00A5">
        <w:rPr>
          <w:rFonts w:hint="eastAsia"/>
        </w:rPr>
        <w:t>，即相对跨界比例</w:t>
      </w:r>
      <w:r w:rsidR="00927A56">
        <w:rPr>
          <w:rFonts w:hint="eastAsia"/>
        </w:rPr>
        <w:t>。</w:t>
      </w:r>
      <w:r w:rsidR="004E626C" w:rsidRPr="004E626C">
        <w:rPr>
          <w:rFonts w:hint="eastAsia"/>
          <w:b/>
          <w:bCs/>
        </w:rPr>
        <w:t>实心黑点</w:t>
      </w:r>
      <w:r w:rsidR="004E626C" w:rsidRPr="00106421">
        <w:rPr>
          <w:rFonts w:hint="eastAsia"/>
          <w:b/>
          <w:bCs/>
        </w:rPr>
        <w:t>的大小</w:t>
      </w:r>
      <w:r w:rsidR="00106421">
        <w:rPr>
          <w:rFonts w:hint="eastAsia"/>
          <w:b/>
          <w:bCs/>
        </w:rPr>
        <w:t>（加权出度）</w:t>
      </w:r>
      <w:r w:rsidR="004E626C">
        <w:rPr>
          <w:rFonts w:hint="eastAsia"/>
        </w:rPr>
        <w:t>表示</w:t>
      </w:r>
      <w:r w:rsidR="00DB083F">
        <w:rPr>
          <w:rFonts w:hint="eastAsia"/>
        </w:rPr>
        <w:t>该</w:t>
      </w:r>
      <w:r w:rsidR="00796912">
        <w:rPr>
          <w:rFonts w:hint="eastAsia"/>
        </w:rPr>
        <w:t>学科</w:t>
      </w:r>
      <w:r w:rsidR="00DB083F">
        <w:rPr>
          <w:rFonts w:hint="eastAsia"/>
        </w:rPr>
        <w:t>的在该半部分</w:t>
      </w:r>
      <w:r w:rsidR="00125733">
        <w:rPr>
          <w:rFonts w:hint="eastAsia"/>
        </w:rPr>
        <w:t>向外跨界</w:t>
      </w:r>
      <w:r w:rsidR="00F1270F">
        <w:rPr>
          <w:rFonts w:hint="eastAsia"/>
        </w:rPr>
        <w:t>的</w:t>
      </w:r>
      <w:r w:rsidR="00D717DE">
        <w:rPr>
          <w:rFonts w:hint="eastAsia"/>
        </w:rPr>
        <w:t>比例大小</w:t>
      </w:r>
      <w:r w:rsidR="008E2636">
        <w:rPr>
          <w:rFonts w:hint="eastAsia"/>
        </w:rPr>
        <w:t>，</w:t>
      </w:r>
      <w:r w:rsidR="00053B53">
        <w:rPr>
          <w:rFonts w:hint="eastAsia"/>
        </w:rPr>
        <w:t>即</w:t>
      </w:r>
      <w:r w:rsidR="00F1270F">
        <w:rPr>
          <w:rFonts w:hint="eastAsia"/>
        </w:rPr>
        <w:t>学者得到其他领域认可的相对数量</w:t>
      </w:r>
      <w:r w:rsidR="0010602B">
        <w:rPr>
          <w:rFonts w:hint="eastAsia"/>
        </w:rPr>
        <w:t>。</w:t>
      </w:r>
      <w:r w:rsidR="00395997">
        <w:rPr>
          <w:rFonts w:hint="eastAsia"/>
        </w:rPr>
        <w:t>上半部分中“教育学”实心黑点面积最小，原因是</w:t>
      </w:r>
      <w:r w:rsidR="000D78A4">
        <w:rPr>
          <w:rFonts w:hint="eastAsia"/>
        </w:rPr>
        <w:t>其在上半部分中得到其他学科认可的学者数量为</w:t>
      </w:r>
      <w:r w:rsidR="000D78A4">
        <w:rPr>
          <w:rFonts w:hint="eastAsia"/>
        </w:rPr>
        <w:t>0</w:t>
      </w:r>
      <w:r w:rsidR="002D3B00">
        <w:rPr>
          <w:rFonts w:hint="eastAsia"/>
        </w:rPr>
        <w:t>。</w:t>
      </w:r>
    </w:p>
    <w:p w14:paraId="2D6550D1" w14:textId="2BEDC304" w:rsidR="007A47CE" w:rsidRDefault="000E4C90" w:rsidP="00F71B5F">
      <w:pPr>
        <w:ind w:firstLineChars="200" w:firstLine="480"/>
        <w:jc w:val="left"/>
      </w:pPr>
      <w:r>
        <w:rPr>
          <w:rFonts w:hint="eastAsia"/>
        </w:rPr>
        <w:t>通过点的大小</w:t>
      </w:r>
      <w:r w:rsidR="003526DF">
        <w:rPr>
          <w:rFonts w:hint="eastAsia"/>
        </w:rPr>
        <w:t>、</w:t>
      </w:r>
      <w:r>
        <w:rPr>
          <w:rFonts w:hint="eastAsia"/>
        </w:rPr>
        <w:t>弧的粗细，我们很容易看出</w:t>
      </w:r>
      <w:r w:rsidR="002F7508">
        <w:rPr>
          <w:rFonts w:hint="eastAsia"/>
        </w:rPr>
        <w:t>不同学科间</w:t>
      </w:r>
      <w:r w:rsidR="00B80014">
        <w:rPr>
          <w:rFonts w:hint="eastAsia"/>
        </w:rPr>
        <w:t>得到</w:t>
      </w:r>
      <w:r w:rsidR="002F7508">
        <w:rPr>
          <w:rFonts w:hint="eastAsia"/>
        </w:rPr>
        <w:t>跨界认可的</w:t>
      </w:r>
      <w:r w:rsidR="006A3F2D">
        <w:rPr>
          <w:rFonts w:hint="eastAsia"/>
        </w:rPr>
        <w:t>情况</w:t>
      </w:r>
      <w:r w:rsidR="00532F7A">
        <w:rPr>
          <w:rFonts w:hint="eastAsia"/>
        </w:rPr>
        <w:t>。</w:t>
      </w:r>
    </w:p>
    <w:p w14:paraId="68824FEA" w14:textId="6CB01DC1" w:rsidR="00F71B5F" w:rsidRDefault="00411D3C" w:rsidP="00F71B5F">
      <w:pPr>
        <w:ind w:firstLineChars="200" w:firstLine="480"/>
        <w:jc w:val="left"/>
      </w:pPr>
      <w:r>
        <w:rPr>
          <w:rFonts w:hint="eastAsia"/>
        </w:rPr>
        <w:t>以</w:t>
      </w:r>
      <w:r w:rsidRPr="009A00E9">
        <w:rPr>
          <w:rFonts w:hint="eastAsia"/>
          <w:b/>
          <w:bCs/>
        </w:rPr>
        <w:t>管理学</w:t>
      </w:r>
      <w:r w:rsidR="00171C98">
        <w:rPr>
          <w:rFonts w:hint="eastAsia"/>
        </w:rPr>
        <w:t>为例，</w:t>
      </w:r>
      <w:r w:rsidR="00E928FF">
        <w:rPr>
          <w:rFonts w:hint="eastAsia"/>
        </w:rPr>
        <w:t>哪些学科</w:t>
      </w:r>
      <w:r w:rsidR="00B43819">
        <w:rPr>
          <w:rFonts w:hint="eastAsia"/>
        </w:rPr>
        <w:t>经常</w:t>
      </w:r>
      <w:r w:rsidR="00FB7921">
        <w:rPr>
          <w:rFonts w:hint="eastAsia"/>
        </w:rPr>
        <w:t>以主要贡献者身份进入管理学领域？</w:t>
      </w:r>
      <w:r w:rsidR="000F18CB" w:rsidRPr="004E7504">
        <w:rPr>
          <w:rFonts w:hint="eastAsia"/>
          <w:b/>
          <w:bCs/>
        </w:rPr>
        <w:t>经济学领域</w:t>
      </w:r>
      <w:r w:rsidR="004818F7">
        <w:rPr>
          <w:rFonts w:hint="eastAsia"/>
        </w:rPr>
        <w:t>中</w:t>
      </w:r>
      <w:r w:rsidR="000F18CB">
        <w:rPr>
          <w:rFonts w:hint="eastAsia"/>
        </w:rPr>
        <w:t>大量研究者</w:t>
      </w:r>
      <w:r w:rsidR="009B007C">
        <w:rPr>
          <w:rFonts w:hint="eastAsia"/>
        </w:rPr>
        <w:t>会</w:t>
      </w:r>
      <w:r w:rsidR="00F56F46">
        <w:rPr>
          <w:rFonts w:hint="eastAsia"/>
        </w:rPr>
        <w:t>得到</w:t>
      </w:r>
      <w:r w:rsidR="00CE726F">
        <w:rPr>
          <w:rFonts w:hint="eastAsia"/>
        </w:rPr>
        <w:t>管理学领域</w:t>
      </w:r>
      <w:r w:rsidR="00F56F46">
        <w:rPr>
          <w:rFonts w:hint="eastAsia"/>
        </w:rPr>
        <w:t>认可，</w:t>
      </w:r>
      <w:r w:rsidR="009F2F03">
        <w:rPr>
          <w:rFonts w:hint="eastAsia"/>
        </w:rPr>
        <w:t>其他</w:t>
      </w:r>
      <w:r w:rsidR="00E707E6">
        <w:rPr>
          <w:rFonts w:hint="eastAsia"/>
        </w:rPr>
        <w:t>较明显的来源学科依次是</w:t>
      </w:r>
      <w:r w:rsidR="00FC7747" w:rsidRPr="004661AA">
        <w:rPr>
          <w:rFonts w:hint="eastAsia"/>
          <w:b/>
          <w:bCs/>
        </w:rPr>
        <w:t>法学</w:t>
      </w:r>
      <w:r w:rsidR="00FC7747">
        <w:rPr>
          <w:rFonts w:hint="eastAsia"/>
        </w:rPr>
        <w:t>、</w:t>
      </w:r>
      <w:r w:rsidR="00317CF2" w:rsidRPr="004661AA">
        <w:rPr>
          <w:rFonts w:hint="eastAsia"/>
          <w:b/>
          <w:bCs/>
        </w:rPr>
        <w:t>心理学</w:t>
      </w:r>
      <w:r w:rsidR="00317CF2">
        <w:rPr>
          <w:rFonts w:hint="eastAsia"/>
        </w:rPr>
        <w:t>和</w:t>
      </w:r>
      <w:r w:rsidR="00317CF2" w:rsidRPr="009F6657">
        <w:rPr>
          <w:rFonts w:hint="eastAsia"/>
          <w:b/>
          <w:bCs/>
        </w:rPr>
        <w:t>计算机科学</w:t>
      </w:r>
      <w:r w:rsidR="004818F7">
        <w:rPr>
          <w:rFonts w:hint="eastAsia"/>
        </w:rPr>
        <w:t>。</w:t>
      </w:r>
      <w:r w:rsidR="003D6053">
        <w:rPr>
          <w:rFonts w:hint="eastAsia"/>
        </w:rPr>
        <w:t>而管理学领域研究者的跨界学科则较为</w:t>
      </w:r>
      <w:r w:rsidR="00F9309F">
        <w:rPr>
          <w:rFonts w:hint="eastAsia"/>
        </w:rPr>
        <w:t>多元</w:t>
      </w:r>
      <w:r w:rsidR="003D6053">
        <w:rPr>
          <w:rFonts w:hint="eastAsia"/>
        </w:rPr>
        <w:t>，</w:t>
      </w:r>
      <w:r w:rsidR="00B82204">
        <w:rPr>
          <w:rFonts w:hint="eastAsia"/>
        </w:rPr>
        <w:t>经济学、法学、心理学、</w:t>
      </w:r>
      <w:r w:rsidR="00E439B9">
        <w:rPr>
          <w:rFonts w:hint="eastAsia"/>
        </w:rPr>
        <w:t>计算机、工程技术、人文科学都存在与管理学跨界的情况。</w:t>
      </w:r>
    </w:p>
    <w:p w14:paraId="3B726E59" w14:textId="0DAB2521" w:rsidR="00031A66" w:rsidRDefault="00F454DB" w:rsidP="00F71B5F">
      <w:pPr>
        <w:ind w:firstLineChars="200" w:firstLine="480"/>
        <w:jc w:val="left"/>
      </w:pPr>
      <w:r>
        <w:rPr>
          <w:rFonts w:hint="eastAsia"/>
        </w:rPr>
        <w:t>该图可以客观反映出各学科研究者得到跨界认可的关系</w:t>
      </w:r>
      <w:r w:rsidR="00E535CF">
        <w:rPr>
          <w:rFonts w:hint="eastAsia"/>
        </w:rPr>
        <w:t>，</w:t>
      </w:r>
      <w:r w:rsidR="00813492">
        <w:rPr>
          <w:rFonts w:hint="eastAsia"/>
        </w:rPr>
        <w:t>对我们理解学科间的联系有帮助</w:t>
      </w:r>
      <w:r>
        <w:rPr>
          <w:rFonts w:hint="eastAsia"/>
        </w:rPr>
        <w:t>。</w:t>
      </w:r>
      <w:r w:rsidR="00040089">
        <w:rPr>
          <w:rFonts w:hint="eastAsia"/>
        </w:rPr>
        <w:t>F</w:t>
      </w:r>
      <w:r w:rsidR="00040089">
        <w:t>rom indicator to indicating</w:t>
      </w:r>
      <w:r w:rsidR="00040089">
        <w:rPr>
          <w:rFonts w:hint="eastAsia"/>
        </w:rPr>
        <w:t>（从</w:t>
      </w:r>
      <w:r w:rsidR="006072A4" w:rsidRPr="006072A4">
        <w:rPr>
          <w:rFonts w:hint="eastAsia"/>
          <w:b/>
          <w:bCs/>
        </w:rPr>
        <w:t>“</w:t>
      </w:r>
      <w:r w:rsidR="00040089" w:rsidRPr="006072A4">
        <w:rPr>
          <w:rFonts w:hint="eastAsia"/>
          <w:b/>
          <w:bCs/>
        </w:rPr>
        <w:t>指标</w:t>
      </w:r>
      <w:r w:rsidR="006072A4" w:rsidRPr="006072A4">
        <w:rPr>
          <w:rFonts w:hint="eastAsia"/>
          <w:b/>
          <w:bCs/>
        </w:rPr>
        <w:t>”</w:t>
      </w:r>
      <w:r w:rsidR="00040089">
        <w:rPr>
          <w:rFonts w:hint="eastAsia"/>
        </w:rPr>
        <w:t>到</w:t>
      </w:r>
      <w:r w:rsidR="006072A4" w:rsidRPr="006072A4">
        <w:rPr>
          <w:rFonts w:hint="eastAsia"/>
          <w:b/>
          <w:bCs/>
        </w:rPr>
        <w:t>“指示”</w:t>
      </w:r>
      <w:r w:rsidR="00040089">
        <w:rPr>
          <w:rFonts w:hint="eastAsia"/>
        </w:rPr>
        <w:t>）</w:t>
      </w:r>
      <w:r w:rsidR="00657931">
        <w:rPr>
          <w:rFonts w:hint="eastAsia"/>
        </w:rPr>
        <w:t>，有时候指示比指标更重要。</w:t>
      </w:r>
    </w:p>
    <w:p w14:paraId="79BC1869" w14:textId="4012A048" w:rsidR="0071084A" w:rsidRDefault="0071084A" w:rsidP="00F71B5F">
      <w:pPr>
        <w:ind w:firstLineChars="200" w:firstLine="480"/>
        <w:jc w:val="left"/>
      </w:pPr>
      <w:r>
        <w:rPr>
          <w:rFonts w:hint="eastAsia"/>
        </w:rPr>
        <w:t>以上部分从宏观的视角分析了整个科学界的跨界情况，发现</w:t>
      </w:r>
      <w:r w:rsidR="00DE754F">
        <w:rPr>
          <w:rFonts w:hint="eastAsia"/>
        </w:rPr>
        <w:t>跨界现象是广泛存在的</w:t>
      </w:r>
      <w:r>
        <w:rPr>
          <w:rFonts w:hint="eastAsia"/>
        </w:rPr>
        <w:t>。</w:t>
      </w:r>
      <w:r w:rsidR="00DE754F">
        <w:rPr>
          <w:rFonts w:hint="eastAsia"/>
        </w:rPr>
        <w:t>按</w:t>
      </w:r>
      <w:r w:rsidR="00DE754F">
        <w:rPr>
          <w:rFonts w:hint="eastAsia"/>
        </w:rPr>
        <w:t>1</w:t>
      </w:r>
      <w:r w:rsidR="00E730CD">
        <w:t>7</w:t>
      </w:r>
      <w:r w:rsidR="00DE754F">
        <w:rPr>
          <w:rFonts w:hint="eastAsia"/>
        </w:rPr>
        <w:t>类学科大类划分</w:t>
      </w:r>
      <w:r w:rsidR="00E730CD">
        <w:rPr>
          <w:rFonts w:hint="eastAsia"/>
        </w:rPr>
        <w:t>（排除掉</w:t>
      </w:r>
      <w:r w:rsidR="00EC093B">
        <w:rPr>
          <w:rFonts w:hint="eastAsia"/>
        </w:rPr>
        <w:t>62</w:t>
      </w:r>
      <w:r w:rsidR="00EC093B">
        <w:rPr>
          <w:rFonts w:hint="eastAsia"/>
        </w:rPr>
        <w:t>本</w:t>
      </w:r>
      <w:r w:rsidR="008352E5">
        <w:rPr>
          <w:rFonts w:hint="eastAsia"/>
        </w:rPr>
        <w:t>“综合性期刊”</w:t>
      </w:r>
      <w:r w:rsidR="00E730CD">
        <w:rPr>
          <w:rFonts w:hint="eastAsia"/>
        </w:rPr>
        <w:t>）</w:t>
      </w:r>
      <w:r w:rsidR="00DE754F">
        <w:rPr>
          <w:rFonts w:hint="eastAsia"/>
        </w:rPr>
        <w:t>，</w:t>
      </w:r>
      <w:r w:rsidR="00CC6966">
        <w:rPr>
          <w:rFonts w:hint="eastAsia"/>
        </w:rPr>
        <w:t>潜在的</w:t>
      </w:r>
      <w:r w:rsidR="006A16B5">
        <w:rPr>
          <w:rFonts w:hint="eastAsia"/>
        </w:rPr>
        <w:t>学科跨界共有</w:t>
      </w:r>
      <w:r w:rsidR="00EC093B">
        <w:rPr>
          <w:rFonts w:hint="eastAsia"/>
        </w:rPr>
        <w:t>17</w:t>
      </w:r>
      <w:r w:rsidR="006A16B5">
        <w:t>*</w:t>
      </w:r>
      <w:r w:rsidR="00EC093B">
        <w:rPr>
          <w:rFonts w:hint="eastAsia"/>
        </w:rPr>
        <w:t>16</w:t>
      </w:r>
      <w:r w:rsidR="006A16B5">
        <w:t>=</w:t>
      </w:r>
      <w:r w:rsidR="00EC093B">
        <w:rPr>
          <w:rFonts w:hint="eastAsia"/>
        </w:rPr>
        <w:t>272</w:t>
      </w:r>
      <w:r w:rsidR="006A16B5">
        <w:rPr>
          <w:rFonts w:hint="eastAsia"/>
        </w:rPr>
        <w:t>种，</w:t>
      </w:r>
      <w:r w:rsidR="00EC093B">
        <w:rPr>
          <w:rFonts w:hint="eastAsia"/>
        </w:rPr>
        <w:t>这</w:t>
      </w:r>
      <w:r w:rsidR="00EC093B">
        <w:rPr>
          <w:rFonts w:hint="eastAsia"/>
        </w:rPr>
        <w:t>272</w:t>
      </w:r>
      <w:r w:rsidR="00EC093B">
        <w:rPr>
          <w:rFonts w:hint="eastAsia"/>
        </w:rPr>
        <w:t>种组合</w:t>
      </w:r>
      <w:r w:rsidR="00104FDA">
        <w:rPr>
          <w:rFonts w:hint="eastAsia"/>
        </w:rPr>
        <w:t>都是存在的</w:t>
      </w:r>
      <w:r w:rsidR="00EC093B">
        <w:rPr>
          <w:rFonts w:hint="eastAsia"/>
        </w:rPr>
        <w:t>（</w:t>
      </w:r>
      <w:r w:rsidR="00EC093B">
        <w:rPr>
          <w:rFonts w:hint="eastAsia"/>
        </w:rPr>
        <w:t>100%</w:t>
      </w:r>
      <w:r w:rsidR="00EC093B">
        <w:rPr>
          <w:rFonts w:hint="eastAsia"/>
        </w:rPr>
        <w:t>）</w:t>
      </w:r>
      <w:r w:rsidR="00FE3677">
        <w:rPr>
          <w:rFonts w:hint="eastAsia"/>
        </w:rPr>
        <w:t>，即存在研究者在此两种学科间都以</w:t>
      </w:r>
      <w:r w:rsidR="00E553DC">
        <w:rPr>
          <w:rFonts w:hint="eastAsia"/>
        </w:rPr>
        <w:t>主要贡献者发表得到认可的专业学术期刊</w:t>
      </w:r>
      <w:r w:rsidR="00026FF9">
        <w:rPr>
          <w:rFonts w:hint="eastAsia"/>
        </w:rPr>
        <w:t>。</w:t>
      </w:r>
      <w:r w:rsidR="009374D2">
        <w:rPr>
          <w:rFonts w:hint="eastAsia"/>
        </w:rPr>
        <w:t>下面展示最常见的</w:t>
      </w:r>
      <w:r w:rsidR="00BC12A4">
        <w:rPr>
          <w:rFonts w:hint="eastAsia"/>
        </w:rPr>
        <w:t>20</w:t>
      </w:r>
      <w:r w:rsidR="009374D2">
        <w:rPr>
          <w:rFonts w:hint="eastAsia"/>
        </w:rPr>
        <w:t>种</w:t>
      </w:r>
      <w:r w:rsidR="00DB3D42">
        <w:rPr>
          <w:rFonts w:hint="eastAsia"/>
        </w:rPr>
        <w:t>跨界</w:t>
      </w:r>
      <w:r w:rsidR="009374D2">
        <w:rPr>
          <w:rFonts w:hint="eastAsia"/>
        </w:rPr>
        <w:t>和最不常见的</w:t>
      </w:r>
      <w:r w:rsidR="00964FFE">
        <w:rPr>
          <w:rFonts w:hint="eastAsia"/>
        </w:rPr>
        <w:t>20</w:t>
      </w:r>
      <w:r w:rsidR="009374D2">
        <w:rPr>
          <w:rFonts w:hint="eastAsia"/>
        </w:rPr>
        <w:t>种跨界。</w:t>
      </w:r>
      <w:r w:rsidR="002515CF">
        <w:rPr>
          <w:rFonts w:hint="eastAsia"/>
        </w:rPr>
        <w:t>跨界比想象中容易。</w:t>
      </w:r>
    </w:p>
    <w:p w14:paraId="61904147" w14:textId="77777777" w:rsidR="002673F2" w:rsidRDefault="002673F2" w:rsidP="00C846FD">
      <w:pPr>
        <w:pStyle w:val="3"/>
      </w:pPr>
      <w:r w:rsidRPr="005F7D46">
        <w:rPr>
          <w:rFonts w:hint="eastAsia"/>
        </w:rPr>
        <w:t>最常见的</w:t>
      </w:r>
      <w:r>
        <w:rPr>
          <w:rFonts w:hint="eastAsia"/>
        </w:rPr>
        <w:t>跨界</w:t>
      </w:r>
    </w:p>
    <w:tbl>
      <w:tblPr>
        <w:tblStyle w:val="af7"/>
        <w:tblW w:w="0" w:type="auto"/>
        <w:tblLook w:val="04A0" w:firstRow="1" w:lastRow="0" w:firstColumn="1" w:lastColumn="0" w:noHBand="0" w:noVBand="1"/>
      </w:tblPr>
      <w:tblGrid>
        <w:gridCol w:w="1896"/>
        <w:gridCol w:w="2136"/>
        <w:gridCol w:w="936"/>
      </w:tblGrid>
      <w:tr w:rsidR="002673F2" w:rsidRPr="0078501B" w14:paraId="40DFB90F" w14:textId="77777777" w:rsidTr="00AD53B4">
        <w:tc>
          <w:tcPr>
            <w:tcW w:w="0" w:type="auto"/>
          </w:tcPr>
          <w:p w14:paraId="7625299D" w14:textId="77777777" w:rsidR="002673F2" w:rsidRPr="0078501B" w:rsidRDefault="002673F2" w:rsidP="00AD53B4">
            <w:pPr>
              <w:rPr>
                <w:rFonts w:hint="eastAsia"/>
                <w:b/>
                <w:bCs/>
              </w:rPr>
            </w:pPr>
            <w:r w:rsidRPr="0078501B">
              <w:rPr>
                <w:rFonts w:hint="eastAsia"/>
                <w:b/>
                <w:bCs/>
              </w:rPr>
              <w:t>初始学科</w:t>
            </w:r>
          </w:p>
        </w:tc>
        <w:tc>
          <w:tcPr>
            <w:tcW w:w="0" w:type="auto"/>
          </w:tcPr>
          <w:p w14:paraId="0ABA70A9" w14:textId="77777777" w:rsidR="002673F2" w:rsidRPr="0078501B" w:rsidRDefault="002673F2" w:rsidP="00AD53B4">
            <w:pPr>
              <w:rPr>
                <w:rFonts w:hint="eastAsia"/>
                <w:b/>
                <w:bCs/>
              </w:rPr>
            </w:pPr>
            <w:r w:rsidRPr="0078501B">
              <w:rPr>
                <w:rFonts w:hint="eastAsia"/>
                <w:b/>
                <w:bCs/>
              </w:rPr>
              <w:t>跨界学科</w:t>
            </w:r>
          </w:p>
        </w:tc>
        <w:tc>
          <w:tcPr>
            <w:tcW w:w="0" w:type="auto"/>
          </w:tcPr>
          <w:p w14:paraId="2D80CA5A" w14:textId="77777777" w:rsidR="002673F2" w:rsidRPr="0078501B" w:rsidRDefault="002673F2" w:rsidP="00AD53B4">
            <w:pPr>
              <w:rPr>
                <w:rFonts w:hint="eastAsia"/>
                <w:b/>
                <w:bCs/>
              </w:rPr>
            </w:pPr>
            <w:r w:rsidRPr="0078501B">
              <w:rPr>
                <w:rFonts w:hint="eastAsia"/>
                <w:b/>
                <w:bCs/>
              </w:rPr>
              <w:t>人数</w:t>
            </w:r>
          </w:p>
        </w:tc>
      </w:tr>
      <w:tr w:rsidR="002673F2" w:rsidRPr="00B62ECA" w14:paraId="763EF920" w14:textId="77777777" w:rsidTr="00AD53B4">
        <w:tc>
          <w:tcPr>
            <w:tcW w:w="0" w:type="auto"/>
          </w:tcPr>
          <w:p w14:paraId="61CB5089" w14:textId="77777777" w:rsidR="002673F2" w:rsidRPr="00B62ECA" w:rsidRDefault="002673F2" w:rsidP="00AD53B4">
            <w:pPr>
              <w:rPr>
                <w:rFonts w:hint="eastAsia"/>
              </w:rPr>
            </w:pPr>
            <w:r w:rsidRPr="00B62ECA">
              <w:rPr>
                <w:rFonts w:hint="eastAsia"/>
              </w:rPr>
              <w:t>医学</w:t>
            </w:r>
          </w:p>
        </w:tc>
        <w:tc>
          <w:tcPr>
            <w:tcW w:w="0" w:type="auto"/>
          </w:tcPr>
          <w:p w14:paraId="4FDD7AAD" w14:textId="77777777" w:rsidR="002673F2" w:rsidRPr="00B62ECA" w:rsidRDefault="002673F2" w:rsidP="00AD53B4">
            <w:pPr>
              <w:rPr>
                <w:rFonts w:hint="eastAsia"/>
              </w:rPr>
            </w:pPr>
            <w:r w:rsidRPr="00B62ECA">
              <w:rPr>
                <w:rFonts w:hint="eastAsia"/>
              </w:rPr>
              <w:t>生物学</w:t>
            </w:r>
          </w:p>
        </w:tc>
        <w:tc>
          <w:tcPr>
            <w:tcW w:w="0" w:type="auto"/>
          </w:tcPr>
          <w:p w14:paraId="7EB80FB1" w14:textId="77777777" w:rsidR="002673F2" w:rsidRPr="00B62ECA" w:rsidRDefault="002673F2" w:rsidP="00AD53B4">
            <w:pPr>
              <w:rPr>
                <w:rFonts w:hint="eastAsia"/>
              </w:rPr>
            </w:pPr>
            <w:r w:rsidRPr="00B62ECA">
              <w:rPr>
                <w:rFonts w:hint="eastAsia"/>
              </w:rPr>
              <w:t>238620</w:t>
            </w:r>
          </w:p>
        </w:tc>
      </w:tr>
      <w:tr w:rsidR="002673F2" w:rsidRPr="00B62ECA" w14:paraId="5C7BBD77" w14:textId="77777777" w:rsidTr="00AD53B4">
        <w:tc>
          <w:tcPr>
            <w:tcW w:w="0" w:type="auto"/>
          </w:tcPr>
          <w:p w14:paraId="68E83C54" w14:textId="77777777" w:rsidR="002673F2" w:rsidRPr="00B62ECA" w:rsidRDefault="002673F2" w:rsidP="00AD53B4">
            <w:pPr>
              <w:rPr>
                <w:rFonts w:hint="eastAsia"/>
              </w:rPr>
            </w:pPr>
            <w:r w:rsidRPr="00B62ECA">
              <w:rPr>
                <w:rFonts w:hint="eastAsia"/>
              </w:rPr>
              <w:t>生物学</w:t>
            </w:r>
          </w:p>
        </w:tc>
        <w:tc>
          <w:tcPr>
            <w:tcW w:w="0" w:type="auto"/>
          </w:tcPr>
          <w:p w14:paraId="305F5E86" w14:textId="77777777" w:rsidR="002673F2" w:rsidRPr="00B62ECA" w:rsidRDefault="002673F2" w:rsidP="00AD53B4">
            <w:pPr>
              <w:rPr>
                <w:rFonts w:hint="eastAsia"/>
              </w:rPr>
            </w:pPr>
            <w:r w:rsidRPr="00B62ECA">
              <w:rPr>
                <w:rFonts w:hint="eastAsia"/>
              </w:rPr>
              <w:t>医学</w:t>
            </w:r>
          </w:p>
        </w:tc>
        <w:tc>
          <w:tcPr>
            <w:tcW w:w="0" w:type="auto"/>
          </w:tcPr>
          <w:p w14:paraId="55BA05C2" w14:textId="77777777" w:rsidR="002673F2" w:rsidRPr="00B62ECA" w:rsidRDefault="002673F2" w:rsidP="00AD53B4">
            <w:pPr>
              <w:rPr>
                <w:rFonts w:hint="eastAsia"/>
              </w:rPr>
            </w:pPr>
            <w:r w:rsidRPr="00B62ECA">
              <w:rPr>
                <w:rFonts w:hint="eastAsia"/>
              </w:rPr>
              <w:t>187525</w:t>
            </w:r>
          </w:p>
        </w:tc>
      </w:tr>
      <w:tr w:rsidR="002673F2" w:rsidRPr="00B62ECA" w14:paraId="626723B6" w14:textId="77777777" w:rsidTr="00AD53B4">
        <w:tc>
          <w:tcPr>
            <w:tcW w:w="0" w:type="auto"/>
          </w:tcPr>
          <w:p w14:paraId="12205DD8" w14:textId="77777777" w:rsidR="002673F2" w:rsidRPr="00B62ECA" w:rsidRDefault="002673F2" w:rsidP="00AD53B4">
            <w:pPr>
              <w:rPr>
                <w:rFonts w:hint="eastAsia"/>
              </w:rPr>
            </w:pPr>
            <w:r w:rsidRPr="00B62ECA">
              <w:rPr>
                <w:rFonts w:hint="eastAsia"/>
              </w:rPr>
              <w:t>化学</w:t>
            </w:r>
          </w:p>
        </w:tc>
        <w:tc>
          <w:tcPr>
            <w:tcW w:w="0" w:type="auto"/>
          </w:tcPr>
          <w:p w14:paraId="7EBCD240" w14:textId="77777777" w:rsidR="002673F2" w:rsidRPr="00B62ECA" w:rsidRDefault="002673F2" w:rsidP="00AD53B4">
            <w:pPr>
              <w:rPr>
                <w:rFonts w:hint="eastAsia"/>
              </w:rPr>
            </w:pPr>
            <w:r w:rsidRPr="00B62ECA">
              <w:rPr>
                <w:rFonts w:hint="eastAsia"/>
              </w:rPr>
              <w:t>材料科学</w:t>
            </w:r>
          </w:p>
        </w:tc>
        <w:tc>
          <w:tcPr>
            <w:tcW w:w="0" w:type="auto"/>
          </w:tcPr>
          <w:p w14:paraId="2CDAD697" w14:textId="77777777" w:rsidR="002673F2" w:rsidRPr="00B62ECA" w:rsidRDefault="002673F2" w:rsidP="00AD53B4">
            <w:pPr>
              <w:rPr>
                <w:rFonts w:hint="eastAsia"/>
              </w:rPr>
            </w:pPr>
            <w:r w:rsidRPr="00B62ECA">
              <w:rPr>
                <w:rFonts w:hint="eastAsia"/>
              </w:rPr>
              <w:t>73696</w:t>
            </w:r>
          </w:p>
        </w:tc>
      </w:tr>
      <w:tr w:rsidR="002673F2" w:rsidRPr="00B62ECA" w14:paraId="5DBDA6B3" w14:textId="77777777" w:rsidTr="00AD53B4">
        <w:tc>
          <w:tcPr>
            <w:tcW w:w="0" w:type="auto"/>
          </w:tcPr>
          <w:p w14:paraId="29D1FA8C" w14:textId="77777777" w:rsidR="002673F2" w:rsidRPr="00B62ECA" w:rsidRDefault="002673F2" w:rsidP="00AD53B4">
            <w:pPr>
              <w:rPr>
                <w:rFonts w:hint="eastAsia"/>
              </w:rPr>
            </w:pPr>
            <w:r w:rsidRPr="00B62ECA">
              <w:rPr>
                <w:rFonts w:hint="eastAsia"/>
              </w:rPr>
              <w:t>工程技术</w:t>
            </w:r>
          </w:p>
        </w:tc>
        <w:tc>
          <w:tcPr>
            <w:tcW w:w="0" w:type="auto"/>
          </w:tcPr>
          <w:p w14:paraId="7785A93E" w14:textId="77777777" w:rsidR="002673F2" w:rsidRPr="00B62ECA" w:rsidRDefault="002673F2" w:rsidP="00AD53B4">
            <w:pPr>
              <w:rPr>
                <w:rFonts w:hint="eastAsia"/>
              </w:rPr>
            </w:pPr>
            <w:r w:rsidRPr="00B62ECA">
              <w:rPr>
                <w:rFonts w:hint="eastAsia"/>
              </w:rPr>
              <w:t>材料科学</w:t>
            </w:r>
          </w:p>
        </w:tc>
        <w:tc>
          <w:tcPr>
            <w:tcW w:w="0" w:type="auto"/>
          </w:tcPr>
          <w:p w14:paraId="5DBAAE4D" w14:textId="77777777" w:rsidR="002673F2" w:rsidRPr="00B62ECA" w:rsidRDefault="002673F2" w:rsidP="00AD53B4">
            <w:pPr>
              <w:rPr>
                <w:rFonts w:hint="eastAsia"/>
              </w:rPr>
            </w:pPr>
            <w:r w:rsidRPr="00B62ECA">
              <w:rPr>
                <w:rFonts w:hint="eastAsia"/>
              </w:rPr>
              <w:t>66530</w:t>
            </w:r>
          </w:p>
        </w:tc>
      </w:tr>
      <w:tr w:rsidR="002673F2" w:rsidRPr="00B62ECA" w14:paraId="071244FB" w14:textId="77777777" w:rsidTr="00AD53B4">
        <w:tc>
          <w:tcPr>
            <w:tcW w:w="0" w:type="auto"/>
          </w:tcPr>
          <w:p w14:paraId="4FB0FBFD" w14:textId="77777777" w:rsidR="002673F2" w:rsidRPr="00B62ECA" w:rsidRDefault="002673F2" w:rsidP="00AD53B4">
            <w:pPr>
              <w:rPr>
                <w:rFonts w:hint="eastAsia"/>
              </w:rPr>
            </w:pPr>
            <w:r w:rsidRPr="00B62ECA">
              <w:rPr>
                <w:rFonts w:hint="eastAsia"/>
              </w:rPr>
              <w:t>材料科学</w:t>
            </w:r>
          </w:p>
        </w:tc>
        <w:tc>
          <w:tcPr>
            <w:tcW w:w="0" w:type="auto"/>
          </w:tcPr>
          <w:p w14:paraId="53C00661" w14:textId="77777777" w:rsidR="002673F2" w:rsidRPr="00B62ECA" w:rsidRDefault="002673F2" w:rsidP="00AD53B4">
            <w:pPr>
              <w:rPr>
                <w:rFonts w:hint="eastAsia"/>
              </w:rPr>
            </w:pPr>
            <w:r w:rsidRPr="00B62ECA">
              <w:rPr>
                <w:rFonts w:hint="eastAsia"/>
              </w:rPr>
              <w:t>工程技术</w:t>
            </w:r>
          </w:p>
        </w:tc>
        <w:tc>
          <w:tcPr>
            <w:tcW w:w="0" w:type="auto"/>
          </w:tcPr>
          <w:p w14:paraId="08C19F8B" w14:textId="77777777" w:rsidR="002673F2" w:rsidRPr="00B62ECA" w:rsidRDefault="002673F2" w:rsidP="00AD53B4">
            <w:pPr>
              <w:rPr>
                <w:rFonts w:hint="eastAsia"/>
              </w:rPr>
            </w:pPr>
            <w:r w:rsidRPr="00B62ECA">
              <w:rPr>
                <w:rFonts w:hint="eastAsia"/>
              </w:rPr>
              <w:t>64880</w:t>
            </w:r>
          </w:p>
        </w:tc>
      </w:tr>
      <w:tr w:rsidR="002673F2" w:rsidRPr="00B62ECA" w14:paraId="63CA6576" w14:textId="77777777" w:rsidTr="00AD53B4">
        <w:tc>
          <w:tcPr>
            <w:tcW w:w="0" w:type="auto"/>
          </w:tcPr>
          <w:p w14:paraId="62ED0E79" w14:textId="77777777" w:rsidR="002673F2" w:rsidRPr="00B62ECA" w:rsidRDefault="002673F2" w:rsidP="00AD53B4">
            <w:pPr>
              <w:rPr>
                <w:rFonts w:hint="eastAsia"/>
              </w:rPr>
            </w:pPr>
            <w:r w:rsidRPr="00B62ECA">
              <w:rPr>
                <w:rFonts w:hint="eastAsia"/>
              </w:rPr>
              <w:t>医学</w:t>
            </w:r>
          </w:p>
        </w:tc>
        <w:tc>
          <w:tcPr>
            <w:tcW w:w="0" w:type="auto"/>
          </w:tcPr>
          <w:p w14:paraId="3B512820" w14:textId="77777777" w:rsidR="002673F2" w:rsidRPr="00B62ECA" w:rsidRDefault="002673F2" w:rsidP="00AD53B4">
            <w:pPr>
              <w:rPr>
                <w:rFonts w:hint="eastAsia"/>
              </w:rPr>
            </w:pPr>
            <w:r w:rsidRPr="00B62ECA">
              <w:rPr>
                <w:rFonts w:hint="eastAsia"/>
              </w:rPr>
              <w:t>工程技术</w:t>
            </w:r>
          </w:p>
        </w:tc>
        <w:tc>
          <w:tcPr>
            <w:tcW w:w="0" w:type="auto"/>
          </w:tcPr>
          <w:p w14:paraId="337D2A3E" w14:textId="77777777" w:rsidR="002673F2" w:rsidRPr="00B62ECA" w:rsidRDefault="002673F2" w:rsidP="00AD53B4">
            <w:pPr>
              <w:rPr>
                <w:rFonts w:hint="eastAsia"/>
              </w:rPr>
            </w:pPr>
            <w:r w:rsidRPr="00B62ECA">
              <w:rPr>
                <w:rFonts w:hint="eastAsia"/>
              </w:rPr>
              <w:t>64753</w:t>
            </w:r>
          </w:p>
        </w:tc>
      </w:tr>
      <w:tr w:rsidR="002673F2" w:rsidRPr="00B62ECA" w14:paraId="6A573332" w14:textId="77777777" w:rsidTr="00AD53B4">
        <w:tc>
          <w:tcPr>
            <w:tcW w:w="0" w:type="auto"/>
          </w:tcPr>
          <w:p w14:paraId="66A35102" w14:textId="77777777" w:rsidR="002673F2" w:rsidRPr="00B62ECA" w:rsidRDefault="002673F2" w:rsidP="00AD53B4">
            <w:pPr>
              <w:rPr>
                <w:rFonts w:hint="eastAsia"/>
              </w:rPr>
            </w:pPr>
            <w:r w:rsidRPr="00B62ECA">
              <w:rPr>
                <w:rFonts w:hint="eastAsia"/>
              </w:rPr>
              <w:t>医学</w:t>
            </w:r>
          </w:p>
        </w:tc>
        <w:tc>
          <w:tcPr>
            <w:tcW w:w="0" w:type="auto"/>
          </w:tcPr>
          <w:p w14:paraId="22679E35" w14:textId="77777777" w:rsidR="002673F2" w:rsidRPr="00B62ECA" w:rsidRDefault="002673F2" w:rsidP="00AD53B4">
            <w:pPr>
              <w:rPr>
                <w:rFonts w:hint="eastAsia"/>
              </w:rPr>
            </w:pPr>
            <w:r w:rsidRPr="00B62ECA">
              <w:rPr>
                <w:rFonts w:hint="eastAsia"/>
              </w:rPr>
              <w:t>心理学</w:t>
            </w:r>
          </w:p>
        </w:tc>
        <w:tc>
          <w:tcPr>
            <w:tcW w:w="0" w:type="auto"/>
          </w:tcPr>
          <w:p w14:paraId="7C2D20FB" w14:textId="77777777" w:rsidR="002673F2" w:rsidRPr="00B62ECA" w:rsidRDefault="002673F2" w:rsidP="00AD53B4">
            <w:pPr>
              <w:rPr>
                <w:rFonts w:hint="eastAsia"/>
              </w:rPr>
            </w:pPr>
            <w:r w:rsidRPr="00B62ECA">
              <w:rPr>
                <w:rFonts w:hint="eastAsia"/>
              </w:rPr>
              <w:t>64599</w:t>
            </w:r>
          </w:p>
        </w:tc>
      </w:tr>
      <w:tr w:rsidR="002673F2" w:rsidRPr="00B62ECA" w14:paraId="2EFA278B" w14:textId="77777777" w:rsidTr="00AD53B4">
        <w:tc>
          <w:tcPr>
            <w:tcW w:w="0" w:type="auto"/>
          </w:tcPr>
          <w:p w14:paraId="2E53E24D" w14:textId="77777777" w:rsidR="002673F2" w:rsidRPr="00B62ECA" w:rsidRDefault="002673F2" w:rsidP="00AD53B4">
            <w:pPr>
              <w:rPr>
                <w:rFonts w:hint="eastAsia"/>
              </w:rPr>
            </w:pPr>
            <w:r w:rsidRPr="00B62ECA">
              <w:rPr>
                <w:rFonts w:hint="eastAsia"/>
              </w:rPr>
              <w:t>化学</w:t>
            </w:r>
          </w:p>
        </w:tc>
        <w:tc>
          <w:tcPr>
            <w:tcW w:w="0" w:type="auto"/>
          </w:tcPr>
          <w:p w14:paraId="631D7558" w14:textId="77777777" w:rsidR="002673F2" w:rsidRPr="00B62ECA" w:rsidRDefault="002673F2" w:rsidP="00AD53B4">
            <w:pPr>
              <w:rPr>
                <w:rFonts w:hint="eastAsia"/>
              </w:rPr>
            </w:pPr>
            <w:r w:rsidRPr="00B62ECA">
              <w:rPr>
                <w:rFonts w:hint="eastAsia"/>
              </w:rPr>
              <w:t>工程技术</w:t>
            </w:r>
          </w:p>
        </w:tc>
        <w:tc>
          <w:tcPr>
            <w:tcW w:w="0" w:type="auto"/>
          </w:tcPr>
          <w:p w14:paraId="7C2B94D8" w14:textId="77777777" w:rsidR="002673F2" w:rsidRPr="00B62ECA" w:rsidRDefault="002673F2" w:rsidP="00AD53B4">
            <w:pPr>
              <w:rPr>
                <w:rFonts w:hint="eastAsia"/>
              </w:rPr>
            </w:pPr>
            <w:r w:rsidRPr="00B62ECA">
              <w:rPr>
                <w:rFonts w:hint="eastAsia"/>
              </w:rPr>
              <w:t>62108</w:t>
            </w:r>
          </w:p>
        </w:tc>
      </w:tr>
      <w:tr w:rsidR="002673F2" w:rsidRPr="00B62ECA" w14:paraId="18D4801B" w14:textId="77777777" w:rsidTr="00AD53B4">
        <w:tc>
          <w:tcPr>
            <w:tcW w:w="0" w:type="auto"/>
          </w:tcPr>
          <w:p w14:paraId="4DCBC9C0" w14:textId="77777777" w:rsidR="002673F2" w:rsidRPr="00B62ECA" w:rsidRDefault="002673F2" w:rsidP="00AD53B4">
            <w:pPr>
              <w:rPr>
                <w:rFonts w:hint="eastAsia"/>
              </w:rPr>
            </w:pPr>
            <w:r w:rsidRPr="00B62ECA">
              <w:rPr>
                <w:rFonts w:hint="eastAsia"/>
              </w:rPr>
              <w:t>物理与天体物理</w:t>
            </w:r>
          </w:p>
        </w:tc>
        <w:tc>
          <w:tcPr>
            <w:tcW w:w="0" w:type="auto"/>
          </w:tcPr>
          <w:p w14:paraId="1E07A4D1" w14:textId="77777777" w:rsidR="002673F2" w:rsidRPr="00B62ECA" w:rsidRDefault="002673F2" w:rsidP="00AD53B4">
            <w:pPr>
              <w:rPr>
                <w:rFonts w:hint="eastAsia"/>
              </w:rPr>
            </w:pPr>
            <w:r w:rsidRPr="00B62ECA">
              <w:rPr>
                <w:rFonts w:hint="eastAsia"/>
              </w:rPr>
              <w:t>工程技术</w:t>
            </w:r>
          </w:p>
        </w:tc>
        <w:tc>
          <w:tcPr>
            <w:tcW w:w="0" w:type="auto"/>
          </w:tcPr>
          <w:p w14:paraId="264AA624" w14:textId="77777777" w:rsidR="002673F2" w:rsidRPr="00B62ECA" w:rsidRDefault="002673F2" w:rsidP="00AD53B4">
            <w:pPr>
              <w:rPr>
                <w:rFonts w:hint="eastAsia"/>
              </w:rPr>
            </w:pPr>
            <w:r w:rsidRPr="00B62ECA">
              <w:rPr>
                <w:rFonts w:hint="eastAsia"/>
              </w:rPr>
              <w:t>55614</w:t>
            </w:r>
          </w:p>
        </w:tc>
      </w:tr>
      <w:tr w:rsidR="002673F2" w:rsidRPr="00B62ECA" w14:paraId="17FE0B75" w14:textId="77777777" w:rsidTr="00AD53B4">
        <w:tc>
          <w:tcPr>
            <w:tcW w:w="0" w:type="auto"/>
          </w:tcPr>
          <w:p w14:paraId="2B435B29" w14:textId="77777777" w:rsidR="002673F2" w:rsidRPr="00B62ECA" w:rsidRDefault="002673F2" w:rsidP="00AD53B4">
            <w:pPr>
              <w:rPr>
                <w:rFonts w:hint="eastAsia"/>
              </w:rPr>
            </w:pPr>
            <w:r w:rsidRPr="00B62ECA">
              <w:rPr>
                <w:rFonts w:hint="eastAsia"/>
              </w:rPr>
              <w:t>材料科学</w:t>
            </w:r>
          </w:p>
        </w:tc>
        <w:tc>
          <w:tcPr>
            <w:tcW w:w="0" w:type="auto"/>
          </w:tcPr>
          <w:p w14:paraId="520CF515" w14:textId="77777777" w:rsidR="002673F2" w:rsidRPr="00B62ECA" w:rsidRDefault="002673F2" w:rsidP="00AD53B4">
            <w:pPr>
              <w:rPr>
                <w:rFonts w:hint="eastAsia"/>
              </w:rPr>
            </w:pPr>
            <w:r w:rsidRPr="00B62ECA">
              <w:rPr>
                <w:rFonts w:hint="eastAsia"/>
              </w:rPr>
              <w:t>化学</w:t>
            </w:r>
          </w:p>
        </w:tc>
        <w:tc>
          <w:tcPr>
            <w:tcW w:w="0" w:type="auto"/>
          </w:tcPr>
          <w:p w14:paraId="56230184" w14:textId="77777777" w:rsidR="002673F2" w:rsidRPr="00B62ECA" w:rsidRDefault="002673F2" w:rsidP="00AD53B4">
            <w:pPr>
              <w:rPr>
                <w:rFonts w:hint="eastAsia"/>
              </w:rPr>
            </w:pPr>
            <w:r w:rsidRPr="00B62ECA">
              <w:rPr>
                <w:rFonts w:hint="eastAsia"/>
              </w:rPr>
              <w:t>51317</w:t>
            </w:r>
          </w:p>
        </w:tc>
      </w:tr>
      <w:tr w:rsidR="002673F2" w:rsidRPr="00B62ECA" w14:paraId="0F432CCB" w14:textId="77777777" w:rsidTr="00AD53B4">
        <w:tc>
          <w:tcPr>
            <w:tcW w:w="0" w:type="auto"/>
          </w:tcPr>
          <w:p w14:paraId="080A4D91" w14:textId="77777777" w:rsidR="002673F2" w:rsidRPr="00B62ECA" w:rsidRDefault="002673F2" w:rsidP="00AD53B4">
            <w:pPr>
              <w:rPr>
                <w:rFonts w:hint="eastAsia"/>
              </w:rPr>
            </w:pPr>
            <w:r w:rsidRPr="00B62ECA">
              <w:rPr>
                <w:rFonts w:hint="eastAsia"/>
              </w:rPr>
              <w:t>生物学</w:t>
            </w:r>
          </w:p>
        </w:tc>
        <w:tc>
          <w:tcPr>
            <w:tcW w:w="0" w:type="auto"/>
          </w:tcPr>
          <w:p w14:paraId="0E4E60C9" w14:textId="77777777" w:rsidR="002673F2" w:rsidRPr="00B62ECA" w:rsidRDefault="002673F2" w:rsidP="00AD53B4">
            <w:pPr>
              <w:rPr>
                <w:rFonts w:hint="eastAsia"/>
              </w:rPr>
            </w:pPr>
            <w:r w:rsidRPr="00B62ECA">
              <w:rPr>
                <w:rFonts w:hint="eastAsia"/>
              </w:rPr>
              <w:t>农林科学</w:t>
            </w:r>
          </w:p>
        </w:tc>
        <w:tc>
          <w:tcPr>
            <w:tcW w:w="0" w:type="auto"/>
          </w:tcPr>
          <w:p w14:paraId="6FE3BFD4" w14:textId="77777777" w:rsidR="002673F2" w:rsidRPr="00B62ECA" w:rsidRDefault="002673F2" w:rsidP="00AD53B4">
            <w:pPr>
              <w:rPr>
                <w:rFonts w:hint="eastAsia"/>
              </w:rPr>
            </w:pPr>
            <w:r w:rsidRPr="00B62ECA">
              <w:rPr>
                <w:rFonts w:hint="eastAsia"/>
              </w:rPr>
              <w:t>50682</w:t>
            </w:r>
          </w:p>
        </w:tc>
      </w:tr>
      <w:tr w:rsidR="002673F2" w:rsidRPr="00B62ECA" w14:paraId="12A9FDEE" w14:textId="77777777" w:rsidTr="00AD53B4">
        <w:tc>
          <w:tcPr>
            <w:tcW w:w="0" w:type="auto"/>
          </w:tcPr>
          <w:p w14:paraId="1F1A1621" w14:textId="77777777" w:rsidR="002673F2" w:rsidRPr="00B62ECA" w:rsidRDefault="002673F2" w:rsidP="00AD53B4">
            <w:pPr>
              <w:rPr>
                <w:rFonts w:hint="eastAsia"/>
              </w:rPr>
            </w:pPr>
            <w:r w:rsidRPr="00B62ECA">
              <w:rPr>
                <w:rFonts w:hint="eastAsia"/>
              </w:rPr>
              <w:t>农林科学</w:t>
            </w:r>
          </w:p>
        </w:tc>
        <w:tc>
          <w:tcPr>
            <w:tcW w:w="0" w:type="auto"/>
          </w:tcPr>
          <w:p w14:paraId="46CFB42C" w14:textId="77777777" w:rsidR="002673F2" w:rsidRPr="00B62ECA" w:rsidRDefault="002673F2" w:rsidP="00AD53B4">
            <w:pPr>
              <w:rPr>
                <w:rFonts w:hint="eastAsia"/>
              </w:rPr>
            </w:pPr>
            <w:r w:rsidRPr="00B62ECA">
              <w:rPr>
                <w:rFonts w:hint="eastAsia"/>
              </w:rPr>
              <w:t>生物学</w:t>
            </w:r>
          </w:p>
        </w:tc>
        <w:tc>
          <w:tcPr>
            <w:tcW w:w="0" w:type="auto"/>
          </w:tcPr>
          <w:p w14:paraId="293FE110" w14:textId="77777777" w:rsidR="002673F2" w:rsidRPr="00B62ECA" w:rsidRDefault="002673F2" w:rsidP="00AD53B4">
            <w:pPr>
              <w:rPr>
                <w:rFonts w:hint="eastAsia"/>
              </w:rPr>
            </w:pPr>
            <w:r w:rsidRPr="00B62ECA">
              <w:rPr>
                <w:rFonts w:hint="eastAsia"/>
              </w:rPr>
              <w:t>50067</w:t>
            </w:r>
          </w:p>
        </w:tc>
      </w:tr>
      <w:tr w:rsidR="002673F2" w:rsidRPr="00B62ECA" w14:paraId="42D11150" w14:textId="77777777" w:rsidTr="00AD53B4">
        <w:tc>
          <w:tcPr>
            <w:tcW w:w="0" w:type="auto"/>
          </w:tcPr>
          <w:p w14:paraId="1E7F4225" w14:textId="77777777" w:rsidR="002673F2" w:rsidRPr="00B62ECA" w:rsidRDefault="002673F2" w:rsidP="00AD53B4">
            <w:pPr>
              <w:rPr>
                <w:rFonts w:hint="eastAsia"/>
              </w:rPr>
            </w:pPr>
            <w:r w:rsidRPr="00B62ECA">
              <w:rPr>
                <w:rFonts w:hint="eastAsia"/>
              </w:rPr>
              <w:t>物理与天体物理</w:t>
            </w:r>
          </w:p>
        </w:tc>
        <w:tc>
          <w:tcPr>
            <w:tcW w:w="0" w:type="auto"/>
          </w:tcPr>
          <w:p w14:paraId="13193F24" w14:textId="77777777" w:rsidR="002673F2" w:rsidRPr="00B62ECA" w:rsidRDefault="002673F2" w:rsidP="00AD53B4">
            <w:pPr>
              <w:rPr>
                <w:rFonts w:hint="eastAsia"/>
              </w:rPr>
            </w:pPr>
            <w:r w:rsidRPr="00B62ECA">
              <w:rPr>
                <w:rFonts w:hint="eastAsia"/>
              </w:rPr>
              <w:t>材料科学</w:t>
            </w:r>
          </w:p>
        </w:tc>
        <w:tc>
          <w:tcPr>
            <w:tcW w:w="0" w:type="auto"/>
          </w:tcPr>
          <w:p w14:paraId="4A97F64F" w14:textId="77777777" w:rsidR="002673F2" w:rsidRPr="00B62ECA" w:rsidRDefault="002673F2" w:rsidP="00AD53B4">
            <w:pPr>
              <w:rPr>
                <w:rFonts w:hint="eastAsia"/>
              </w:rPr>
            </w:pPr>
            <w:r w:rsidRPr="00B62ECA">
              <w:rPr>
                <w:rFonts w:hint="eastAsia"/>
              </w:rPr>
              <w:t>49152</w:t>
            </w:r>
          </w:p>
        </w:tc>
      </w:tr>
      <w:tr w:rsidR="002673F2" w:rsidRPr="00B62ECA" w14:paraId="4559D404" w14:textId="77777777" w:rsidTr="00AD53B4">
        <w:tc>
          <w:tcPr>
            <w:tcW w:w="0" w:type="auto"/>
          </w:tcPr>
          <w:p w14:paraId="6991F104" w14:textId="77777777" w:rsidR="002673F2" w:rsidRPr="00B62ECA" w:rsidRDefault="002673F2" w:rsidP="00AD53B4">
            <w:pPr>
              <w:rPr>
                <w:rFonts w:hint="eastAsia"/>
              </w:rPr>
            </w:pPr>
            <w:r w:rsidRPr="00B62ECA">
              <w:rPr>
                <w:rFonts w:hint="eastAsia"/>
              </w:rPr>
              <w:lastRenderedPageBreak/>
              <w:t>工程技术</w:t>
            </w:r>
          </w:p>
        </w:tc>
        <w:tc>
          <w:tcPr>
            <w:tcW w:w="0" w:type="auto"/>
          </w:tcPr>
          <w:p w14:paraId="1ED8272F" w14:textId="77777777" w:rsidR="002673F2" w:rsidRPr="00B62ECA" w:rsidRDefault="002673F2" w:rsidP="00AD53B4">
            <w:pPr>
              <w:rPr>
                <w:rFonts w:hint="eastAsia"/>
              </w:rPr>
            </w:pPr>
            <w:r w:rsidRPr="00B62ECA">
              <w:rPr>
                <w:rFonts w:hint="eastAsia"/>
              </w:rPr>
              <w:t>计算机科学</w:t>
            </w:r>
          </w:p>
        </w:tc>
        <w:tc>
          <w:tcPr>
            <w:tcW w:w="0" w:type="auto"/>
          </w:tcPr>
          <w:p w14:paraId="6563EBCC" w14:textId="77777777" w:rsidR="002673F2" w:rsidRPr="00B62ECA" w:rsidRDefault="002673F2" w:rsidP="00AD53B4">
            <w:pPr>
              <w:rPr>
                <w:rFonts w:hint="eastAsia"/>
              </w:rPr>
            </w:pPr>
            <w:r w:rsidRPr="00B62ECA">
              <w:rPr>
                <w:rFonts w:hint="eastAsia"/>
              </w:rPr>
              <w:t>49140</w:t>
            </w:r>
          </w:p>
        </w:tc>
      </w:tr>
      <w:tr w:rsidR="002673F2" w:rsidRPr="00B62ECA" w14:paraId="21308FBC" w14:textId="77777777" w:rsidTr="00AD53B4">
        <w:tc>
          <w:tcPr>
            <w:tcW w:w="0" w:type="auto"/>
          </w:tcPr>
          <w:p w14:paraId="22276E4E" w14:textId="77777777" w:rsidR="002673F2" w:rsidRPr="00B62ECA" w:rsidRDefault="002673F2" w:rsidP="00AD53B4">
            <w:pPr>
              <w:rPr>
                <w:rFonts w:hint="eastAsia"/>
              </w:rPr>
            </w:pPr>
            <w:r w:rsidRPr="00B62ECA">
              <w:rPr>
                <w:rFonts w:hint="eastAsia"/>
              </w:rPr>
              <w:t>工程技术</w:t>
            </w:r>
          </w:p>
        </w:tc>
        <w:tc>
          <w:tcPr>
            <w:tcW w:w="0" w:type="auto"/>
          </w:tcPr>
          <w:p w14:paraId="5DBF5970" w14:textId="77777777" w:rsidR="002673F2" w:rsidRPr="00B62ECA" w:rsidRDefault="002673F2" w:rsidP="00AD53B4">
            <w:pPr>
              <w:rPr>
                <w:rFonts w:hint="eastAsia"/>
              </w:rPr>
            </w:pPr>
            <w:r w:rsidRPr="00B62ECA">
              <w:rPr>
                <w:rFonts w:hint="eastAsia"/>
              </w:rPr>
              <w:t>物理与天体物理</w:t>
            </w:r>
          </w:p>
        </w:tc>
        <w:tc>
          <w:tcPr>
            <w:tcW w:w="0" w:type="auto"/>
          </w:tcPr>
          <w:p w14:paraId="10D6F2E2" w14:textId="77777777" w:rsidR="002673F2" w:rsidRPr="00B62ECA" w:rsidRDefault="002673F2" w:rsidP="00AD53B4">
            <w:pPr>
              <w:rPr>
                <w:rFonts w:hint="eastAsia"/>
              </w:rPr>
            </w:pPr>
            <w:r w:rsidRPr="00B62ECA">
              <w:rPr>
                <w:rFonts w:hint="eastAsia"/>
              </w:rPr>
              <w:t>48750</w:t>
            </w:r>
          </w:p>
        </w:tc>
      </w:tr>
      <w:tr w:rsidR="002673F2" w:rsidRPr="00B62ECA" w14:paraId="4E240CC9" w14:textId="77777777" w:rsidTr="00AD53B4">
        <w:tc>
          <w:tcPr>
            <w:tcW w:w="0" w:type="auto"/>
          </w:tcPr>
          <w:p w14:paraId="5F06EBA6" w14:textId="77777777" w:rsidR="002673F2" w:rsidRPr="00B62ECA" w:rsidRDefault="002673F2" w:rsidP="00AD53B4">
            <w:pPr>
              <w:rPr>
                <w:rFonts w:hint="eastAsia"/>
              </w:rPr>
            </w:pPr>
            <w:r w:rsidRPr="00B62ECA">
              <w:rPr>
                <w:rFonts w:hint="eastAsia"/>
              </w:rPr>
              <w:t>工程技术</w:t>
            </w:r>
          </w:p>
        </w:tc>
        <w:tc>
          <w:tcPr>
            <w:tcW w:w="0" w:type="auto"/>
          </w:tcPr>
          <w:p w14:paraId="278B1CAB" w14:textId="77777777" w:rsidR="002673F2" w:rsidRPr="00B62ECA" w:rsidRDefault="002673F2" w:rsidP="00AD53B4">
            <w:pPr>
              <w:rPr>
                <w:rFonts w:hint="eastAsia"/>
              </w:rPr>
            </w:pPr>
            <w:r w:rsidRPr="00B62ECA">
              <w:rPr>
                <w:rFonts w:hint="eastAsia"/>
              </w:rPr>
              <w:t>化学</w:t>
            </w:r>
          </w:p>
        </w:tc>
        <w:tc>
          <w:tcPr>
            <w:tcW w:w="0" w:type="auto"/>
          </w:tcPr>
          <w:p w14:paraId="1ED78C0A" w14:textId="77777777" w:rsidR="002673F2" w:rsidRPr="00B62ECA" w:rsidRDefault="002673F2" w:rsidP="00AD53B4">
            <w:pPr>
              <w:rPr>
                <w:rFonts w:hint="eastAsia"/>
              </w:rPr>
            </w:pPr>
            <w:r w:rsidRPr="00B62ECA">
              <w:rPr>
                <w:rFonts w:hint="eastAsia"/>
              </w:rPr>
              <w:t>48088</w:t>
            </w:r>
          </w:p>
        </w:tc>
      </w:tr>
      <w:tr w:rsidR="002673F2" w:rsidRPr="00B62ECA" w14:paraId="31DED41F" w14:textId="77777777" w:rsidTr="00AD53B4">
        <w:tc>
          <w:tcPr>
            <w:tcW w:w="0" w:type="auto"/>
          </w:tcPr>
          <w:p w14:paraId="580B5ADA" w14:textId="77777777" w:rsidR="002673F2" w:rsidRPr="00B62ECA" w:rsidRDefault="002673F2" w:rsidP="00AD53B4">
            <w:pPr>
              <w:rPr>
                <w:rFonts w:hint="eastAsia"/>
              </w:rPr>
            </w:pPr>
            <w:r w:rsidRPr="00B62ECA">
              <w:rPr>
                <w:rFonts w:hint="eastAsia"/>
              </w:rPr>
              <w:t>心理学</w:t>
            </w:r>
          </w:p>
        </w:tc>
        <w:tc>
          <w:tcPr>
            <w:tcW w:w="0" w:type="auto"/>
          </w:tcPr>
          <w:p w14:paraId="46A9433F" w14:textId="77777777" w:rsidR="002673F2" w:rsidRPr="00B62ECA" w:rsidRDefault="002673F2" w:rsidP="00AD53B4">
            <w:pPr>
              <w:rPr>
                <w:rFonts w:hint="eastAsia"/>
              </w:rPr>
            </w:pPr>
            <w:r w:rsidRPr="00B62ECA">
              <w:rPr>
                <w:rFonts w:hint="eastAsia"/>
              </w:rPr>
              <w:t>医学</w:t>
            </w:r>
          </w:p>
        </w:tc>
        <w:tc>
          <w:tcPr>
            <w:tcW w:w="0" w:type="auto"/>
          </w:tcPr>
          <w:p w14:paraId="6685B0DC" w14:textId="77777777" w:rsidR="002673F2" w:rsidRPr="00B62ECA" w:rsidRDefault="002673F2" w:rsidP="00AD53B4">
            <w:pPr>
              <w:rPr>
                <w:rFonts w:hint="eastAsia"/>
              </w:rPr>
            </w:pPr>
            <w:r w:rsidRPr="00B62ECA">
              <w:rPr>
                <w:rFonts w:hint="eastAsia"/>
              </w:rPr>
              <w:t>45941</w:t>
            </w:r>
          </w:p>
        </w:tc>
      </w:tr>
      <w:tr w:rsidR="002673F2" w:rsidRPr="00B62ECA" w14:paraId="30F4114D" w14:textId="77777777" w:rsidTr="00AD53B4">
        <w:tc>
          <w:tcPr>
            <w:tcW w:w="0" w:type="auto"/>
          </w:tcPr>
          <w:p w14:paraId="4C7C67D4" w14:textId="77777777" w:rsidR="002673F2" w:rsidRPr="00B62ECA" w:rsidRDefault="002673F2" w:rsidP="00AD53B4">
            <w:pPr>
              <w:rPr>
                <w:rFonts w:hint="eastAsia"/>
              </w:rPr>
            </w:pPr>
            <w:r w:rsidRPr="00B62ECA">
              <w:rPr>
                <w:rFonts w:hint="eastAsia"/>
              </w:rPr>
              <w:t>计算机科学</w:t>
            </w:r>
          </w:p>
        </w:tc>
        <w:tc>
          <w:tcPr>
            <w:tcW w:w="0" w:type="auto"/>
          </w:tcPr>
          <w:p w14:paraId="5BA7FD31" w14:textId="77777777" w:rsidR="002673F2" w:rsidRPr="00B62ECA" w:rsidRDefault="002673F2" w:rsidP="00AD53B4">
            <w:pPr>
              <w:rPr>
                <w:rFonts w:hint="eastAsia"/>
              </w:rPr>
            </w:pPr>
            <w:r w:rsidRPr="00B62ECA">
              <w:rPr>
                <w:rFonts w:hint="eastAsia"/>
              </w:rPr>
              <w:t>工程技术</w:t>
            </w:r>
          </w:p>
        </w:tc>
        <w:tc>
          <w:tcPr>
            <w:tcW w:w="0" w:type="auto"/>
          </w:tcPr>
          <w:p w14:paraId="56A91E16" w14:textId="77777777" w:rsidR="002673F2" w:rsidRPr="00B62ECA" w:rsidRDefault="002673F2" w:rsidP="00AD53B4">
            <w:pPr>
              <w:rPr>
                <w:rFonts w:hint="eastAsia"/>
              </w:rPr>
            </w:pPr>
            <w:r w:rsidRPr="00B62ECA">
              <w:rPr>
                <w:rFonts w:hint="eastAsia"/>
              </w:rPr>
              <w:t>44949</w:t>
            </w:r>
          </w:p>
        </w:tc>
      </w:tr>
      <w:tr w:rsidR="002673F2" w:rsidRPr="00B62ECA" w14:paraId="09521488" w14:textId="77777777" w:rsidTr="00AD53B4">
        <w:tc>
          <w:tcPr>
            <w:tcW w:w="0" w:type="auto"/>
          </w:tcPr>
          <w:p w14:paraId="1E48929D" w14:textId="77777777" w:rsidR="002673F2" w:rsidRPr="00B62ECA" w:rsidRDefault="002673F2" w:rsidP="00AD53B4">
            <w:pPr>
              <w:rPr>
                <w:rFonts w:hint="eastAsia"/>
              </w:rPr>
            </w:pPr>
            <w:r w:rsidRPr="00B62ECA">
              <w:rPr>
                <w:rFonts w:hint="eastAsia"/>
              </w:rPr>
              <w:t>化学</w:t>
            </w:r>
          </w:p>
        </w:tc>
        <w:tc>
          <w:tcPr>
            <w:tcW w:w="0" w:type="auto"/>
          </w:tcPr>
          <w:p w14:paraId="612D4A21" w14:textId="77777777" w:rsidR="002673F2" w:rsidRPr="00B62ECA" w:rsidRDefault="002673F2" w:rsidP="00AD53B4">
            <w:pPr>
              <w:rPr>
                <w:rFonts w:hint="eastAsia"/>
              </w:rPr>
            </w:pPr>
            <w:r w:rsidRPr="00B62ECA">
              <w:rPr>
                <w:rFonts w:hint="eastAsia"/>
              </w:rPr>
              <w:t>医学</w:t>
            </w:r>
          </w:p>
        </w:tc>
        <w:tc>
          <w:tcPr>
            <w:tcW w:w="0" w:type="auto"/>
          </w:tcPr>
          <w:p w14:paraId="2181BD90" w14:textId="77777777" w:rsidR="002673F2" w:rsidRPr="00B62ECA" w:rsidRDefault="002673F2" w:rsidP="00AD53B4">
            <w:pPr>
              <w:rPr>
                <w:rFonts w:hint="eastAsia"/>
              </w:rPr>
            </w:pPr>
            <w:r w:rsidRPr="00B62ECA">
              <w:rPr>
                <w:rFonts w:hint="eastAsia"/>
              </w:rPr>
              <w:t>40092</w:t>
            </w:r>
          </w:p>
        </w:tc>
      </w:tr>
      <w:tr w:rsidR="002673F2" w:rsidRPr="005F7D46" w14:paraId="7C0C749F" w14:textId="77777777" w:rsidTr="00AD53B4">
        <w:tc>
          <w:tcPr>
            <w:tcW w:w="0" w:type="auto"/>
          </w:tcPr>
          <w:p w14:paraId="2CEA695E" w14:textId="77777777" w:rsidR="002673F2" w:rsidRPr="00B62ECA" w:rsidRDefault="002673F2" w:rsidP="00AD53B4">
            <w:pPr>
              <w:rPr>
                <w:rFonts w:hint="eastAsia"/>
              </w:rPr>
            </w:pPr>
            <w:r w:rsidRPr="00B62ECA">
              <w:rPr>
                <w:rFonts w:hint="eastAsia"/>
              </w:rPr>
              <w:t>生物学</w:t>
            </w:r>
          </w:p>
        </w:tc>
        <w:tc>
          <w:tcPr>
            <w:tcW w:w="0" w:type="auto"/>
          </w:tcPr>
          <w:p w14:paraId="37D90B53" w14:textId="77777777" w:rsidR="002673F2" w:rsidRPr="00B62ECA" w:rsidRDefault="002673F2" w:rsidP="00AD53B4">
            <w:pPr>
              <w:rPr>
                <w:rFonts w:hint="eastAsia"/>
              </w:rPr>
            </w:pPr>
            <w:r w:rsidRPr="00B62ECA">
              <w:rPr>
                <w:rFonts w:hint="eastAsia"/>
              </w:rPr>
              <w:t>环境科学与生态学</w:t>
            </w:r>
          </w:p>
        </w:tc>
        <w:tc>
          <w:tcPr>
            <w:tcW w:w="0" w:type="auto"/>
          </w:tcPr>
          <w:p w14:paraId="1C943044" w14:textId="77777777" w:rsidR="002673F2" w:rsidRPr="005F7D46" w:rsidRDefault="002673F2" w:rsidP="00AD53B4">
            <w:r w:rsidRPr="00B62ECA">
              <w:rPr>
                <w:rFonts w:hint="eastAsia"/>
              </w:rPr>
              <w:t>38250</w:t>
            </w:r>
          </w:p>
        </w:tc>
      </w:tr>
    </w:tbl>
    <w:p w14:paraId="04E2E263" w14:textId="77777777" w:rsidR="002673F2" w:rsidRDefault="002673F2" w:rsidP="00C846FD">
      <w:pPr>
        <w:pStyle w:val="3"/>
      </w:pPr>
      <w:r>
        <w:rPr>
          <w:rFonts w:hint="eastAsia"/>
        </w:rPr>
        <w:t>很罕见</w:t>
      </w:r>
      <w:r w:rsidRPr="005F7D46">
        <w:rPr>
          <w:rFonts w:hint="eastAsia"/>
          <w:sz w:val="26"/>
          <w:szCs w:val="26"/>
        </w:rPr>
        <w:t>的</w:t>
      </w:r>
      <w:r>
        <w:rPr>
          <w:rFonts w:hint="eastAsia"/>
        </w:rPr>
        <w:t>跨界</w:t>
      </w:r>
    </w:p>
    <w:tbl>
      <w:tblPr>
        <w:tblStyle w:val="af7"/>
        <w:tblW w:w="0" w:type="auto"/>
        <w:tblLook w:val="04A0" w:firstRow="1" w:lastRow="0" w:firstColumn="1" w:lastColumn="0" w:noHBand="0" w:noVBand="1"/>
      </w:tblPr>
      <w:tblGrid>
        <w:gridCol w:w="1180"/>
        <w:gridCol w:w="1896"/>
        <w:gridCol w:w="1180"/>
      </w:tblGrid>
      <w:tr w:rsidR="002673F2" w:rsidRPr="00596052" w14:paraId="201F2649" w14:textId="77777777" w:rsidTr="00AD53B4">
        <w:tc>
          <w:tcPr>
            <w:tcW w:w="0" w:type="auto"/>
          </w:tcPr>
          <w:p w14:paraId="0F13B5BA" w14:textId="77777777" w:rsidR="002673F2" w:rsidRPr="00596052" w:rsidRDefault="002673F2" w:rsidP="00AD53B4">
            <w:pPr>
              <w:rPr>
                <w:rFonts w:hint="eastAsia"/>
                <w:b/>
                <w:bCs/>
              </w:rPr>
            </w:pPr>
            <w:r w:rsidRPr="00596052">
              <w:rPr>
                <w:rFonts w:hint="eastAsia"/>
                <w:b/>
                <w:bCs/>
              </w:rPr>
              <w:t>初始学科</w:t>
            </w:r>
          </w:p>
        </w:tc>
        <w:tc>
          <w:tcPr>
            <w:tcW w:w="0" w:type="auto"/>
          </w:tcPr>
          <w:p w14:paraId="022F582C" w14:textId="77777777" w:rsidR="002673F2" w:rsidRPr="00596052" w:rsidRDefault="002673F2" w:rsidP="00AD53B4">
            <w:pPr>
              <w:rPr>
                <w:rFonts w:hint="eastAsia"/>
                <w:b/>
                <w:bCs/>
              </w:rPr>
            </w:pPr>
            <w:r>
              <w:rPr>
                <w:rFonts w:hint="eastAsia"/>
                <w:b/>
                <w:bCs/>
              </w:rPr>
              <w:t>跨界学科</w:t>
            </w:r>
          </w:p>
        </w:tc>
        <w:tc>
          <w:tcPr>
            <w:tcW w:w="0" w:type="auto"/>
          </w:tcPr>
          <w:p w14:paraId="6D563AEA" w14:textId="77777777" w:rsidR="002673F2" w:rsidRPr="00596052" w:rsidRDefault="002673F2" w:rsidP="00AD53B4">
            <w:pPr>
              <w:rPr>
                <w:rFonts w:hint="eastAsia"/>
                <w:b/>
                <w:bCs/>
              </w:rPr>
            </w:pPr>
            <w:r>
              <w:rPr>
                <w:rFonts w:hint="eastAsia"/>
                <w:b/>
                <w:bCs/>
              </w:rPr>
              <w:t>研究者数</w:t>
            </w:r>
          </w:p>
        </w:tc>
      </w:tr>
      <w:tr w:rsidR="002673F2" w:rsidRPr="002F4C41" w14:paraId="7A3DC45D" w14:textId="77777777" w:rsidTr="00AD53B4">
        <w:tc>
          <w:tcPr>
            <w:tcW w:w="0" w:type="auto"/>
          </w:tcPr>
          <w:p w14:paraId="660C9210" w14:textId="77777777" w:rsidR="002673F2" w:rsidRPr="002F4C41" w:rsidRDefault="002673F2" w:rsidP="00AD53B4">
            <w:pPr>
              <w:rPr>
                <w:rFonts w:hint="eastAsia"/>
              </w:rPr>
            </w:pPr>
            <w:r w:rsidRPr="002F4C41">
              <w:rPr>
                <w:rFonts w:hint="eastAsia"/>
              </w:rPr>
              <w:t>教育学</w:t>
            </w:r>
          </w:p>
        </w:tc>
        <w:tc>
          <w:tcPr>
            <w:tcW w:w="0" w:type="auto"/>
          </w:tcPr>
          <w:p w14:paraId="0B4C5DF6" w14:textId="77777777" w:rsidR="002673F2" w:rsidRPr="002F4C41" w:rsidRDefault="002673F2" w:rsidP="00AD53B4">
            <w:pPr>
              <w:rPr>
                <w:rFonts w:hint="eastAsia"/>
              </w:rPr>
            </w:pPr>
            <w:r w:rsidRPr="002F4C41">
              <w:rPr>
                <w:rFonts w:hint="eastAsia"/>
              </w:rPr>
              <w:t>材料科学</w:t>
            </w:r>
          </w:p>
        </w:tc>
        <w:tc>
          <w:tcPr>
            <w:tcW w:w="0" w:type="auto"/>
          </w:tcPr>
          <w:p w14:paraId="0BBD5A4C" w14:textId="77777777" w:rsidR="002673F2" w:rsidRPr="002F4C41" w:rsidRDefault="002673F2" w:rsidP="00AD53B4">
            <w:pPr>
              <w:rPr>
                <w:rFonts w:hint="eastAsia"/>
              </w:rPr>
            </w:pPr>
            <w:r w:rsidRPr="002F4C41">
              <w:rPr>
                <w:rFonts w:hint="eastAsia"/>
              </w:rPr>
              <w:t>23</w:t>
            </w:r>
          </w:p>
        </w:tc>
      </w:tr>
      <w:tr w:rsidR="002673F2" w:rsidRPr="002F4C41" w14:paraId="531EBD4D" w14:textId="77777777" w:rsidTr="00AD53B4">
        <w:tc>
          <w:tcPr>
            <w:tcW w:w="0" w:type="auto"/>
          </w:tcPr>
          <w:p w14:paraId="2EA30AD0" w14:textId="77777777" w:rsidR="002673F2" w:rsidRPr="002F4C41" w:rsidRDefault="002673F2" w:rsidP="00AD53B4">
            <w:pPr>
              <w:rPr>
                <w:rFonts w:hint="eastAsia"/>
              </w:rPr>
            </w:pPr>
            <w:r w:rsidRPr="002F4C41">
              <w:rPr>
                <w:rFonts w:hint="eastAsia"/>
              </w:rPr>
              <w:t>材料科学</w:t>
            </w:r>
          </w:p>
        </w:tc>
        <w:tc>
          <w:tcPr>
            <w:tcW w:w="0" w:type="auto"/>
          </w:tcPr>
          <w:p w14:paraId="3FE29E1C" w14:textId="77777777" w:rsidR="002673F2" w:rsidRPr="002F4C41" w:rsidRDefault="002673F2" w:rsidP="00AD53B4">
            <w:pPr>
              <w:rPr>
                <w:rFonts w:hint="eastAsia"/>
              </w:rPr>
            </w:pPr>
            <w:r w:rsidRPr="002F4C41">
              <w:rPr>
                <w:rFonts w:hint="eastAsia"/>
              </w:rPr>
              <w:t>心理学</w:t>
            </w:r>
          </w:p>
        </w:tc>
        <w:tc>
          <w:tcPr>
            <w:tcW w:w="0" w:type="auto"/>
          </w:tcPr>
          <w:p w14:paraId="73D87C20" w14:textId="77777777" w:rsidR="002673F2" w:rsidRPr="002F4C41" w:rsidRDefault="002673F2" w:rsidP="00AD53B4">
            <w:pPr>
              <w:rPr>
                <w:rFonts w:hint="eastAsia"/>
              </w:rPr>
            </w:pPr>
            <w:r w:rsidRPr="002F4C41">
              <w:rPr>
                <w:rFonts w:hint="eastAsia"/>
              </w:rPr>
              <w:t>62</w:t>
            </w:r>
          </w:p>
        </w:tc>
      </w:tr>
      <w:tr w:rsidR="002673F2" w:rsidRPr="002F4C41" w14:paraId="02BB4E5C" w14:textId="77777777" w:rsidTr="00AD53B4">
        <w:tc>
          <w:tcPr>
            <w:tcW w:w="0" w:type="auto"/>
          </w:tcPr>
          <w:p w14:paraId="5D511F8B" w14:textId="77777777" w:rsidR="002673F2" w:rsidRPr="002F4C41" w:rsidRDefault="002673F2" w:rsidP="00AD53B4">
            <w:pPr>
              <w:rPr>
                <w:rFonts w:hint="eastAsia"/>
              </w:rPr>
            </w:pPr>
            <w:r w:rsidRPr="002F4C41">
              <w:rPr>
                <w:rFonts w:hint="eastAsia"/>
              </w:rPr>
              <w:t>心理学</w:t>
            </w:r>
          </w:p>
        </w:tc>
        <w:tc>
          <w:tcPr>
            <w:tcW w:w="0" w:type="auto"/>
          </w:tcPr>
          <w:p w14:paraId="0C33F8E8" w14:textId="77777777" w:rsidR="002673F2" w:rsidRPr="002F4C41" w:rsidRDefault="002673F2" w:rsidP="00AD53B4">
            <w:pPr>
              <w:rPr>
                <w:rFonts w:hint="eastAsia"/>
              </w:rPr>
            </w:pPr>
            <w:r w:rsidRPr="002F4C41">
              <w:rPr>
                <w:rFonts w:hint="eastAsia"/>
              </w:rPr>
              <w:t>材料科学</w:t>
            </w:r>
          </w:p>
        </w:tc>
        <w:tc>
          <w:tcPr>
            <w:tcW w:w="0" w:type="auto"/>
          </w:tcPr>
          <w:p w14:paraId="40E094DA" w14:textId="77777777" w:rsidR="002673F2" w:rsidRPr="002F4C41" w:rsidRDefault="002673F2" w:rsidP="00AD53B4">
            <w:pPr>
              <w:rPr>
                <w:rFonts w:hint="eastAsia"/>
              </w:rPr>
            </w:pPr>
            <w:r w:rsidRPr="002F4C41">
              <w:rPr>
                <w:rFonts w:hint="eastAsia"/>
              </w:rPr>
              <w:t>62</w:t>
            </w:r>
          </w:p>
        </w:tc>
      </w:tr>
      <w:tr w:rsidR="002673F2" w:rsidRPr="002F4C41" w14:paraId="0D4BC18C" w14:textId="77777777" w:rsidTr="00AD53B4">
        <w:tc>
          <w:tcPr>
            <w:tcW w:w="0" w:type="auto"/>
          </w:tcPr>
          <w:p w14:paraId="66B9C6C2" w14:textId="77777777" w:rsidR="002673F2" w:rsidRPr="002F4C41" w:rsidRDefault="002673F2" w:rsidP="00AD53B4">
            <w:pPr>
              <w:rPr>
                <w:rFonts w:hint="eastAsia"/>
              </w:rPr>
            </w:pPr>
            <w:r w:rsidRPr="002F4C41">
              <w:rPr>
                <w:rFonts w:hint="eastAsia"/>
              </w:rPr>
              <w:t>材料科学</w:t>
            </w:r>
          </w:p>
        </w:tc>
        <w:tc>
          <w:tcPr>
            <w:tcW w:w="0" w:type="auto"/>
          </w:tcPr>
          <w:p w14:paraId="000AE82F" w14:textId="77777777" w:rsidR="002673F2" w:rsidRPr="002F4C41" w:rsidRDefault="002673F2" w:rsidP="00AD53B4">
            <w:pPr>
              <w:rPr>
                <w:rFonts w:hint="eastAsia"/>
              </w:rPr>
            </w:pPr>
            <w:r w:rsidRPr="002F4C41">
              <w:rPr>
                <w:rFonts w:hint="eastAsia"/>
              </w:rPr>
              <w:t>教育学</w:t>
            </w:r>
          </w:p>
        </w:tc>
        <w:tc>
          <w:tcPr>
            <w:tcW w:w="0" w:type="auto"/>
          </w:tcPr>
          <w:p w14:paraId="3D7A062D" w14:textId="77777777" w:rsidR="002673F2" w:rsidRPr="002F4C41" w:rsidRDefault="002673F2" w:rsidP="00AD53B4">
            <w:pPr>
              <w:rPr>
                <w:rFonts w:hint="eastAsia"/>
              </w:rPr>
            </w:pPr>
            <w:r w:rsidRPr="002F4C41">
              <w:rPr>
                <w:rFonts w:hint="eastAsia"/>
              </w:rPr>
              <w:t>64</w:t>
            </w:r>
          </w:p>
        </w:tc>
      </w:tr>
      <w:tr w:rsidR="002673F2" w:rsidRPr="002F4C41" w14:paraId="133B47EA" w14:textId="77777777" w:rsidTr="00AD53B4">
        <w:tc>
          <w:tcPr>
            <w:tcW w:w="0" w:type="auto"/>
          </w:tcPr>
          <w:p w14:paraId="2E4CC6C4" w14:textId="77777777" w:rsidR="002673F2" w:rsidRPr="002F4C41" w:rsidRDefault="002673F2" w:rsidP="00AD53B4">
            <w:pPr>
              <w:rPr>
                <w:rFonts w:hint="eastAsia"/>
              </w:rPr>
            </w:pPr>
            <w:r w:rsidRPr="002F4C41">
              <w:rPr>
                <w:rFonts w:hint="eastAsia"/>
              </w:rPr>
              <w:t>材料科学</w:t>
            </w:r>
          </w:p>
        </w:tc>
        <w:tc>
          <w:tcPr>
            <w:tcW w:w="0" w:type="auto"/>
          </w:tcPr>
          <w:p w14:paraId="52721BCD" w14:textId="77777777" w:rsidR="002673F2" w:rsidRPr="002F4C41" w:rsidRDefault="002673F2" w:rsidP="00AD53B4">
            <w:pPr>
              <w:rPr>
                <w:rFonts w:hint="eastAsia"/>
              </w:rPr>
            </w:pPr>
            <w:r w:rsidRPr="002F4C41">
              <w:rPr>
                <w:rFonts w:hint="eastAsia"/>
              </w:rPr>
              <w:t>法学</w:t>
            </w:r>
          </w:p>
        </w:tc>
        <w:tc>
          <w:tcPr>
            <w:tcW w:w="0" w:type="auto"/>
          </w:tcPr>
          <w:p w14:paraId="7EA17610" w14:textId="77777777" w:rsidR="002673F2" w:rsidRPr="002F4C41" w:rsidRDefault="002673F2" w:rsidP="00AD53B4">
            <w:pPr>
              <w:rPr>
                <w:rFonts w:hint="eastAsia"/>
              </w:rPr>
            </w:pPr>
            <w:r w:rsidRPr="002F4C41">
              <w:rPr>
                <w:rFonts w:hint="eastAsia"/>
              </w:rPr>
              <w:t>68</w:t>
            </w:r>
          </w:p>
        </w:tc>
      </w:tr>
      <w:tr w:rsidR="002673F2" w:rsidRPr="002F4C41" w14:paraId="6A8C815A" w14:textId="77777777" w:rsidTr="00AD53B4">
        <w:tc>
          <w:tcPr>
            <w:tcW w:w="0" w:type="auto"/>
          </w:tcPr>
          <w:p w14:paraId="64429879" w14:textId="77777777" w:rsidR="002673F2" w:rsidRPr="002F4C41" w:rsidRDefault="002673F2" w:rsidP="00AD53B4">
            <w:pPr>
              <w:rPr>
                <w:rFonts w:hint="eastAsia"/>
              </w:rPr>
            </w:pPr>
            <w:r w:rsidRPr="002F4C41">
              <w:rPr>
                <w:rFonts w:hint="eastAsia"/>
              </w:rPr>
              <w:t>教育学</w:t>
            </w:r>
          </w:p>
        </w:tc>
        <w:tc>
          <w:tcPr>
            <w:tcW w:w="0" w:type="auto"/>
          </w:tcPr>
          <w:p w14:paraId="69E04A33" w14:textId="77777777" w:rsidR="002673F2" w:rsidRPr="002F4C41" w:rsidRDefault="002673F2" w:rsidP="00AD53B4">
            <w:pPr>
              <w:rPr>
                <w:rFonts w:hint="eastAsia"/>
              </w:rPr>
            </w:pPr>
            <w:r w:rsidRPr="002F4C41">
              <w:rPr>
                <w:rFonts w:hint="eastAsia"/>
              </w:rPr>
              <w:t>地球科学</w:t>
            </w:r>
          </w:p>
        </w:tc>
        <w:tc>
          <w:tcPr>
            <w:tcW w:w="0" w:type="auto"/>
          </w:tcPr>
          <w:p w14:paraId="5C8B641D" w14:textId="77777777" w:rsidR="002673F2" w:rsidRPr="002F4C41" w:rsidRDefault="002673F2" w:rsidP="00AD53B4">
            <w:pPr>
              <w:rPr>
                <w:rFonts w:hint="eastAsia"/>
              </w:rPr>
            </w:pPr>
            <w:r w:rsidRPr="002F4C41">
              <w:rPr>
                <w:rFonts w:hint="eastAsia"/>
              </w:rPr>
              <w:t>72</w:t>
            </w:r>
          </w:p>
        </w:tc>
      </w:tr>
      <w:tr w:rsidR="002673F2" w:rsidRPr="002F4C41" w14:paraId="6706455A" w14:textId="77777777" w:rsidTr="00AD53B4">
        <w:tc>
          <w:tcPr>
            <w:tcW w:w="0" w:type="auto"/>
          </w:tcPr>
          <w:p w14:paraId="2B4B4B37" w14:textId="77777777" w:rsidR="002673F2" w:rsidRPr="002F4C41" w:rsidRDefault="002673F2" w:rsidP="00AD53B4">
            <w:pPr>
              <w:rPr>
                <w:rFonts w:hint="eastAsia"/>
              </w:rPr>
            </w:pPr>
            <w:r w:rsidRPr="002F4C41">
              <w:rPr>
                <w:rFonts w:hint="eastAsia"/>
              </w:rPr>
              <w:t>法学</w:t>
            </w:r>
          </w:p>
        </w:tc>
        <w:tc>
          <w:tcPr>
            <w:tcW w:w="0" w:type="auto"/>
          </w:tcPr>
          <w:p w14:paraId="02913794" w14:textId="77777777" w:rsidR="002673F2" w:rsidRPr="002F4C41" w:rsidRDefault="002673F2" w:rsidP="00AD53B4">
            <w:pPr>
              <w:rPr>
                <w:rFonts w:hint="eastAsia"/>
              </w:rPr>
            </w:pPr>
            <w:r w:rsidRPr="002F4C41">
              <w:rPr>
                <w:rFonts w:hint="eastAsia"/>
              </w:rPr>
              <w:t>物理与天体物理</w:t>
            </w:r>
          </w:p>
        </w:tc>
        <w:tc>
          <w:tcPr>
            <w:tcW w:w="0" w:type="auto"/>
          </w:tcPr>
          <w:p w14:paraId="180DDDE4" w14:textId="77777777" w:rsidR="002673F2" w:rsidRPr="002F4C41" w:rsidRDefault="002673F2" w:rsidP="00AD53B4">
            <w:pPr>
              <w:rPr>
                <w:rFonts w:hint="eastAsia"/>
              </w:rPr>
            </w:pPr>
            <w:r w:rsidRPr="002F4C41">
              <w:rPr>
                <w:rFonts w:hint="eastAsia"/>
              </w:rPr>
              <w:t>79</w:t>
            </w:r>
          </w:p>
        </w:tc>
      </w:tr>
      <w:tr w:rsidR="002673F2" w:rsidRPr="002F4C41" w14:paraId="6D633076" w14:textId="77777777" w:rsidTr="00AD53B4">
        <w:tc>
          <w:tcPr>
            <w:tcW w:w="0" w:type="auto"/>
          </w:tcPr>
          <w:p w14:paraId="769F7026" w14:textId="77777777" w:rsidR="002673F2" w:rsidRPr="002F4C41" w:rsidRDefault="002673F2" w:rsidP="00AD53B4">
            <w:pPr>
              <w:rPr>
                <w:rFonts w:hint="eastAsia"/>
              </w:rPr>
            </w:pPr>
            <w:r w:rsidRPr="002F4C41">
              <w:rPr>
                <w:rFonts w:hint="eastAsia"/>
              </w:rPr>
              <w:t>法学</w:t>
            </w:r>
          </w:p>
        </w:tc>
        <w:tc>
          <w:tcPr>
            <w:tcW w:w="0" w:type="auto"/>
          </w:tcPr>
          <w:p w14:paraId="5D9E5591" w14:textId="77777777" w:rsidR="002673F2" w:rsidRPr="002F4C41" w:rsidRDefault="002673F2" w:rsidP="00AD53B4">
            <w:pPr>
              <w:rPr>
                <w:rFonts w:hint="eastAsia"/>
              </w:rPr>
            </w:pPr>
            <w:r w:rsidRPr="002F4C41">
              <w:rPr>
                <w:rFonts w:hint="eastAsia"/>
              </w:rPr>
              <w:t>材料科学</w:t>
            </w:r>
          </w:p>
        </w:tc>
        <w:tc>
          <w:tcPr>
            <w:tcW w:w="0" w:type="auto"/>
          </w:tcPr>
          <w:p w14:paraId="1E458DF2" w14:textId="77777777" w:rsidR="002673F2" w:rsidRPr="002F4C41" w:rsidRDefault="002673F2" w:rsidP="00AD53B4">
            <w:pPr>
              <w:rPr>
                <w:rFonts w:hint="eastAsia"/>
              </w:rPr>
            </w:pPr>
            <w:r w:rsidRPr="002F4C41">
              <w:rPr>
                <w:rFonts w:hint="eastAsia"/>
              </w:rPr>
              <w:t>86</w:t>
            </w:r>
          </w:p>
        </w:tc>
      </w:tr>
      <w:tr w:rsidR="002673F2" w:rsidRPr="002F4C41" w14:paraId="6A2E4DBF" w14:textId="77777777" w:rsidTr="00AD53B4">
        <w:tc>
          <w:tcPr>
            <w:tcW w:w="0" w:type="auto"/>
          </w:tcPr>
          <w:p w14:paraId="11471DE0" w14:textId="77777777" w:rsidR="002673F2" w:rsidRPr="002F4C41" w:rsidRDefault="002673F2" w:rsidP="00AD53B4">
            <w:pPr>
              <w:rPr>
                <w:rFonts w:hint="eastAsia"/>
              </w:rPr>
            </w:pPr>
            <w:r w:rsidRPr="002F4C41">
              <w:rPr>
                <w:rFonts w:hint="eastAsia"/>
              </w:rPr>
              <w:t>经济学</w:t>
            </w:r>
          </w:p>
        </w:tc>
        <w:tc>
          <w:tcPr>
            <w:tcW w:w="0" w:type="auto"/>
          </w:tcPr>
          <w:p w14:paraId="7051C95A" w14:textId="77777777" w:rsidR="002673F2" w:rsidRPr="002F4C41" w:rsidRDefault="002673F2" w:rsidP="00AD53B4">
            <w:pPr>
              <w:rPr>
                <w:rFonts w:hint="eastAsia"/>
              </w:rPr>
            </w:pPr>
            <w:r w:rsidRPr="002F4C41">
              <w:rPr>
                <w:rFonts w:hint="eastAsia"/>
              </w:rPr>
              <w:t>化学</w:t>
            </w:r>
          </w:p>
        </w:tc>
        <w:tc>
          <w:tcPr>
            <w:tcW w:w="0" w:type="auto"/>
          </w:tcPr>
          <w:p w14:paraId="0CA67DA1" w14:textId="77777777" w:rsidR="002673F2" w:rsidRPr="002F4C41" w:rsidRDefault="002673F2" w:rsidP="00AD53B4">
            <w:pPr>
              <w:rPr>
                <w:rFonts w:hint="eastAsia"/>
              </w:rPr>
            </w:pPr>
            <w:r w:rsidRPr="002F4C41">
              <w:rPr>
                <w:rFonts w:hint="eastAsia"/>
              </w:rPr>
              <w:t>90</w:t>
            </w:r>
          </w:p>
        </w:tc>
      </w:tr>
      <w:tr w:rsidR="002673F2" w:rsidRPr="002F4C41" w14:paraId="79B7E801" w14:textId="77777777" w:rsidTr="00AD53B4">
        <w:tc>
          <w:tcPr>
            <w:tcW w:w="0" w:type="auto"/>
          </w:tcPr>
          <w:p w14:paraId="0D698470" w14:textId="77777777" w:rsidR="002673F2" w:rsidRPr="002F4C41" w:rsidRDefault="002673F2" w:rsidP="00AD53B4">
            <w:pPr>
              <w:rPr>
                <w:rFonts w:hint="eastAsia"/>
              </w:rPr>
            </w:pPr>
            <w:r w:rsidRPr="002F4C41">
              <w:rPr>
                <w:rFonts w:hint="eastAsia"/>
              </w:rPr>
              <w:t>法学</w:t>
            </w:r>
          </w:p>
        </w:tc>
        <w:tc>
          <w:tcPr>
            <w:tcW w:w="0" w:type="auto"/>
          </w:tcPr>
          <w:p w14:paraId="240A6D51" w14:textId="77777777" w:rsidR="002673F2" w:rsidRPr="002F4C41" w:rsidRDefault="002673F2" w:rsidP="00AD53B4">
            <w:pPr>
              <w:rPr>
                <w:rFonts w:hint="eastAsia"/>
              </w:rPr>
            </w:pPr>
            <w:r w:rsidRPr="002F4C41">
              <w:rPr>
                <w:rFonts w:hint="eastAsia"/>
              </w:rPr>
              <w:t>化学</w:t>
            </w:r>
          </w:p>
        </w:tc>
        <w:tc>
          <w:tcPr>
            <w:tcW w:w="0" w:type="auto"/>
          </w:tcPr>
          <w:p w14:paraId="3F1091D8" w14:textId="77777777" w:rsidR="002673F2" w:rsidRPr="002F4C41" w:rsidRDefault="002673F2" w:rsidP="00AD53B4">
            <w:pPr>
              <w:rPr>
                <w:rFonts w:hint="eastAsia"/>
              </w:rPr>
            </w:pPr>
            <w:r w:rsidRPr="002F4C41">
              <w:rPr>
                <w:rFonts w:hint="eastAsia"/>
              </w:rPr>
              <w:t>93</w:t>
            </w:r>
          </w:p>
        </w:tc>
      </w:tr>
      <w:tr w:rsidR="002673F2" w:rsidRPr="002F4C41" w14:paraId="01446A43" w14:textId="77777777" w:rsidTr="00AD53B4">
        <w:tc>
          <w:tcPr>
            <w:tcW w:w="0" w:type="auto"/>
          </w:tcPr>
          <w:p w14:paraId="1F4C54B8" w14:textId="77777777" w:rsidR="002673F2" w:rsidRPr="002F4C41" w:rsidRDefault="002673F2" w:rsidP="00AD53B4">
            <w:pPr>
              <w:rPr>
                <w:rFonts w:hint="eastAsia"/>
              </w:rPr>
            </w:pPr>
            <w:r w:rsidRPr="002F4C41">
              <w:rPr>
                <w:rFonts w:hint="eastAsia"/>
              </w:rPr>
              <w:t>管理学</w:t>
            </w:r>
          </w:p>
        </w:tc>
        <w:tc>
          <w:tcPr>
            <w:tcW w:w="0" w:type="auto"/>
          </w:tcPr>
          <w:p w14:paraId="4E5ACF1D" w14:textId="77777777" w:rsidR="002673F2" w:rsidRPr="002F4C41" w:rsidRDefault="002673F2" w:rsidP="00AD53B4">
            <w:pPr>
              <w:rPr>
                <w:rFonts w:hint="eastAsia"/>
              </w:rPr>
            </w:pPr>
            <w:r w:rsidRPr="002F4C41">
              <w:rPr>
                <w:rFonts w:hint="eastAsia"/>
              </w:rPr>
              <w:t>化学</w:t>
            </w:r>
          </w:p>
        </w:tc>
        <w:tc>
          <w:tcPr>
            <w:tcW w:w="0" w:type="auto"/>
          </w:tcPr>
          <w:p w14:paraId="0CC87530" w14:textId="77777777" w:rsidR="002673F2" w:rsidRPr="002F4C41" w:rsidRDefault="002673F2" w:rsidP="00AD53B4">
            <w:pPr>
              <w:rPr>
                <w:rFonts w:hint="eastAsia"/>
              </w:rPr>
            </w:pPr>
            <w:r w:rsidRPr="002F4C41">
              <w:rPr>
                <w:rFonts w:hint="eastAsia"/>
              </w:rPr>
              <w:t>100</w:t>
            </w:r>
          </w:p>
        </w:tc>
      </w:tr>
      <w:tr w:rsidR="002673F2" w:rsidRPr="002F4C41" w14:paraId="5295406D" w14:textId="77777777" w:rsidTr="00AD53B4">
        <w:tc>
          <w:tcPr>
            <w:tcW w:w="0" w:type="auto"/>
          </w:tcPr>
          <w:p w14:paraId="38AD4C2E" w14:textId="77777777" w:rsidR="002673F2" w:rsidRPr="002F4C41" w:rsidRDefault="002673F2" w:rsidP="00AD53B4">
            <w:pPr>
              <w:rPr>
                <w:rFonts w:hint="eastAsia"/>
              </w:rPr>
            </w:pPr>
            <w:r w:rsidRPr="002F4C41">
              <w:rPr>
                <w:rFonts w:hint="eastAsia"/>
              </w:rPr>
              <w:t>经济学</w:t>
            </w:r>
          </w:p>
        </w:tc>
        <w:tc>
          <w:tcPr>
            <w:tcW w:w="0" w:type="auto"/>
          </w:tcPr>
          <w:p w14:paraId="6B505142" w14:textId="77777777" w:rsidR="002673F2" w:rsidRPr="002F4C41" w:rsidRDefault="002673F2" w:rsidP="00AD53B4">
            <w:pPr>
              <w:rPr>
                <w:rFonts w:hint="eastAsia"/>
              </w:rPr>
            </w:pPr>
            <w:r w:rsidRPr="002F4C41">
              <w:rPr>
                <w:rFonts w:hint="eastAsia"/>
              </w:rPr>
              <w:t>材料科学</w:t>
            </w:r>
          </w:p>
        </w:tc>
        <w:tc>
          <w:tcPr>
            <w:tcW w:w="0" w:type="auto"/>
          </w:tcPr>
          <w:p w14:paraId="034A4066" w14:textId="77777777" w:rsidR="002673F2" w:rsidRPr="002F4C41" w:rsidRDefault="002673F2" w:rsidP="00AD53B4">
            <w:pPr>
              <w:rPr>
                <w:rFonts w:hint="eastAsia"/>
              </w:rPr>
            </w:pPr>
            <w:r w:rsidRPr="002F4C41">
              <w:rPr>
                <w:rFonts w:hint="eastAsia"/>
              </w:rPr>
              <w:t>110</w:t>
            </w:r>
          </w:p>
        </w:tc>
      </w:tr>
      <w:tr w:rsidR="002673F2" w:rsidRPr="002F4C41" w14:paraId="43A22D5A" w14:textId="77777777" w:rsidTr="00AD53B4">
        <w:tc>
          <w:tcPr>
            <w:tcW w:w="0" w:type="auto"/>
          </w:tcPr>
          <w:p w14:paraId="42D5785B" w14:textId="77777777" w:rsidR="002673F2" w:rsidRPr="002F4C41" w:rsidRDefault="002673F2" w:rsidP="00AD53B4">
            <w:pPr>
              <w:rPr>
                <w:rFonts w:hint="eastAsia"/>
              </w:rPr>
            </w:pPr>
            <w:r w:rsidRPr="002F4C41">
              <w:rPr>
                <w:rFonts w:hint="eastAsia"/>
              </w:rPr>
              <w:t>管理学</w:t>
            </w:r>
          </w:p>
        </w:tc>
        <w:tc>
          <w:tcPr>
            <w:tcW w:w="0" w:type="auto"/>
          </w:tcPr>
          <w:p w14:paraId="127714FA" w14:textId="77777777" w:rsidR="002673F2" w:rsidRPr="002F4C41" w:rsidRDefault="002673F2" w:rsidP="00AD53B4">
            <w:pPr>
              <w:rPr>
                <w:rFonts w:hint="eastAsia"/>
              </w:rPr>
            </w:pPr>
            <w:r w:rsidRPr="002F4C41">
              <w:rPr>
                <w:rFonts w:hint="eastAsia"/>
              </w:rPr>
              <w:t>物理与天体物理</w:t>
            </w:r>
          </w:p>
        </w:tc>
        <w:tc>
          <w:tcPr>
            <w:tcW w:w="0" w:type="auto"/>
          </w:tcPr>
          <w:p w14:paraId="7D6C6D18" w14:textId="77777777" w:rsidR="002673F2" w:rsidRPr="002F4C41" w:rsidRDefault="002673F2" w:rsidP="00AD53B4">
            <w:pPr>
              <w:rPr>
                <w:rFonts w:hint="eastAsia"/>
              </w:rPr>
            </w:pPr>
            <w:r w:rsidRPr="002F4C41">
              <w:rPr>
                <w:rFonts w:hint="eastAsia"/>
              </w:rPr>
              <w:t>111</w:t>
            </w:r>
          </w:p>
        </w:tc>
      </w:tr>
      <w:tr w:rsidR="002673F2" w:rsidRPr="002F4C41" w14:paraId="5F9A5344" w14:textId="77777777" w:rsidTr="00AD53B4">
        <w:tc>
          <w:tcPr>
            <w:tcW w:w="0" w:type="auto"/>
          </w:tcPr>
          <w:p w14:paraId="3FB2A472" w14:textId="77777777" w:rsidR="002673F2" w:rsidRPr="002F4C41" w:rsidRDefault="002673F2" w:rsidP="00AD53B4">
            <w:pPr>
              <w:rPr>
                <w:rFonts w:hint="eastAsia"/>
              </w:rPr>
            </w:pPr>
            <w:r w:rsidRPr="002F4C41">
              <w:rPr>
                <w:rFonts w:hint="eastAsia"/>
              </w:rPr>
              <w:t>材料科学</w:t>
            </w:r>
          </w:p>
        </w:tc>
        <w:tc>
          <w:tcPr>
            <w:tcW w:w="0" w:type="auto"/>
          </w:tcPr>
          <w:p w14:paraId="435B7F95" w14:textId="77777777" w:rsidR="002673F2" w:rsidRPr="002F4C41" w:rsidRDefault="002673F2" w:rsidP="00AD53B4">
            <w:pPr>
              <w:rPr>
                <w:rFonts w:hint="eastAsia"/>
              </w:rPr>
            </w:pPr>
            <w:r w:rsidRPr="002F4C41">
              <w:rPr>
                <w:rFonts w:hint="eastAsia"/>
              </w:rPr>
              <w:t>经济学</w:t>
            </w:r>
          </w:p>
        </w:tc>
        <w:tc>
          <w:tcPr>
            <w:tcW w:w="0" w:type="auto"/>
          </w:tcPr>
          <w:p w14:paraId="283A4CA0" w14:textId="77777777" w:rsidR="002673F2" w:rsidRPr="002F4C41" w:rsidRDefault="002673F2" w:rsidP="00AD53B4">
            <w:pPr>
              <w:rPr>
                <w:rFonts w:hint="eastAsia"/>
              </w:rPr>
            </w:pPr>
            <w:r w:rsidRPr="002F4C41">
              <w:rPr>
                <w:rFonts w:hint="eastAsia"/>
              </w:rPr>
              <w:t>114</w:t>
            </w:r>
          </w:p>
        </w:tc>
      </w:tr>
      <w:tr w:rsidR="002673F2" w:rsidRPr="002F4C41" w14:paraId="0833E207" w14:textId="77777777" w:rsidTr="00AD53B4">
        <w:tc>
          <w:tcPr>
            <w:tcW w:w="0" w:type="auto"/>
          </w:tcPr>
          <w:p w14:paraId="3E7939EF" w14:textId="77777777" w:rsidR="002673F2" w:rsidRPr="002F4C41" w:rsidRDefault="002673F2" w:rsidP="00AD53B4">
            <w:pPr>
              <w:rPr>
                <w:rFonts w:hint="eastAsia"/>
              </w:rPr>
            </w:pPr>
            <w:r w:rsidRPr="002F4C41">
              <w:rPr>
                <w:rFonts w:hint="eastAsia"/>
              </w:rPr>
              <w:t>人文科学</w:t>
            </w:r>
          </w:p>
        </w:tc>
        <w:tc>
          <w:tcPr>
            <w:tcW w:w="0" w:type="auto"/>
          </w:tcPr>
          <w:p w14:paraId="4BB064AF" w14:textId="77777777" w:rsidR="002673F2" w:rsidRPr="002F4C41" w:rsidRDefault="002673F2" w:rsidP="00AD53B4">
            <w:pPr>
              <w:rPr>
                <w:rFonts w:hint="eastAsia"/>
              </w:rPr>
            </w:pPr>
            <w:r w:rsidRPr="002F4C41">
              <w:rPr>
                <w:rFonts w:hint="eastAsia"/>
              </w:rPr>
              <w:t>材料科学</w:t>
            </w:r>
          </w:p>
        </w:tc>
        <w:tc>
          <w:tcPr>
            <w:tcW w:w="0" w:type="auto"/>
          </w:tcPr>
          <w:p w14:paraId="491365C4" w14:textId="77777777" w:rsidR="002673F2" w:rsidRPr="002F4C41" w:rsidRDefault="002673F2" w:rsidP="00AD53B4">
            <w:pPr>
              <w:rPr>
                <w:rFonts w:hint="eastAsia"/>
              </w:rPr>
            </w:pPr>
            <w:r w:rsidRPr="002F4C41">
              <w:rPr>
                <w:rFonts w:hint="eastAsia"/>
              </w:rPr>
              <w:t>119</w:t>
            </w:r>
          </w:p>
        </w:tc>
      </w:tr>
      <w:tr w:rsidR="002673F2" w:rsidRPr="002F4C41" w14:paraId="3F86CA32" w14:textId="77777777" w:rsidTr="00AD53B4">
        <w:tc>
          <w:tcPr>
            <w:tcW w:w="0" w:type="auto"/>
          </w:tcPr>
          <w:p w14:paraId="4972E781" w14:textId="77777777" w:rsidR="002673F2" w:rsidRPr="002F4C41" w:rsidRDefault="002673F2" w:rsidP="00AD53B4">
            <w:pPr>
              <w:rPr>
                <w:rFonts w:hint="eastAsia"/>
              </w:rPr>
            </w:pPr>
            <w:r w:rsidRPr="002F4C41">
              <w:rPr>
                <w:rFonts w:hint="eastAsia"/>
              </w:rPr>
              <w:t>材料科学</w:t>
            </w:r>
          </w:p>
        </w:tc>
        <w:tc>
          <w:tcPr>
            <w:tcW w:w="0" w:type="auto"/>
          </w:tcPr>
          <w:p w14:paraId="58282C35" w14:textId="77777777" w:rsidR="002673F2" w:rsidRPr="002F4C41" w:rsidRDefault="002673F2" w:rsidP="00AD53B4">
            <w:pPr>
              <w:rPr>
                <w:rFonts w:hint="eastAsia"/>
              </w:rPr>
            </w:pPr>
            <w:r w:rsidRPr="002F4C41">
              <w:rPr>
                <w:rFonts w:hint="eastAsia"/>
              </w:rPr>
              <w:t>人文科学</w:t>
            </w:r>
          </w:p>
        </w:tc>
        <w:tc>
          <w:tcPr>
            <w:tcW w:w="0" w:type="auto"/>
          </w:tcPr>
          <w:p w14:paraId="1834E01F" w14:textId="77777777" w:rsidR="002673F2" w:rsidRPr="002F4C41" w:rsidRDefault="002673F2" w:rsidP="00AD53B4">
            <w:pPr>
              <w:rPr>
                <w:rFonts w:hint="eastAsia"/>
              </w:rPr>
            </w:pPr>
            <w:r w:rsidRPr="002F4C41">
              <w:rPr>
                <w:rFonts w:hint="eastAsia"/>
              </w:rPr>
              <w:t>130</w:t>
            </w:r>
          </w:p>
        </w:tc>
      </w:tr>
      <w:tr w:rsidR="002673F2" w:rsidRPr="002F4C41" w14:paraId="682930F9" w14:textId="77777777" w:rsidTr="00AD53B4">
        <w:tc>
          <w:tcPr>
            <w:tcW w:w="0" w:type="auto"/>
          </w:tcPr>
          <w:p w14:paraId="3107BE33" w14:textId="77777777" w:rsidR="002673F2" w:rsidRPr="002F4C41" w:rsidRDefault="002673F2" w:rsidP="00AD53B4">
            <w:pPr>
              <w:rPr>
                <w:rFonts w:hint="eastAsia"/>
              </w:rPr>
            </w:pPr>
            <w:r w:rsidRPr="002F4C41">
              <w:rPr>
                <w:rFonts w:hint="eastAsia"/>
              </w:rPr>
              <w:t>化学</w:t>
            </w:r>
          </w:p>
        </w:tc>
        <w:tc>
          <w:tcPr>
            <w:tcW w:w="0" w:type="auto"/>
          </w:tcPr>
          <w:p w14:paraId="111882CC" w14:textId="77777777" w:rsidR="002673F2" w:rsidRPr="002F4C41" w:rsidRDefault="002673F2" w:rsidP="00AD53B4">
            <w:pPr>
              <w:rPr>
                <w:rFonts w:hint="eastAsia"/>
              </w:rPr>
            </w:pPr>
            <w:r w:rsidRPr="002F4C41">
              <w:rPr>
                <w:rFonts w:hint="eastAsia"/>
              </w:rPr>
              <w:t>经济学</w:t>
            </w:r>
          </w:p>
        </w:tc>
        <w:tc>
          <w:tcPr>
            <w:tcW w:w="0" w:type="auto"/>
          </w:tcPr>
          <w:p w14:paraId="745E7E89" w14:textId="77777777" w:rsidR="002673F2" w:rsidRPr="002F4C41" w:rsidRDefault="002673F2" w:rsidP="00AD53B4">
            <w:pPr>
              <w:rPr>
                <w:rFonts w:hint="eastAsia"/>
              </w:rPr>
            </w:pPr>
            <w:r w:rsidRPr="002F4C41">
              <w:rPr>
                <w:rFonts w:hint="eastAsia"/>
              </w:rPr>
              <w:t>132</w:t>
            </w:r>
          </w:p>
        </w:tc>
      </w:tr>
      <w:tr w:rsidR="002673F2" w:rsidRPr="002F4C41" w14:paraId="56E69241" w14:textId="77777777" w:rsidTr="00AD53B4">
        <w:tc>
          <w:tcPr>
            <w:tcW w:w="0" w:type="auto"/>
          </w:tcPr>
          <w:p w14:paraId="0F48AD2E" w14:textId="77777777" w:rsidR="002673F2" w:rsidRPr="002F4C41" w:rsidRDefault="002673F2" w:rsidP="00AD53B4">
            <w:pPr>
              <w:rPr>
                <w:rFonts w:hint="eastAsia"/>
              </w:rPr>
            </w:pPr>
            <w:r w:rsidRPr="002F4C41">
              <w:rPr>
                <w:rFonts w:hint="eastAsia"/>
              </w:rPr>
              <w:t>教育学</w:t>
            </w:r>
          </w:p>
        </w:tc>
        <w:tc>
          <w:tcPr>
            <w:tcW w:w="0" w:type="auto"/>
          </w:tcPr>
          <w:p w14:paraId="722886B0" w14:textId="77777777" w:rsidR="002673F2" w:rsidRPr="002F4C41" w:rsidRDefault="002673F2" w:rsidP="00AD53B4">
            <w:pPr>
              <w:rPr>
                <w:rFonts w:hint="eastAsia"/>
              </w:rPr>
            </w:pPr>
            <w:r w:rsidRPr="002F4C41">
              <w:rPr>
                <w:rFonts w:hint="eastAsia"/>
              </w:rPr>
              <w:t>物理与天体物理</w:t>
            </w:r>
          </w:p>
        </w:tc>
        <w:tc>
          <w:tcPr>
            <w:tcW w:w="0" w:type="auto"/>
          </w:tcPr>
          <w:p w14:paraId="17C40AFF" w14:textId="77777777" w:rsidR="002673F2" w:rsidRPr="002F4C41" w:rsidRDefault="002673F2" w:rsidP="00AD53B4">
            <w:pPr>
              <w:rPr>
                <w:rFonts w:hint="eastAsia"/>
              </w:rPr>
            </w:pPr>
            <w:r w:rsidRPr="002F4C41">
              <w:rPr>
                <w:rFonts w:hint="eastAsia"/>
              </w:rPr>
              <w:t>141</w:t>
            </w:r>
          </w:p>
        </w:tc>
      </w:tr>
      <w:tr w:rsidR="002673F2" w:rsidRPr="002F4C41" w14:paraId="3E9159A2" w14:textId="77777777" w:rsidTr="00AD53B4">
        <w:tc>
          <w:tcPr>
            <w:tcW w:w="0" w:type="auto"/>
          </w:tcPr>
          <w:p w14:paraId="6685BB9A" w14:textId="77777777" w:rsidR="002673F2" w:rsidRPr="002F4C41" w:rsidRDefault="002673F2" w:rsidP="00AD53B4">
            <w:pPr>
              <w:rPr>
                <w:rFonts w:hint="eastAsia"/>
              </w:rPr>
            </w:pPr>
            <w:r w:rsidRPr="002F4C41">
              <w:rPr>
                <w:rFonts w:hint="eastAsia"/>
              </w:rPr>
              <w:t>化学</w:t>
            </w:r>
          </w:p>
        </w:tc>
        <w:tc>
          <w:tcPr>
            <w:tcW w:w="0" w:type="auto"/>
          </w:tcPr>
          <w:p w14:paraId="337AE3AE" w14:textId="77777777" w:rsidR="002673F2" w:rsidRPr="002F4C41" w:rsidRDefault="002673F2" w:rsidP="00AD53B4">
            <w:pPr>
              <w:rPr>
                <w:rFonts w:hint="eastAsia"/>
              </w:rPr>
            </w:pPr>
            <w:r w:rsidRPr="002F4C41">
              <w:rPr>
                <w:rFonts w:hint="eastAsia"/>
              </w:rPr>
              <w:t>法学</w:t>
            </w:r>
          </w:p>
        </w:tc>
        <w:tc>
          <w:tcPr>
            <w:tcW w:w="0" w:type="auto"/>
          </w:tcPr>
          <w:p w14:paraId="0C7D50CC" w14:textId="77777777" w:rsidR="002673F2" w:rsidRPr="002F4C41" w:rsidRDefault="002673F2" w:rsidP="00AD53B4">
            <w:pPr>
              <w:rPr>
                <w:rFonts w:hint="eastAsia"/>
              </w:rPr>
            </w:pPr>
            <w:r w:rsidRPr="002F4C41">
              <w:rPr>
                <w:rFonts w:hint="eastAsia"/>
              </w:rPr>
              <w:t>150</w:t>
            </w:r>
          </w:p>
        </w:tc>
      </w:tr>
      <w:tr w:rsidR="002673F2" w:rsidRPr="005F7D46" w14:paraId="2217F616" w14:textId="77777777" w:rsidTr="00AD53B4">
        <w:tc>
          <w:tcPr>
            <w:tcW w:w="0" w:type="auto"/>
          </w:tcPr>
          <w:p w14:paraId="6928662E" w14:textId="77777777" w:rsidR="002673F2" w:rsidRPr="002F4C41" w:rsidRDefault="002673F2" w:rsidP="00AD53B4">
            <w:pPr>
              <w:rPr>
                <w:rFonts w:hint="eastAsia"/>
              </w:rPr>
            </w:pPr>
            <w:r w:rsidRPr="002F4C41">
              <w:rPr>
                <w:rFonts w:hint="eastAsia"/>
              </w:rPr>
              <w:t>地球科学</w:t>
            </w:r>
          </w:p>
        </w:tc>
        <w:tc>
          <w:tcPr>
            <w:tcW w:w="0" w:type="auto"/>
          </w:tcPr>
          <w:p w14:paraId="4DE4D3BE" w14:textId="77777777" w:rsidR="002673F2" w:rsidRPr="002F4C41" w:rsidRDefault="002673F2" w:rsidP="00AD53B4">
            <w:pPr>
              <w:rPr>
                <w:rFonts w:hint="eastAsia"/>
              </w:rPr>
            </w:pPr>
            <w:r w:rsidRPr="002F4C41">
              <w:rPr>
                <w:rFonts w:hint="eastAsia"/>
              </w:rPr>
              <w:t>教育学</w:t>
            </w:r>
          </w:p>
        </w:tc>
        <w:tc>
          <w:tcPr>
            <w:tcW w:w="0" w:type="auto"/>
          </w:tcPr>
          <w:p w14:paraId="5E9C027A" w14:textId="77777777" w:rsidR="002673F2" w:rsidRPr="005F7D46" w:rsidRDefault="002673F2" w:rsidP="00AD53B4">
            <w:r w:rsidRPr="002F4C41">
              <w:rPr>
                <w:rFonts w:hint="eastAsia"/>
              </w:rPr>
              <w:t>166</w:t>
            </w:r>
          </w:p>
        </w:tc>
      </w:tr>
    </w:tbl>
    <w:p w14:paraId="0C4875D3" w14:textId="77777777" w:rsidR="002673F2" w:rsidRPr="005F7D46" w:rsidRDefault="002673F2" w:rsidP="002673F2"/>
    <w:p w14:paraId="4CC2F3F8" w14:textId="77777777" w:rsidR="00F37AEA" w:rsidRDefault="00F37AEA" w:rsidP="00B218F6">
      <w:pPr>
        <w:jc w:val="left"/>
        <w:rPr>
          <w:rFonts w:hint="eastAsia"/>
        </w:rPr>
      </w:pPr>
    </w:p>
    <w:p w14:paraId="60082767" w14:textId="0680C0E3" w:rsidR="00B70E0B" w:rsidRDefault="00DA66DE" w:rsidP="00B70E0B">
      <w:pPr>
        <w:pStyle w:val="2"/>
        <w:rPr>
          <w:rFonts w:ascii="Times New Roman" w:hAnsi="Times New Roman" w:cs="Times New Roman"/>
        </w:rPr>
      </w:pPr>
      <w:r>
        <w:rPr>
          <w:rFonts w:ascii="Times New Roman" w:hAnsi="Times New Roman" w:cs="Times New Roman" w:hint="eastAsia"/>
        </w:rPr>
        <w:lastRenderedPageBreak/>
        <w:t>转向文章是不是跨学科作品？</w:t>
      </w:r>
    </w:p>
    <w:p w14:paraId="14747F96" w14:textId="39C31FE3" w:rsidR="00DA66DE" w:rsidRDefault="003F127E" w:rsidP="007F2E5C">
      <w:pPr>
        <w:ind w:firstLineChars="200" w:firstLine="480"/>
      </w:pPr>
      <w:r>
        <w:rPr>
          <w:rFonts w:hint="eastAsia"/>
        </w:rPr>
        <w:t>管理学</w:t>
      </w:r>
    </w:p>
    <w:p w14:paraId="383A512A" w14:textId="34FD36F9" w:rsidR="00636658" w:rsidRPr="008C6825" w:rsidRDefault="00636658" w:rsidP="00DA66DE">
      <w:pPr>
        <w:rPr>
          <w:b/>
          <w:bCs/>
        </w:rPr>
      </w:pPr>
      <w:proofErr w:type="spellStart"/>
      <w:r w:rsidRPr="008C6825">
        <w:rPr>
          <w:rFonts w:hint="eastAsia"/>
          <w:b/>
          <w:bCs/>
        </w:rPr>
        <w:t>D</w:t>
      </w:r>
      <w:r w:rsidRPr="008C6825">
        <w:rPr>
          <w:b/>
          <w:bCs/>
        </w:rPr>
        <w:t>iD</w:t>
      </w:r>
      <w:proofErr w:type="spellEnd"/>
      <w:r w:rsidRPr="008C6825">
        <w:rPr>
          <w:rFonts w:hint="eastAsia"/>
          <w:b/>
          <w:bCs/>
        </w:rPr>
        <w:t>：转向如何影响生产力、影响力、团队情况？</w:t>
      </w:r>
    </w:p>
    <w:p w14:paraId="7D875535" w14:textId="489C8366" w:rsidR="003501D0" w:rsidRDefault="004E64BB" w:rsidP="00FC10C0">
      <w:pPr>
        <w:pStyle w:val="1"/>
        <w:rPr>
          <w:rFonts w:ascii="Times New Roman" w:hAnsi="Times New Roman" w:cs="Times New Roman"/>
        </w:rPr>
      </w:pPr>
      <w:r>
        <w:rPr>
          <w:rFonts w:ascii="Times New Roman" w:hAnsi="Times New Roman" w:cs="Times New Roman" w:hint="eastAsia"/>
        </w:rPr>
        <w:t>7</w:t>
      </w:r>
      <w:r w:rsidRPr="00B04F9C">
        <w:rPr>
          <w:rFonts w:ascii="Times New Roman" w:hAnsi="Times New Roman" w:cs="Times New Roman"/>
        </w:rPr>
        <w:t>.</w:t>
      </w:r>
      <w:r w:rsidR="00FC10C0">
        <w:rPr>
          <w:rFonts w:ascii="Times New Roman" w:hAnsi="Times New Roman" w:cs="Times New Roman" w:hint="eastAsia"/>
        </w:rPr>
        <w:t>局限与不足</w:t>
      </w:r>
    </w:p>
    <w:p w14:paraId="3769C5F5" w14:textId="6894CB3E" w:rsidR="00FC10C0" w:rsidRDefault="00A7675F" w:rsidP="00267DF3">
      <w:pPr>
        <w:ind w:firstLineChars="200" w:firstLine="480"/>
        <w:jc w:val="left"/>
      </w:pPr>
      <w:r>
        <w:rPr>
          <w:rFonts w:hint="eastAsia"/>
        </w:rPr>
        <w:t>不同学科的署名传统不一致，</w:t>
      </w:r>
      <w:r w:rsidR="00267DF3">
        <w:rPr>
          <w:rFonts w:hint="eastAsia"/>
        </w:rPr>
        <w:t>对大多数学科来说第一作者和末位（通讯）作者</w:t>
      </w:r>
      <w:r w:rsidR="00C3384D">
        <w:rPr>
          <w:rFonts w:hint="eastAsia"/>
        </w:rPr>
        <w:t>是贡献度最大的作者；然而在一些领域（例如经济学），按字母序署名是常见的现象</w:t>
      </w:r>
      <w:r w:rsidR="008F2AB7">
        <w:rPr>
          <w:rFonts w:hint="eastAsia"/>
        </w:rPr>
        <w:t>。由于数据量较大，选择第一作者和末位作者作为主要贡献者的方式随存在偏误，但不会掩盖</w:t>
      </w:r>
      <w:r w:rsidR="002657E8">
        <w:rPr>
          <w:rFonts w:hint="eastAsia"/>
        </w:rPr>
        <w:t>学者跨界行为的</w:t>
      </w:r>
      <w:r w:rsidR="008F2AB7">
        <w:rPr>
          <w:rFonts w:hint="eastAsia"/>
        </w:rPr>
        <w:t>现象和规律。</w:t>
      </w:r>
    </w:p>
    <w:p w14:paraId="2F460349" w14:textId="2FAECF75" w:rsidR="00D71BAD" w:rsidRPr="00FC10C0" w:rsidRDefault="00D71BAD" w:rsidP="00267DF3">
      <w:pPr>
        <w:ind w:firstLineChars="200" w:firstLine="480"/>
        <w:jc w:val="left"/>
        <w:rPr>
          <w:rFonts w:hint="eastAsia"/>
        </w:rPr>
      </w:pPr>
      <w:r>
        <w:rPr>
          <w:rFonts w:hint="eastAsia"/>
        </w:rPr>
        <w:t>仅涉及被</w:t>
      </w:r>
      <w:r>
        <w:rPr>
          <w:rFonts w:hint="eastAsia"/>
        </w:rPr>
        <w:t>SCIE</w:t>
      </w:r>
      <w:r>
        <w:rPr>
          <w:rFonts w:hint="eastAsia"/>
        </w:rPr>
        <w:t>，</w:t>
      </w:r>
      <w:r w:rsidR="00726548">
        <w:rPr>
          <w:rFonts w:hint="eastAsia"/>
        </w:rPr>
        <w:t>SSCI</w:t>
      </w:r>
      <w:r w:rsidR="00924D3F">
        <w:rPr>
          <w:rFonts w:hint="eastAsia"/>
        </w:rPr>
        <w:t>，</w:t>
      </w:r>
      <w:r w:rsidR="00924D3F">
        <w:rPr>
          <w:rFonts w:hint="eastAsia"/>
        </w:rPr>
        <w:t>AHCI</w:t>
      </w:r>
      <w:r w:rsidR="00F07A5B">
        <w:rPr>
          <w:rFonts w:hint="eastAsia"/>
        </w:rPr>
        <w:t>三个索引收录的</w:t>
      </w:r>
      <w:r w:rsidR="00E56FD2">
        <w:rPr>
          <w:rFonts w:hint="eastAsia"/>
        </w:rPr>
        <w:t>期刊文献</w:t>
      </w:r>
      <w:r w:rsidR="009061DC">
        <w:rPr>
          <w:rFonts w:hint="eastAsia"/>
        </w:rPr>
        <w:t>。</w:t>
      </w:r>
    </w:p>
    <w:p w14:paraId="0BE82A2F" w14:textId="362F5874" w:rsidR="00E27A9D" w:rsidRPr="00B04F9C" w:rsidRDefault="00AC7094" w:rsidP="008F38F9">
      <w:pPr>
        <w:pStyle w:val="1"/>
        <w:rPr>
          <w:rFonts w:ascii="Times New Roman" w:hAnsi="Times New Roman" w:cs="Times New Roman"/>
        </w:rPr>
      </w:pPr>
      <w:bookmarkStart w:id="39" w:name="_Toc119793896"/>
      <w:r>
        <w:rPr>
          <w:rFonts w:ascii="Times New Roman" w:hAnsi="Times New Roman" w:cs="Times New Roman" w:hint="eastAsia"/>
        </w:rPr>
        <w:t>8</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9"/>
    </w:p>
    <w:p w14:paraId="0EA5C578" w14:textId="77777777" w:rsidR="005F294C" w:rsidRDefault="00871C35" w:rsidP="005F294C">
      <w:pPr>
        <w:pStyle w:val="ab"/>
      </w:pPr>
      <w:r w:rsidRPr="00B04F9C">
        <w:fldChar w:fldCharType="begin"/>
      </w:r>
      <w:r w:rsidR="007052AD">
        <w:instrText xml:space="preserve"> ADDIN ZOTERO_BIBL {"uncited":[],"omitted":[],"custom":[]} CSL_BIBLIOGRAPHY </w:instrText>
      </w:r>
      <w:r w:rsidRPr="00B04F9C">
        <w:fldChar w:fldCharType="separate"/>
      </w:r>
      <w:r w:rsidR="005F294C">
        <w:t>[1]</w:t>
      </w:r>
      <w:r w:rsidR="005F294C">
        <w:tab/>
        <w:t>Collins R. Why the social sciences won’t become high-consensus, rapid-discovery science[C]//Sociological forum. 1994, 9(2): 155-177Springer, 1994: 155-177.</w:t>
      </w:r>
    </w:p>
    <w:p w14:paraId="08953462" w14:textId="77777777" w:rsidR="005F294C" w:rsidRDefault="005F294C" w:rsidP="005F294C">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5F075862" w14:textId="77777777" w:rsidR="005F294C" w:rsidRDefault="005F294C" w:rsidP="005F294C">
      <w:pPr>
        <w:pStyle w:val="ab"/>
      </w:pPr>
      <w:r>
        <w:t>[3]</w:t>
      </w:r>
      <w:r>
        <w:tab/>
        <w:t>Leahey E. The Perks and Perils of Interdisciplinary Research[J]. European Review, 2018, 26(S2): S55-S67.</w:t>
      </w:r>
    </w:p>
    <w:p w14:paraId="37D69E10" w14:textId="77777777" w:rsidR="005F294C" w:rsidRDefault="005F294C" w:rsidP="005F294C">
      <w:pPr>
        <w:pStyle w:val="ab"/>
      </w:pPr>
      <w:r>
        <w:t>[4]</w:t>
      </w:r>
      <w:r>
        <w:tab/>
        <w:t xml:space="preserve">Jacobs J A, </w:t>
      </w:r>
      <w:proofErr w:type="spellStart"/>
      <w:r>
        <w:t>Frickel</w:t>
      </w:r>
      <w:proofErr w:type="spellEnd"/>
      <w:r>
        <w:t xml:space="preserve"> S. Interdisciplinarity: A Critical Assessment[J]. Annual Review of Sociology, 2009, 35(1): 43-65.</w:t>
      </w:r>
    </w:p>
    <w:p w14:paraId="3F7AAC52" w14:textId="77777777" w:rsidR="005F294C" w:rsidRDefault="005F294C" w:rsidP="005F294C">
      <w:pPr>
        <w:pStyle w:val="ab"/>
      </w:pPr>
      <w:r>
        <w:t>[5]</w:t>
      </w:r>
      <w:r>
        <w:tab/>
        <w:t>Rafols I, Leydesdorff L, O’Hare A, et al. How journal rankings can suppress interdisciplinary research: A comparison between Innovation Studies and Business &amp; Management[J]. Research Policy, 2012, 41(7): 1262-1282.</w:t>
      </w:r>
    </w:p>
    <w:p w14:paraId="60319DD4" w14:textId="77777777" w:rsidR="005F294C" w:rsidRDefault="005F294C" w:rsidP="005F294C">
      <w:pPr>
        <w:pStyle w:val="ab"/>
      </w:pPr>
      <w:r>
        <w:t>[6]</w:t>
      </w:r>
      <w:r>
        <w:tab/>
        <w:t xml:space="preserve">Bromham L, </w:t>
      </w:r>
      <w:proofErr w:type="spellStart"/>
      <w:r>
        <w:t>Dinnage</w:t>
      </w:r>
      <w:proofErr w:type="spellEnd"/>
      <w:r>
        <w:t xml:space="preserve"> R, Hua X. Interdisciplinary research has consistently lower funding success[J]. Nature, 2016, 534(7609): 684-687.</w:t>
      </w:r>
    </w:p>
    <w:p w14:paraId="6A80B843" w14:textId="77777777" w:rsidR="005F294C" w:rsidRDefault="005F294C" w:rsidP="005F294C">
      <w:pPr>
        <w:pStyle w:val="ab"/>
      </w:pPr>
      <w:r>
        <w:t>[7]</w:t>
      </w:r>
      <w:r>
        <w:tab/>
        <w:t>Szell M, Ma Y, Sinatra R. A Nobel opportunity for interdisciplinarity[J]. Nature Physics, 2018, 14(11): 1075-1078.</w:t>
      </w:r>
    </w:p>
    <w:p w14:paraId="6729D1E8" w14:textId="77777777" w:rsidR="005F294C" w:rsidRDefault="005F294C" w:rsidP="005F294C">
      <w:pPr>
        <w:pStyle w:val="ab"/>
      </w:pPr>
      <w:r>
        <w:t>[8]</w:t>
      </w:r>
      <w:r>
        <w:tab/>
        <w:t>Anonymous. What are fake interdisciplinary collaborations and why do they occur?[EB]([no date]).</w:t>
      </w:r>
    </w:p>
    <w:p w14:paraId="4A669CE1" w14:textId="77777777" w:rsidR="005F294C" w:rsidRDefault="005F294C" w:rsidP="005F294C">
      <w:pPr>
        <w:pStyle w:val="ab"/>
      </w:pPr>
      <w:r>
        <w:t>[9]</w:t>
      </w:r>
      <w:r>
        <w:tab/>
        <w:t xml:space="preserve">Liu S, Chen H, Bu Y. Comparing different perspectives of characterizing </w:t>
      </w:r>
      <w:r>
        <w:lastRenderedPageBreak/>
        <w:t>interdisciplinarity of scientific publications: author vs. publication perspectives[C]//Proceedings of the 22nd ACM/IEEE Joint Conference on Digital Libraries. 2022: 1-10New York, NY, USA: Association for Computing Machinery, 2022: 1-10.</w:t>
      </w:r>
    </w:p>
    <w:p w14:paraId="5D9D3748" w14:textId="77777777" w:rsidR="005F294C" w:rsidRDefault="005F294C" w:rsidP="005F294C">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35EB34C" w14:textId="77777777" w:rsidR="005F294C" w:rsidRDefault="005F294C" w:rsidP="005F294C">
      <w:pPr>
        <w:pStyle w:val="ab"/>
      </w:pPr>
      <w:r>
        <w:t>[11]</w:t>
      </w:r>
      <w:r>
        <w:tab/>
        <w:t xml:space="preserve">Porter A L, Cohen A S, David </w:t>
      </w:r>
      <w:proofErr w:type="spellStart"/>
      <w:r>
        <w:t>Roessner</w:t>
      </w:r>
      <w:proofErr w:type="spellEnd"/>
      <w:r>
        <w:t xml:space="preserve"> J, et al. Measuring researcher interdisciplinarity[J]. Scientometrics, 2007, 72(1): 117-147.</w:t>
      </w:r>
    </w:p>
    <w:p w14:paraId="13116B44" w14:textId="77777777" w:rsidR="005F294C" w:rsidRDefault="005F294C" w:rsidP="005F294C">
      <w:pPr>
        <w:pStyle w:val="ab"/>
      </w:pPr>
      <w:r>
        <w:t>[12]</w:t>
      </w:r>
      <w:r>
        <w:tab/>
        <w:t xml:space="preserve">Zhang L, Rousseau R, </w:t>
      </w:r>
      <w:proofErr w:type="spellStart"/>
      <w:r>
        <w:t>Glänzel</w:t>
      </w:r>
      <w:proofErr w:type="spellEnd"/>
      <w:r>
        <w:t xml:space="preserve"> W. Diversity of references as an indicator of the interdisciplinarity of journals: Taking similarity between subject fields into account[J]. Journal of the Association for Information Science and Technology, 2016, 67(5): 1257-1265.</w:t>
      </w:r>
    </w:p>
    <w:p w14:paraId="1E4CBE89" w14:textId="77777777" w:rsidR="005F294C" w:rsidRDefault="005F294C" w:rsidP="005F294C">
      <w:pPr>
        <w:pStyle w:val="ab"/>
      </w:pPr>
      <w:r>
        <w:t>[13]</w:t>
      </w:r>
      <w:r>
        <w:tab/>
        <w:t xml:space="preserve">Stirling A. A general framework for </w:t>
      </w:r>
      <w:proofErr w:type="spellStart"/>
      <w:r>
        <w:t>analysing</w:t>
      </w:r>
      <w:proofErr w:type="spellEnd"/>
      <w:r>
        <w:t xml:space="preserve"> diversity in science, technology and society[J]. J. R. Soc. Interface, 2007: 13.</w:t>
      </w:r>
    </w:p>
    <w:p w14:paraId="01365568" w14:textId="77777777" w:rsidR="005F294C" w:rsidRDefault="005F294C" w:rsidP="005F294C">
      <w:pPr>
        <w:pStyle w:val="ab"/>
      </w:pPr>
      <w:r>
        <w:t>[14]</w:t>
      </w:r>
      <w:r>
        <w:tab/>
        <w:t xml:space="preserve">Yegros-Yegros A, Rafols I, </w:t>
      </w:r>
      <w:proofErr w:type="spellStart"/>
      <w:r>
        <w:t>D’Este</w:t>
      </w:r>
      <w:proofErr w:type="spellEnd"/>
      <w:r>
        <w:t xml:space="preserve"> P. Does Interdisciplinary Research Lead to Higher Citation Impact? The Different Effect of Proximal and Distal Interdisciplinarity[J]. PLOS ONE, 2015, 10(8): e0135095.</w:t>
      </w:r>
    </w:p>
    <w:p w14:paraId="1C771CC6" w14:textId="77777777" w:rsidR="005F294C" w:rsidRDefault="005F294C" w:rsidP="005F294C">
      <w:pPr>
        <w:pStyle w:val="ab"/>
      </w:pPr>
      <w:r>
        <w:t>[15]</w:t>
      </w:r>
      <w:r>
        <w:tab/>
        <w:t>Bu Y, Li M, Gu W, et al. Topic diversity: A discipline scheme-free diversity measurement for journals[J]. Journal of the Association for Information Science and Technology, 2021, 72(5): 523-539.</w:t>
      </w:r>
    </w:p>
    <w:p w14:paraId="20978EEE" w14:textId="77777777" w:rsidR="005F294C" w:rsidRDefault="005F294C" w:rsidP="005F294C">
      <w:pPr>
        <w:pStyle w:val="ab"/>
      </w:pPr>
      <w:r>
        <w:t>[16]</w:t>
      </w:r>
      <w:r>
        <w:tab/>
        <w:t>Evans E D. Measuring Interdisciplinarity Using Text[J]. Socius: Sociological Research for a Dynamic World, 2016, 2: 237802311665414.</w:t>
      </w:r>
    </w:p>
    <w:p w14:paraId="71530BE0" w14:textId="77777777" w:rsidR="005F294C" w:rsidRDefault="005F294C" w:rsidP="005F294C">
      <w:pPr>
        <w:pStyle w:val="ab"/>
      </w:pPr>
      <w:r>
        <w:t>[17]</w:t>
      </w:r>
      <w:r>
        <w:tab/>
      </w:r>
      <w:r>
        <w:t>李江</w:t>
      </w:r>
      <w:r>
        <w:t>. “</w:t>
      </w:r>
      <w:r>
        <w:t>跨学科性</w:t>
      </w:r>
      <w:r>
        <w:t>”</w:t>
      </w:r>
      <w:r>
        <w:t>的概念框架与测度</w:t>
      </w:r>
      <w:r>
        <w:t xml:space="preserve">[J]. </w:t>
      </w:r>
      <w:r>
        <w:t>图书情报知识</w:t>
      </w:r>
      <w:r>
        <w:t>, 2014(03): 87-93.</w:t>
      </w:r>
    </w:p>
    <w:p w14:paraId="19FB768B" w14:textId="77777777" w:rsidR="005F294C" w:rsidRDefault="005F294C" w:rsidP="005F294C">
      <w:pPr>
        <w:pStyle w:val="ab"/>
      </w:pPr>
      <w:r>
        <w:t>[18]</w:t>
      </w:r>
      <w:r>
        <w:tab/>
        <w:t>Leahey E, Beckman C M, Stanko T L. Prominent but Less Productive: The Impact of Interdisciplinarity on Scientists’ Research[J]. Administrative Science Quarterly, 2017, 62(1): 105-139.</w:t>
      </w:r>
    </w:p>
    <w:p w14:paraId="5EFF6C6A" w14:textId="77777777" w:rsidR="005F294C" w:rsidRDefault="005F294C" w:rsidP="005F294C">
      <w:pPr>
        <w:pStyle w:val="ab"/>
      </w:pPr>
      <w:r>
        <w:t>[19]</w:t>
      </w:r>
      <w:r>
        <w:tab/>
      </w:r>
      <w:proofErr w:type="spellStart"/>
      <w:r>
        <w:t>Larivière</w:t>
      </w:r>
      <w:proofErr w:type="spellEnd"/>
      <w:r>
        <w:t xml:space="preserve"> V, Gingras Y. On the relationship between interdisciplinarity and scientific impact[J]. Journal of the American Society for Information Science and Technology, 2010, 61(1): 126-131.</w:t>
      </w:r>
    </w:p>
    <w:p w14:paraId="07EF0803" w14:textId="77777777" w:rsidR="005F294C" w:rsidRDefault="005F294C" w:rsidP="005F294C">
      <w:pPr>
        <w:pStyle w:val="ab"/>
      </w:pPr>
      <w:r>
        <w:t>[20]</w:t>
      </w:r>
      <w:r>
        <w:tab/>
        <w:t>Woiwode H, Froese A. Two hearts beating in a research centers’ chest: how scholars in interdisciplinary research settings cope with monodisciplinary deep structures[J]. Studies in Higher Education, 2021, 46(11): 2230-2244.</w:t>
      </w:r>
    </w:p>
    <w:p w14:paraId="781304F9" w14:textId="77777777" w:rsidR="005F294C" w:rsidRDefault="005F294C" w:rsidP="005F294C">
      <w:pPr>
        <w:pStyle w:val="ab"/>
      </w:pPr>
      <w:r>
        <w:lastRenderedPageBreak/>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0CB2B2E8" w14:textId="77777777" w:rsidR="005F294C" w:rsidRDefault="005F294C" w:rsidP="005F294C">
      <w:pPr>
        <w:pStyle w:val="ab"/>
      </w:pPr>
      <w:r>
        <w:t>[22]</w:t>
      </w:r>
      <w:r>
        <w:tab/>
        <w:t>Pierce S J. Boundary crossing in research literatures as a means of interdisciplinary information transfer[J]. Journal of the American Society for Information Science, 1999, 50(3): 271-279.</w:t>
      </w:r>
    </w:p>
    <w:p w14:paraId="3E8617DE" w14:textId="77777777" w:rsidR="005F294C" w:rsidRDefault="005F294C" w:rsidP="005F294C">
      <w:pPr>
        <w:pStyle w:val="ab"/>
      </w:pPr>
      <w:r>
        <w:t>[23]</w:t>
      </w:r>
      <w:r>
        <w:tab/>
        <w:t xml:space="preserve">Gates A J, </w:t>
      </w:r>
      <w:proofErr w:type="spellStart"/>
      <w:r>
        <w:t>Ke</w:t>
      </w:r>
      <w:proofErr w:type="spellEnd"/>
      <w:r>
        <w:t xml:space="preserve"> Q, </w:t>
      </w:r>
      <w:proofErr w:type="spellStart"/>
      <w:r>
        <w:t>Varol</w:t>
      </w:r>
      <w:proofErr w:type="spellEnd"/>
      <w:r>
        <w:t xml:space="preserve"> O, et al. Nature’s reach: narrow work has broad impact[J]. Nature, 2019, 575(7781): 32-34.</w:t>
      </w:r>
    </w:p>
    <w:p w14:paraId="394E7238" w14:textId="77777777" w:rsidR="005F294C" w:rsidRDefault="005F294C" w:rsidP="005F294C">
      <w:pPr>
        <w:pStyle w:val="ab"/>
      </w:pPr>
      <w:r>
        <w:t>[24]</w:t>
      </w:r>
      <w:r>
        <w:tab/>
        <w:t>Wang Q, Schneider J W. Consistency and validity of interdisciplinarity measures[J]. Quantitative Science Studies, 2020, 1(1): 239-263.</w:t>
      </w:r>
    </w:p>
    <w:p w14:paraId="1180AEA1" w14:textId="77777777" w:rsidR="005F294C" w:rsidRDefault="005F294C" w:rsidP="005F294C">
      <w:pPr>
        <w:pStyle w:val="ab"/>
      </w:pPr>
      <w:r>
        <w:t>[25]</w:t>
      </w:r>
      <w:r>
        <w:tab/>
        <w:t xml:space="preserve">Jamali H R, Abbasi A, </w:t>
      </w:r>
      <w:proofErr w:type="spellStart"/>
      <w:r>
        <w:t>Bornmann</w:t>
      </w:r>
      <w:proofErr w:type="spellEnd"/>
      <w:r>
        <w:t xml:space="preserve"> L. Research diversification and its relationship with publication counts and impact: A case study based on Australian professors[J]. Journal of Information Science, 2020, 46(1): 131-144.</w:t>
      </w:r>
    </w:p>
    <w:p w14:paraId="10B819A1" w14:textId="77777777" w:rsidR="005F294C" w:rsidRDefault="005F294C" w:rsidP="005F294C">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01BBDF61" w14:textId="77777777" w:rsidR="005F294C" w:rsidRDefault="005F294C" w:rsidP="005F294C">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1F752DF5" w14:textId="77777777" w:rsidR="005F294C" w:rsidRDefault="005F294C" w:rsidP="005F294C">
      <w:pPr>
        <w:pStyle w:val="ab"/>
      </w:pPr>
      <w:r>
        <w:t>[28]</w:t>
      </w:r>
      <w:r>
        <w:tab/>
      </w:r>
      <w:r>
        <w:t>和晋飞</w:t>
      </w:r>
      <w:r>
        <w:t xml:space="preserve">, </w:t>
      </w:r>
      <w:r>
        <w:t>房俊民</w:t>
      </w:r>
      <w:r>
        <w:t xml:space="preserve">. </w:t>
      </w:r>
      <w:r>
        <w:t>一个跨学科性测试指标：作者专业度</w:t>
      </w:r>
      <w:r>
        <w:t>[J]. 2015, 38(5). .</w:t>
      </w:r>
    </w:p>
    <w:p w14:paraId="6D70DFCD" w14:textId="77777777" w:rsidR="005F294C" w:rsidRDefault="005F294C" w:rsidP="005F294C">
      <w:pPr>
        <w:pStyle w:val="ab"/>
      </w:pPr>
      <w:r>
        <w:t>[29]</w:t>
      </w:r>
      <w:r>
        <w:tab/>
      </w:r>
      <w:proofErr w:type="spellStart"/>
      <w:r>
        <w:t>Karlovčec</w:t>
      </w:r>
      <w:proofErr w:type="spellEnd"/>
      <w:r>
        <w:t xml:space="preserve"> M, </w:t>
      </w:r>
      <w:proofErr w:type="spellStart"/>
      <w:r>
        <w:t>Mladenić</w:t>
      </w:r>
      <w:proofErr w:type="spellEnd"/>
      <w:r>
        <w:t xml:space="preserve"> D. Interdisciplinarity of scientific fields and its evolution based on graph of project collaboration and co-authoring[J]. Scientometrics, 2015, 102(1): 433-454.</w:t>
      </w:r>
    </w:p>
    <w:p w14:paraId="1E46BD7A" w14:textId="77777777" w:rsidR="005F294C" w:rsidRDefault="005F294C" w:rsidP="005F294C">
      <w:pPr>
        <w:pStyle w:val="ab"/>
      </w:pPr>
      <w:r>
        <w:t>[30]</w:t>
      </w:r>
      <w:r>
        <w:tab/>
        <w:t xml:space="preserve">Rafols I, Meyer M. Diversity and network coherence as indicators of interdisciplinarity: case studies in </w:t>
      </w:r>
      <w:proofErr w:type="spellStart"/>
      <w:r>
        <w:t>bionanoscience</w:t>
      </w:r>
      <w:proofErr w:type="spellEnd"/>
      <w:r>
        <w:t>[J]. Scientometrics, 2010, 82(2): 263-287.</w:t>
      </w:r>
    </w:p>
    <w:p w14:paraId="1ADFAA7E" w14:textId="77777777" w:rsidR="005F294C" w:rsidRDefault="005F294C" w:rsidP="005F294C">
      <w:pPr>
        <w:pStyle w:val="ab"/>
      </w:pPr>
      <w:r>
        <w:t>[31]</w:t>
      </w:r>
      <w:r>
        <w:tab/>
        <w:t>Leydesdorff L. Betweenness centrality as an indicator of the interdisciplinarity of scientific journals[J]. Journal of the American Society for Information Science and Technology, 2007, 58(9): 1303-1319.</w:t>
      </w:r>
    </w:p>
    <w:p w14:paraId="119C6DF5" w14:textId="77777777" w:rsidR="005F294C" w:rsidRDefault="005F294C" w:rsidP="005F294C">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3932FCBD" w14:textId="77777777" w:rsidR="005F294C" w:rsidRDefault="005F294C" w:rsidP="005F294C">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416A2FE" w14:textId="77777777" w:rsidR="005F294C" w:rsidRDefault="005F294C" w:rsidP="005F294C">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w:t>
      </w:r>
      <w:r>
        <w:lastRenderedPageBreak/>
        <w:t>情报工作</w:t>
      </w:r>
      <w:r>
        <w:t>, 2016, 60(19): 108-115.</w:t>
      </w:r>
    </w:p>
    <w:p w14:paraId="2377DD4A" w14:textId="77777777" w:rsidR="005F294C" w:rsidRDefault="005F294C" w:rsidP="005F294C">
      <w:pPr>
        <w:pStyle w:val="ab"/>
      </w:pPr>
      <w:r>
        <w:t>[35]</w:t>
      </w:r>
      <w:r>
        <w:tab/>
        <w:t xml:space="preserve">Ammar W, Groeneveld D, </w:t>
      </w:r>
      <w:proofErr w:type="spellStart"/>
      <w:r>
        <w:t>Bhagavatula</w:t>
      </w:r>
      <w:proofErr w:type="spellEnd"/>
      <w:r>
        <w:t xml:space="preserve">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487132D4" w14:textId="77777777" w:rsidR="005F294C" w:rsidRDefault="005F294C" w:rsidP="005F294C">
      <w:pPr>
        <w:pStyle w:val="ab"/>
      </w:pPr>
      <w:r>
        <w:t>[36]</w:t>
      </w:r>
      <w:r>
        <w:tab/>
        <w:t>Jurgens D, Kumar S, Hoover R, et al. Measuring the Evolution of a Scientific Field through Citation Frames[J]. Transactions of the Association for Computational Linguistics, 2018, 6: 391-406.</w:t>
      </w:r>
    </w:p>
    <w:p w14:paraId="39B7CBC7" w14:textId="77777777" w:rsidR="005F294C" w:rsidRDefault="005F294C" w:rsidP="005F294C">
      <w:pPr>
        <w:pStyle w:val="ab"/>
      </w:pPr>
      <w:r>
        <w:t>[37]</w:t>
      </w:r>
      <w:r>
        <w:tab/>
        <w:t xml:space="preserve">Cohan A, Ammar W, Van </w:t>
      </w:r>
      <w:proofErr w:type="spellStart"/>
      <w:r>
        <w:t>Zuylen</w:t>
      </w:r>
      <w:proofErr w:type="spellEnd"/>
      <w:r>
        <w:t xml:space="preserve">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B11662F" w14:textId="77777777" w:rsidR="005F294C" w:rsidRDefault="005F294C" w:rsidP="005F294C">
      <w:pPr>
        <w:pStyle w:val="ab"/>
      </w:pPr>
      <w:r>
        <w:t>[38]</w:t>
      </w:r>
      <w:r>
        <w:tab/>
        <w:t xml:space="preserve">Nicholson J M, Mordaunt M, Lopez P, et al. </w:t>
      </w:r>
      <w:proofErr w:type="spellStart"/>
      <w:r>
        <w:t>scite</w:t>
      </w:r>
      <w:proofErr w:type="spellEnd"/>
      <w:r>
        <w:t>: A smart citation index that displays the context of citations and classifies their intent using deep learning[J]. Quantitative Science Studies, 2021, 2(3): 882-898.</w:t>
      </w:r>
    </w:p>
    <w:p w14:paraId="458A118F" w14:textId="77777777" w:rsidR="005F294C" w:rsidRDefault="005F294C" w:rsidP="005F294C">
      <w:pPr>
        <w:pStyle w:val="ab"/>
      </w:pPr>
      <w:r>
        <w:t>[39]</w:t>
      </w:r>
      <w:r>
        <w:tab/>
      </w:r>
      <w:proofErr w:type="spellStart"/>
      <w:r>
        <w:t>Lauscher</w:t>
      </w:r>
      <w:proofErr w:type="spellEnd"/>
      <w:r>
        <w:t xml:space="preserve"> A, Ko B, Kuehl B, </w:t>
      </w:r>
      <w:r>
        <w:t>等</w:t>
      </w:r>
      <w:r>
        <w:t xml:space="preserve">. </w:t>
      </w:r>
      <w:proofErr w:type="spellStart"/>
      <w:r>
        <w:t>MultiCite</w:t>
      </w:r>
      <w:proofErr w:type="spellEnd"/>
      <w:r>
        <w:t xml:space="preserve">: Modeling realistic citations requires moving beyond the single-sentence single-label setting[J]. 2021. </w:t>
      </w:r>
      <w:proofErr w:type="spellStart"/>
      <w:r>
        <w:t>arXiv</w:t>
      </w:r>
      <w:proofErr w:type="spellEnd"/>
      <w:r>
        <w:t>, 2021.</w:t>
      </w:r>
    </w:p>
    <w:p w14:paraId="5CD077C9" w14:textId="77777777" w:rsidR="005F294C" w:rsidRDefault="005F294C" w:rsidP="005F294C">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449035E2" w14:textId="77777777" w:rsidR="005F294C" w:rsidRDefault="005F294C" w:rsidP="005F294C">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6B6FED19" w14:textId="77777777" w:rsidR="005F294C" w:rsidRDefault="005F294C" w:rsidP="005F294C">
      <w:pPr>
        <w:pStyle w:val="ab"/>
      </w:pPr>
      <w:r>
        <w:t>[42]</w:t>
      </w:r>
      <w:r>
        <w:tab/>
        <w:t xml:space="preserve">Park M, </w:t>
      </w:r>
      <w:proofErr w:type="spellStart"/>
      <w:r>
        <w:t>Maity</w:t>
      </w:r>
      <w:proofErr w:type="spellEnd"/>
      <w:r>
        <w:t xml:space="preserve"> S K, </w:t>
      </w:r>
      <w:proofErr w:type="spellStart"/>
      <w:r>
        <w:t>Wuchty</w:t>
      </w:r>
      <w:proofErr w:type="spellEnd"/>
      <w:r>
        <w:t xml:space="preserve"> S, et al. Interdisciplinary Papers Supported by Disciplinary Grants Garner Deep and Broad Scientific Impact[J]. [no date]. .</w:t>
      </w:r>
    </w:p>
    <w:p w14:paraId="3FE7DBA8" w14:textId="77777777" w:rsidR="005F294C" w:rsidRDefault="005F294C" w:rsidP="005F294C">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3CE2945F" w14:textId="77777777" w:rsidR="005F294C" w:rsidRDefault="005F294C" w:rsidP="005F294C">
      <w:pPr>
        <w:pStyle w:val="ab"/>
      </w:pPr>
      <w:r>
        <w:t>[44]</w:t>
      </w:r>
      <w:r>
        <w:tab/>
      </w:r>
      <w:proofErr w:type="spellStart"/>
      <w:r>
        <w:t>McBee</w:t>
      </w:r>
      <w:proofErr w:type="spellEnd"/>
      <w:r>
        <w:t xml:space="preserve"> D, Leahey E. New Directions, New Challenges: Trials and Tribulations of Interdisciplinary Research[M]. </w:t>
      </w:r>
      <w:proofErr w:type="spellStart"/>
      <w:r>
        <w:t>Frickel</w:t>
      </w:r>
      <w:proofErr w:type="spellEnd"/>
      <w:r>
        <w:t xml:space="preserve"> S, Albert M, </w:t>
      </w:r>
      <w:proofErr w:type="spellStart"/>
      <w:r>
        <w:t>Prainsack</w:t>
      </w:r>
      <w:proofErr w:type="spellEnd"/>
      <w:r>
        <w:t xml:space="preserve"> B, </w:t>
      </w:r>
      <w:r>
        <w:t>编</w:t>
      </w:r>
      <w:r>
        <w:t>//Investigating Interdisciplinary Collaboration. 2019: 27-46Rutgers University Press, 2019: 27-46.</w:t>
      </w:r>
    </w:p>
    <w:p w14:paraId="5B62E045" w14:textId="77777777" w:rsidR="005F294C" w:rsidRDefault="005F294C" w:rsidP="005F294C">
      <w:pPr>
        <w:pStyle w:val="ab"/>
      </w:pPr>
      <w:r>
        <w:t>[45]</w:t>
      </w:r>
      <w:r>
        <w:tab/>
        <w:t xml:space="preserve">Zeng B, </w:t>
      </w:r>
      <w:proofErr w:type="spellStart"/>
      <w:r>
        <w:t>Lyu</w:t>
      </w:r>
      <w:proofErr w:type="spellEnd"/>
      <w:r>
        <w:t xml:space="preserve"> H, Zhao Z, et al. Exploring the direction and diversity of interdisciplinary </w:t>
      </w:r>
      <w:r>
        <w:lastRenderedPageBreak/>
        <w:t xml:space="preserve">knowledge diffusion: A case study of professor </w:t>
      </w:r>
      <w:proofErr w:type="spellStart"/>
      <w:r>
        <w:t>Zeyuan</w:t>
      </w:r>
      <w:proofErr w:type="spellEnd"/>
      <w:r>
        <w:t xml:space="preserve"> Liu’s scientific publications[J]. Scientometrics, 2021, 126(7): 6253-6272.</w:t>
      </w:r>
    </w:p>
    <w:p w14:paraId="7B429626" w14:textId="77777777" w:rsidR="005F294C" w:rsidRDefault="005F294C" w:rsidP="005F294C">
      <w:pPr>
        <w:pStyle w:val="ab"/>
      </w:pPr>
      <w:r>
        <w:t>[46]</w:t>
      </w:r>
      <w:r>
        <w:tab/>
      </w:r>
      <w:proofErr w:type="spellStart"/>
      <w:r>
        <w:t>Akkerman</w:t>
      </w:r>
      <w:proofErr w:type="spellEnd"/>
      <w:r>
        <w:t xml:space="preserve"> S F, Bakker A. Boundary Crossing and Boundary Objects[J]. Review of Educational Research, 2011, 81(2): 132-169.</w:t>
      </w:r>
    </w:p>
    <w:p w14:paraId="44871CE6" w14:textId="77777777" w:rsidR="005F294C" w:rsidRDefault="005F294C" w:rsidP="005F294C">
      <w:pPr>
        <w:pStyle w:val="ab"/>
      </w:pPr>
      <w:r>
        <w:t>[47]</w:t>
      </w:r>
      <w:r>
        <w:tab/>
        <w:t>Chang Y-W. Examining interdisciplinarity of library and information science (LIS) based on LIS articles contributed by non-LIS authors[J]. Scientometrics, 2018, 116(3): 1589-1613.</w:t>
      </w:r>
    </w:p>
    <w:p w14:paraId="0E6C8F61" w14:textId="77777777" w:rsidR="005F294C" w:rsidRDefault="005F294C" w:rsidP="005F294C">
      <w:pPr>
        <w:pStyle w:val="ab"/>
      </w:pPr>
      <w:r>
        <w:t>[48]</w:t>
      </w:r>
      <w:r>
        <w:tab/>
        <w:t>Chang Y-W. Exploring the interdisciplinary characteristics of library and information science (LIS) from the perspective of interdisciplinary LIS authors[J]. Library &amp; Information Science Research, 2018, 40(2): 125-134.</w:t>
      </w:r>
    </w:p>
    <w:p w14:paraId="75C53E52" w14:textId="77777777" w:rsidR="005F294C" w:rsidRDefault="005F294C" w:rsidP="005F294C">
      <w:pPr>
        <w:pStyle w:val="ab"/>
      </w:pPr>
      <w:r>
        <w:t>[49]</w:t>
      </w:r>
      <w:r>
        <w:tab/>
        <w:t>Kuhn T S, Epstein J. The essential tension[M]. American Association of Physics Teachers, 1979.</w:t>
      </w:r>
    </w:p>
    <w:p w14:paraId="2AF4D7EF" w14:textId="77777777" w:rsidR="005F294C" w:rsidRDefault="005F294C" w:rsidP="005F294C">
      <w:pPr>
        <w:pStyle w:val="ab"/>
      </w:pPr>
      <w:r>
        <w:t>[50]</w:t>
      </w:r>
      <w:r>
        <w:tab/>
        <w:t xml:space="preserve">Fortunato S, Bergstrom C T, </w:t>
      </w:r>
      <w:proofErr w:type="spellStart"/>
      <w:r>
        <w:t>Börner</w:t>
      </w:r>
      <w:proofErr w:type="spellEnd"/>
      <w:r>
        <w:t xml:space="preserve"> K, </w:t>
      </w:r>
      <w:r>
        <w:t>等</w:t>
      </w:r>
      <w:r>
        <w:t>. Science of science[J]. Science, 2018, 359(6379): eaao0185.</w:t>
      </w:r>
    </w:p>
    <w:p w14:paraId="0E0CC751" w14:textId="77777777" w:rsidR="005F294C" w:rsidRDefault="005F294C" w:rsidP="005F294C">
      <w:pPr>
        <w:pStyle w:val="ab"/>
      </w:pPr>
      <w:r>
        <w:t>[51]</w:t>
      </w:r>
      <w:r>
        <w:tab/>
        <w:t xml:space="preserve">Van </w:t>
      </w:r>
      <w:proofErr w:type="spellStart"/>
      <w:r>
        <w:t>Houten</w:t>
      </w:r>
      <w:proofErr w:type="spellEnd"/>
      <w:r>
        <w:t xml:space="preserve"> J, Van </w:t>
      </w:r>
      <w:proofErr w:type="spellStart"/>
      <w:r>
        <w:t>Vuren</w:t>
      </w:r>
      <w:proofErr w:type="spellEnd"/>
      <w:r>
        <w:t xml:space="preserve"> H G, Le Pairs C, et al. Migration of physicists to other academic disciplines: Situation in the Netherlands[J]. Scientometrics, 1983, 5(4): 257-267.</w:t>
      </w:r>
    </w:p>
    <w:p w14:paraId="1B471996" w14:textId="77777777" w:rsidR="005F294C" w:rsidRDefault="005F294C" w:rsidP="005F294C">
      <w:pPr>
        <w:pStyle w:val="ab"/>
      </w:pPr>
      <w:r>
        <w:t>[52]</w:t>
      </w:r>
      <w:r>
        <w:tab/>
        <w:t xml:space="preserve">De Domenico M, </w:t>
      </w:r>
      <w:proofErr w:type="spellStart"/>
      <w:r>
        <w:t>Omodei</w:t>
      </w:r>
      <w:proofErr w:type="spellEnd"/>
      <w:r>
        <w:t xml:space="preserve"> E, Arenas A. Quantifying the diaspora of knowledge in the last century[J]. Applied Network Science, 2016, 1(1): 1-13.</w:t>
      </w:r>
    </w:p>
    <w:p w14:paraId="11AD5AF3" w14:textId="77777777" w:rsidR="005F294C" w:rsidRDefault="005F294C" w:rsidP="005F294C">
      <w:pPr>
        <w:pStyle w:val="ab"/>
      </w:pPr>
      <w:r>
        <w:t>[53]</w:t>
      </w:r>
      <w:r>
        <w:tab/>
        <w:t xml:space="preserve">Foster J G, </w:t>
      </w:r>
      <w:proofErr w:type="spellStart"/>
      <w:r>
        <w:t>Rzhetsky</w:t>
      </w:r>
      <w:proofErr w:type="spellEnd"/>
      <w:r>
        <w:t xml:space="preserve"> A, Evans J A. Tradition and Innovation in Scientists’ Research Strategies[J]. American Sociological Review, 2015, 80(5): 875-908.</w:t>
      </w:r>
    </w:p>
    <w:p w14:paraId="4286CC62" w14:textId="77777777" w:rsidR="005F294C" w:rsidRDefault="005F294C" w:rsidP="005F294C">
      <w:pPr>
        <w:pStyle w:val="ab"/>
      </w:pPr>
      <w:r>
        <w:t>[54]</w:t>
      </w:r>
      <w:r>
        <w:tab/>
        <w:t>Zeng A, Shen Z, Zhou J, et al. Increasing trend of scientists to switch between topics[J]. Nature Communications, 2019, 10(1): 3439.</w:t>
      </w:r>
    </w:p>
    <w:p w14:paraId="485B969B" w14:textId="77777777" w:rsidR="005F294C" w:rsidRDefault="005F294C" w:rsidP="005F294C">
      <w:pPr>
        <w:pStyle w:val="ab"/>
      </w:pPr>
      <w:r>
        <w:t>[55]</w:t>
      </w:r>
      <w:r>
        <w:tab/>
      </w:r>
      <w:proofErr w:type="spellStart"/>
      <w:r>
        <w:t>Pramanik</w:t>
      </w:r>
      <w:proofErr w:type="spellEnd"/>
      <w:r>
        <w:t xml:space="preserve"> S, Gora S T, Sundaram R, et al. On the Migration of Researchers across Scientific Domains[J]. Proceedings of the International AAAI Conference on Web and Social Media, 2019, 13: 381-392.</w:t>
      </w:r>
    </w:p>
    <w:p w14:paraId="7CAD8B53" w14:textId="77777777" w:rsidR="005F294C" w:rsidRDefault="005F294C" w:rsidP="005F294C">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28C6F93F" w14:textId="77777777" w:rsidR="005F294C" w:rsidRDefault="005F294C" w:rsidP="005F294C">
      <w:pPr>
        <w:pStyle w:val="ab"/>
      </w:pPr>
      <w:r>
        <w:t>[57]</w:t>
      </w:r>
      <w:r>
        <w:tab/>
        <w:t xml:space="preserve">Jia T, Wang D, Szymanski B K. Quantifying patterns of research-interest evolution[J]. Nature Human </w:t>
      </w:r>
      <w:proofErr w:type="spellStart"/>
      <w:r>
        <w:t>Behaviour</w:t>
      </w:r>
      <w:proofErr w:type="spellEnd"/>
      <w:r>
        <w:t>, 2017, 1(4): 1-7.</w:t>
      </w:r>
    </w:p>
    <w:p w14:paraId="7454B6BB" w14:textId="77777777" w:rsidR="005F294C" w:rsidRDefault="005F294C" w:rsidP="005F294C">
      <w:pPr>
        <w:pStyle w:val="ab"/>
      </w:pPr>
      <w:r>
        <w:t>[58]</w:t>
      </w:r>
      <w:r>
        <w:tab/>
        <w:t>Yu X, Szymanski B K, Jia T. Become a better you: Correlation between the change of research direction and the change of scientific performance[J]. Journal of Informetrics, 2021, 15(3): 101193.</w:t>
      </w:r>
    </w:p>
    <w:p w14:paraId="70F323C2" w14:textId="77777777" w:rsidR="005F294C" w:rsidRDefault="005F294C" w:rsidP="005F294C">
      <w:pPr>
        <w:pStyle w:val="ab"/>
      </w:pPr>
      <w:r>
        <w:lastRenderedPageBreak/>
        <w:t>[59]</w:t>
      </w:r>
      <w:r>
        <w:tab/>
        <w:t xml:space="preserve">Zeng A, Fan Y, Di Z, et al. Fresh teams are associated with original and multidisciplinary research[J]. Nature Human </w:t>
      </w:r>
      <w:proofErr w:type="spellStart"/>
      <w:r>
        <w:t>Behaviour</w:t>
      </w:r>
      <w:proofErr w:type="spellEnd"/>
      <w:r>
        <w:t>, 2021, 5(10): 1314-1322.</w:t>
      </w:r>
    </w:p>
    <w:p w14:paraId="3AAFC52F" w14:textId="77777777" w:rsidR="005F294C" w:rsidRDefault="005F294C" w:rsidP="005F294C">
      <w:pPr>
        <w:pStyle w:val="ab"/>
      </w:pPr>
      <w:r>
        <w:t>[60]</w:t>
      </w:r>
      <w:r>
        <w:tab/>
        <w:t xml:space="preserve">Van Der </w:t>
      </w:r>
      <w:proofErr w:type="spellStart"/>
      <w:r>
        <w:t>Wouden</w:t>
      </w:r>
      <w:proofErr w:type="spellEnd"/>
      <w:r>
        <w:t xml:space="preserve"> F, </w:t>
      </w:r>
      <w:proofErr w:type="spellStart"/>
      <w:r>
        <w:t>Youn</w:t>
      </w:r>
      <w:proofErr w:type="spellEnd"/>
      <w:r>
        <w:t xml:space="preserve"> H. The impact of geographical distance on learning through collaboration[J]. Research Policy, 2023, 52(2): 104698.</w:t>
      </w:r>
    </w:p>
    <w:p w14:paraId="042C71B9" w14:textId="77777777" w:rsidR="005F294C" w:rsidRDefault="005F294C" w:rsidP="005F294C">
      <w:pPr>
        <w:pStyle w:val="ab"/>
      </w:pPr>
      <w:r>
        <w:t>[61]</w:t>
      </w:r>
      <w:r>
        <w:tab/>
      </w:r>
      <w:proofErr w:type="spellStart"/>
      <w:r>
        <w:t>Sulik</w:t>
      </w:r>
      <w:proofErr w:type="spellEnd"/>
      <w:r>
        <w:t xml:space="preserve"> J, </w:t>
      </w:r>
      <w:proofErr w:type="spellStart"/>
      <w:r>
        <w:t>Bahrami</w:t>
      </w:r>
      <w:proofErr w:type="spellEnd"/>
      <w:r>
        <w:t xml:space="preserve"> B, </w:t>
      </w:r>
      <w:proofErr w:type="spellStart"/>
      <w:r>
        <w:t>Deroy</w:t>
      </w:r>
      <w:proofErr w:type="spellEnd"/>
      <w:r>
        <w:t xml:space="preserve"> O. The diversity gap: when diversity matters for knowledge[J]. Perspectives on Psychological Science, 2022, 17(3): 752-767.</w:t>
      </w:r>
    </w:p>
    <w:p w14:paraId="38136AEC" w14:textId="77777777" w:rsidR="005F294C" w:rsidRDefault="005F294C" w:rsidP="005F294C">
      <w:pPr>
        <w:pStyle w:val="ab"/>
      </w:pPr>
      <w:r>
        <w:t>[62]</w:t>
      </w:r>
      <w:r>
        <w:tab/>
        <w:t xml:space="preserve">Wang J, Thijs B, </w:t>
      </w:r>
      <w:proofErr w:type="spellStart"/>
      <w:r>
        <w:t>Glänzel</w:t>
      </w:r>
      <w:proofErr w:type="spellEnd"/>
      <w:r>
        <w:t xml:space="preserve"> W. Interdisciplinarity and Impact: Distinct Effects of Variety, Balance, and Disparity[J]. PLOS ONE, 2015, 10(5): e0127298.</w:t>
      </w:r>
    </w:p>
    <w:p w14:paraId="5BF9B9B9" w14:textId="77777777" w:rsidR="005F294C" w:rsidRDefault="005F294C" w:rsidP="005F294C">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1656CDD2" w14:textId="77777777" w:rsidR="005F294C" w:rsidRDefault="005F294C" w:rsidP="005F294C">
      <w:pPr>
        <w:pStyle w:val="ab"/>
      </w:pPr>
      <w:r>
        <w:t>[64]</w:t>
      </w:r>
      <w:r>
        <w:tab/>
        <w:t>Zhang L, Sun B, Jiang L, et al. On the relationship between interdisciplinarity and impact: Distinct effects on academic and broader impact[J]. Research Evaluation, 2021, 30(3): 256-268.</w:t>
      </w:r>
    </w:p>
    <w:p w14:paraId="1B229C13" w14:textId="77777777" w:rsidR="005F294C" w:rsidRDefault="005F294C" w:rsidP="005F294C">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19CA53E1" w14:textId="77777777" w:rsidR="005F294C" w:rsidRDefault="005F294C" w:rsidP="005F294C">
      <w:pPr>
        <w:pStyle w:val="ab"/>
      </w:pPr>
      <w:r>
        <w:t>[66]</w:t>
      </w:r>
      <w:r>
        <w:tab/>
        <w:t xml:space="preserve">Abramo G, D’Angelo C A, Di Costa F. Diversification versus specialization in scientific research: Which strategy pays off?[J]. </w:t>
      </w:r>
      <w:proofErr w:type="spellStart"/>
      <w:r>
        <w:t>Technovation</w:t>
      </w:r>
      <w:proofErr w:type="spellEnd"/>
      <w:r>
        <w:t>, 2019, 82-83: 51-57.</w:t>
      </w:r>
    </w:p>
    <w:p w14:paraId="0200A374" w14:textId="77777777" w:rsidR="005F294C" w:rsidRDefault="005F294C" w:rsidP="005F294C">
      <w:pPr>
        <w:pStyle w:val="ab"/>
      </w:pPr>
      <w:r>
        <w:t>[67]</w:t>
      </w:r>
      <w:r>
        <w:tab/>
        <w:t xml:space="preserve">Chakraborty T, </w:t>
      </w:r>
      <w:proofErr w:type="spellStart"/>
      <w:r>
        <w:t>Tammana</w:t>
      </w:r>
      <w:proofErr w:type="spellEnd"/>
      <w:r>
        <w:t xml:space="preserve"> V, </w:t>
      </w:r>
      <w:proofErr w:type="spellStart"/>
      <w:r>
        <w:t>Ganguly</w:t>
      </w:r>
      <w:proofErr w:type="spellEnd"/>
      <w:r>
        <w:t xml:space="preserve"> N, et al. Understanding and modeling diverse scientific careers of researchers[J]. Journal of Informetrics, 2015, 9(1): 69-78.</w:t>
      </w:r>
    </w:p>
    <w:p w14:paraId="6D8B3BE8" w14:textId="77777777" w:rsidR="005F294C" w:rsidRDefault="005F294C" w:rsidP="005F294C">
      <w:pPr>
        <w:pStyle w:val="ab"/>
      </w:pPr>
      <w:r>
        <w:t>[68]</w:t>
      </w:r>
      <w:r>
        <w:tab/>
      </w:r>
      <w:proofErr w:type="spellStart"/>
      <w:r>
        <w:t>Heiberger</w:t>
      </w:r>
      <w:proofErr w:type="spellEnd"/>
      <w:r>
        <w:t xml:space="preserve"> R H, Munoz-</w:t>
      </w:r>
      <w:proofErr w:type="spellStart"/>
      <w:r>
        <w:t>Najar</w:t>
      </w:r>
      <w:proofErr w:type="spellEnd"/>
      <w:r>
        <w:t xml:space="preserve"> Galvez S, McFarland D A. Facets of Specialization and Its Relation to Career Success: An Analysis of U.S. Sociology, 1980 to 2015[J]. American Sociological Review, 2021, 86(6): 1164-1192.</w:t>
      </w:r>
    </w:p>
    <w:p w14:paraId="118617EA" w14:textId="77777777" w:rsidR="005F294C" w:rsidRDefault="005F294C" w:rsidP="005F294C">
      <w:pPr>
        <w:pStyle w:val="ab"/>
      </w:pPr>
      <w:r>
        <w:t>[69]</w:t>
      </w:r>
      <w:r>
        <w:tab/>
        <w:t xml:space="preserve">Unger S, Erhard L, </w:t>
      </w:r>
      <w:proofErr w:type="spellStart"/>
      <w:r>
        <w:t>Wieczorek</w:t>
      </w:r>
      <w:proofErr w:type="spellEnd"/>
      <w:r>
        <w:t xml:space="preserve"> O, </w:t>
      </w:r>
      <w:r>
        <w:t>等</w:t>
      </w:r>
      <w:r>
        <w:t>. Benefits and detriments of interdisciplinarity on early career scientists’ performance. An author-level approach for U.S. physicists and psychologists[J]. PLOS ONE, 2022, 17(6): e0269991.</w:t>
      </w:r>
    </w:p>
    <w:p w14:paraId="60503450" w14:textId="77777777" w:rsidR="005F294C" w:rsidRDefault="005F294C" w:rsidP="005F294C">
      <w:pPr>
        <w:pStyle w:val="ab"/>
      </w:pPr>
      <w:r>
        <w:t>[70]</w:t>
      </w:r>
      <w:r>
        <w:tab/>
        <w:t xml:space="preserve">Belkhouja M, </w:t>
      </w:r>
      <w:proofErr w:type="spellStart"/>
      <w:r>
        <w:t>Fattoum</w:t>
      </w:r>
      <w:proofErr w:type="spellEnd"/>
      <w:r>
        <w:t xml:space="preserve"> S, Yoon H (David). Does greater diversification increase individual productivity? The moderating effect of attention allocation[J]. Research Policy, 2021, 50(6): 104256.</w:t>
      </w:r>
    </w:p>
    <w:p w14:paraId="7FF3C5C3" w14:textId="77777777" w:rsidR="005F294C" w:rsidRDefault="005F294C" w:rsidP="005F294C">
      <w:pPr>
        <w:pStyle w:val="ab"/>
      </w:pPr>
      <w:r>
        <w:t>[71]</w:t>
      </w:r>
      <w:r>
        <w:tab/>
        <w:t xml:space="preserve">Petersen A M, Ahmed M E, </w:t>
      </w:r>
      <w:proofErr w:type="spellStart"/>
      <w:r>
        <w:t>Pavlidis</w:t>
      </w:r>
      <w:proofErr w:type="spellEnd"/>
      <w:r>
        <w:t xml:space="preserve"> I. Grand challenges and emergent modes of convergence science[J]. Humanities and Social Sciences Communications, 2021, 8(1): 194.</w:t>
      </w:r>
    </w:p>
    <w:p w14:paraId="45F6CED6" w14:textId="77777777" w:rsidR="005F294C" w:rsidRDefault="005F294C" w:rsidP="005F294C">
      <w:pPr>
        <w:pStyle w:val="ab"/>
      </w:pPr>
      <w:r>
        <w:t>[72]</w:t>
      </w:r>
      <w:r>
        <w:tab/>
        <w:t>Leahey E, Barringer S N. Universities’ commitment to interdisciplinary research: To what end?[J]. Research Policy, 2020, 49(2): 103910.</w:t>
      </w:r>
    </w:p>
    <w:p w14:paraId="2869D178" w14:textId="77777777" w:rsidR="005F294C" w:rsidRDefault="005F294C" w:rsidP="005F294C">
      <w:pPr>
        <w:pStyle w:val="ab"/>
      </w:pPr>
      <w:r>
        <w:lastRenderedPageBreak/>
        <w:t>[73]</w:t>
      </w:r>
      <w:r>
        <w:tab/>
      </w:r>
      <w:proofErr w:type="spellStart"/>
      <w:r>
        <w:t>Haeussler</w:t>
      </w:r>
      <w:proofErr w:type="spellEnd"/>
      <w:r>
        <w:t xml:space="preserve"> C, </w:t>
      </w:r>
      <w:proofErr w:type="spellStart"/>
      <w:r>
        <w:t>Sauermann</w:t>
      </w:r>
      <w:proofErr w:type="spellEnd"/>
      <w:r>
        <w:t xml:space="preserve"> H. Division of labor in collaborative knowledge production: The role of team size and interdisciplinarity[J]. Research Policy, 2020, 49(6): 103987.</w:t>
      </w:r>
    </w:p>
    <w:p w14:paraId="7E95A761" w14:textId="77777777" w:rsidR="005F294C" w:rsidRDefault="005F294C" w:rsidP="005F294C">
      <w:pPr>
        <w:pStyle w:val="ab"/>
      </w:pPr>
      <w:r>
        <w:t>[74]</w:t>
      </w:r>
      <w:r>
        <w:tab/>
      </w:r>
      <w:proofErr w:type="spellStart"/>
      <w:r>
        <w:t>Smaldino</w:t>
      </w:r>
      <w:proofErr w:type="spellEnd"/>
      <w:r>
        <w:t xml:space="preserve"> P E, O’Connor C. Interdisciplinarity can aid the spread of better methods between scientific communities[J]. Collective Intelligence, 2022, 1(2): 26339137221131816.</w:t>
      </w:r>
    </w:p>
    <w:p w14:paraId="4E433CAF" w14:textId="77777777" w:rsidR="005F294C" w:rsidRDefault="005F294C" w:rsidP="005F294C">
      <w:pPr>
        <w:pStyle w:val="ab"/>
      </w:pPr>
      <w:r>
        <w:t>[75]</w:t>
      </w:r>
      <w:r>
        <w:tab/>
        <w:t>Wang K, Shen Z, Huang C, et al. Microsoft Academic Graph: When experts are not enough[J]. Quantitative Science Studies, 2020, 1(1): 396-413.</w:t>
      </w:r>
    </w:p>
    <w:p w14:paraId="047BD693" w14:textId="77777777" w:rsidR="005F294C" w:rsidRDefault="005F294C" w:rsidP="005F294C">
      <w:pPr>
        <w:pStyle w:val="ab"/>
      </w:pPr>
      <w:r>
        <w:t>[76]</w:t>
      </w:r>
      <w:r>
        <w:tab/>
        <w:t>Waltman L. An empirical analysis of the use of alphabetical authorship in scientific publishing[J]. Journal of Informetrics, 2012, 6(4): 700-711.</w:t>
      </w:r>
    </w:p>
    <w:p w14:paraId="7090243F" w14:textId="3CA96A01"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5357F709" w:rsidR="005819E7" w:rsidRDefault="00AC7094" w:rsidP="00E65CF6">
      <w:pPr>
        <w:pStyle w:val="1"/>
        <w:rPr>
          <w:rFonts w:ascii="Times New Roman" w:hAnsi="Times New Roman" w:cs="Times New Roman"/>
        </w:rPr>
      </w:pPr>
      <w:r>
        <w:rPr>
          <w:rFonts w:ascii="Times New Roman" w:hAnsi="Times New Roman" w:cs="Times New Roman" w:hint="eastAsia"/>
        </w:rPr>
        <w:t>9</w:t>
      </w:r>
      <w:r w:rsidR="00E65CF6">
        <w:rPr>
          <w:rFonts w:ascii="Times New Roman" w:hAnsi="Times New Roman" w:cs="Times New Roman" w:hint="eastAsia"/>
        </w:rPr>
        <w:t>.</w:t>
      </w:r>
      <w:r w:rsidR="005819E7" w:rsidRPr="00E65CF6">
        <w:rPr>
          <w:rFonts w:ascii="Times New Roman" w:hAnsi="Times New Roman" w:cs="Times New Roman" w:hint="eastAsia"/>
        </w:rPr>
        <w:t>附录</w:t>
      </w:r>
    </w:p>
    <w:p w14:paraId="33DE895D" w14:textId="6F0FCC4E" w:rsidR="00186339" w:rsidRDefault="007C2317" w:rsidP="00186339">
      <w:pPr>
        <w:pStyle w:val="2"/>
        <w:rPr>
          <w:rFonts w:ascii="Times New Roman" w:hAnsi="Times New Roman" w:cs="Times New Roman"/>
        </w:rPr>
      </w:pPr>
      <w:r>
        <w:rPr>
          <w:rFonts w:ascii="Times New Roman" w:hAnsi="Times New Roman" w:cs="Times New Roman" w:hint="eastAsia"/>
        </w:rPr>
        <w:t>杂项</w:t>
      </w:r>
    </w:p>
    <w:p w14:paraId="0024E945" w14:textId="723B0A8B" w:rsidR="007F1C40" w:rsidRPr="00127924" w:rsidRDefault="00012148" w:rsidP="00127924">
      <w:pPr>
        <w:spacing w:after="120" w:line="360" w:lineRule="auto"/>
        <w:ind w:firstLine="418"/>
        <w:rPr>
          <w:rFonts w:cs="Times New Roman"/>
        </w:rPr>
      </w:pPr>
      <w:r w:rsidRPr="00012148">
        <w:rPr>
          <w:rFonts w:cs="Times New Roman" w:hint="eastAsia"/>
        </w:rPr>
        <w:t>W</w:t>
      </w:r>
      <w:r w:rsidRPr="00012148">
        <w:rPr>
          <w:rFonts w:cs="Times New Roman"/>
        </w:rPr>
        <w:t>oS</w:t>
      </w:r>
      <w:r w:rsidRPr="00012148">
        <w:rPr>
          <w:rFonts w:cs="Times New Roman" w:hint="eastAsia"/>
        </w:rPr>
        <w:t>分类中</w:t>
      </w:r>
      <w:r w:rsidR="007F1C40">
        <w:rPr>
          <w:rFonts w:cs="Times New Roman" w:hint="eastAsia"/>
        </w:rPr>
        <w:t>有一些“跨学科标签”，</w:t>
      </w:r>
      <w:r w:rsidR="00FB4327">
        <w:rPr>
          <w:rFonts w:cs="Times New Roman" w:hint="eastAsia"/>
        </w:rPr>
        <w:t>例如：</w:t>
      </w:r>
      <w:r w:rsidR="007F1C40" w:rsidRPr="00306FD3">
        <w:rPr>
          <w:rFonts w:cs="Times New Roman"/>
        </w:rPr>
        <w:t>Materials Science</w:t>
      </w:r>
      <w:r w:rsidR="007F1C40">
        <w:rPr>
          <w:rFonts w:cs="Times New Roman" w:hint="eastAsia"/>
        </w:rPr>
        <w:t>系列。</w:t>
      </w:r>
      <w:r w:rsidR="007F1C40" w:rsidRPr="00083EF9">
        <w:rPr>
          <w:rFonts w:cs="Times New Roman"/>
        </w:rPr>
        <w:t>Mathematics</w:t>
      </w:r>
      <w:r w:rsidR="007F1C40">
        <w:rPr>
          <w:rFonts w:cs="Times New Roman" w:hint="eastAsia"/>
        </w:rPr>
        <w:t>系列。</w:t>
      </w:r>
      <w:r w:rsidR="007F1C40" w:rsidRPr="0098416B">
        <w:rPr>
          <w:rFonts w:cs="Times New Roman"/>
        </w:rPr>
        <w:t>Linguistics</w:t>
      </w:r>
      <w:r w:rsidR="007F1C40">
        <w:rPr>
          <w:rFonts w:cs="Times New Roman" w:hint="eastAsia"/>
        </w:rPr>
        <w:t>与</w:t>
      </w:r>
      <w:r w:rsidR="007F1C40" w:rsidRPr="007C4789">
        <w:rPr>
          <w:rFonts w:cs="Times New Roman"/>
        </w:rPr>
        <w:t>Language &amp; Linguistics</w:t>
      </w:r>
      <w:r w:rsidR="007F1C40">
        <w:rPr>
          <w:rFonts w:cs="Times New Roman" w:hint="eastAsia"/>
        </w:rPr>
        <w:t>。</w:t>
      </w:r>
      <w:r w:rsidR="007F1C40" w:rsidRPr="005E54BE">
        <w:rPr>
          <w:rFonts w:cs="Times New Roman"/>
        </w:rPr>
        <w:t>Chemistry</w:t>
      </w:r>
      <w:r w:rsidR="007F1C40">
        <w:rPr>
          <w:rFonts w:cs="Times New Roman" w:hint="eastAsia"/>
        </w:rPr>
        <w:t>系列。</w:t>
      </w:r>
      <w:r w:rsidR="007F1C40" w:rsidRPr="00C42C94">
        <w:rPr>
          <w:rFonts w:cs="Times New Roman"/>
        </w:rPr>
        <w:t>Medicine</w:t>
      </w:r>
      <w:r w:rsidR="007F1C40">
        <w:rPr>
          <w:rFonts w:cs="Times New Roman" w:hint="eastAsia"/>
        </w:rPr>
        <w:t>系列。</w:t>
      </w:r>
      <w:r w:rsidR="007F1C40" w:rsidRPr="00854EDD">
        <w:rPr>
          <w:rFonts w:cs="Times New Roman"/>
        </w:rPr>
        <w:t>Computer Science</w:t>
      </w:r>
      <w:r w:rsidR="007F1C40">
        <w:rPr>
          <w:rFonts w:cs="Times New Roman" w:hint="eastAsia"/>
        </w:rPr>
        <w:t>系列。</w:t>
      </w:r>
      <w:r w:rsidR="007F1C40" w:rsidRPr="00FE3F72">
        <w:rPr>
          <w:rFonts w:cs="Times New Roman"/>
        </w:rPr>
        <w:t>Physics</w:t>
      </w:r>
      <w:r w:rsidR="007F1C40">
        <w:rPr>
          <w:rFonts w:cs="Times New Roman" w:hint="eastAsia"/>
        </w:rPr>
        <w:t>系列。</w:t>
      </w:r>
      <w:r w:rsidR="007F1C40" w:rsidRPr="003533ED">
        <w:rPr>
          <w:rFonts w:cs="Times New Roman"/>
        </w:rPr>
        <w:t>Psychology</w:t>
      </w:r>
      <w:r w:rsidR="007F1C40">
        <w:rPr>
          <w:rFonts w:cs="Times New Roman" w:hint="eastAsia"/>
        </w:rPr>
        <w:t>系列。</w:t>
      </w:r>
      <w:r w:rsidR="007F1C40" w:rsidRPr="00363528">
        <w:rPr>
          <w:rFonts w:cs="Times New Roman"/>
        </w:rPr>
        <w:t>Agriculture</w:t>
      </w:r>
      <w:r w:rsidR="007F1C40">
        <w:rPr>
          <w:rFonts w:cs="Times New Roman" w:hint="eastAsia"/>
        </w:rPr>
        <w:t>系列。</w:t>
      </w:r>
      <w:r w:rsidR="007F1C40" w:rsidRPr="00DB40DA">
        <w:rPr>
          <w:rFonts w:cs="Times New Roman"/>
          <w:b/>
          <w:bCs/>
        </w:rPr>
        <w:t>Humanities, Multidisciplinary</w:t>
      </w:r>
      <w:r w:rsidR="007F1C40">
        <w:rPr>
          <w:rFonts w:cs="Times New Roman" w:hint="eastAsia"/>
        </w:rPr>
        <w:t>。</w:t>
      </w:r>
      <w:r w:rsidR="007F1C40" w:rsidRPr="00DA2034">
        <w:rPr>
          <w:rFonts w:cs="Times New Roman"/>
        </w:rPr>
        <w:t>Engineering</w:t>
      </w:r>
      <w:r w:rsidR="007F1C40">
        <w:rPr>
          <w:rFonts w:cs="Times New Roman" w:hint="eastAsia"/>
        </w:rPr>
        <w:t>系列（处理的时候注意逗号）。</w:t>
      </w:r>
      <w:r w:rsidR="007F1C40" w:rsidRPr="00863427">
        <w:rPr>
          <w:rFonts w:cs="Times New Roman"/>
        </w:rPr>
        <w:t>Literature</w:t>
      </w:r>
      <w:r w:rsidR="007F1C40">
        <w:rPr>
          <w:rFonts w:cs="Times New Roman" w:hint="eastAsia"/>
        </w:rPr>
        <w:t>系列。</w:t>
      </w:r>
      <w:r w:rsidR="007F1C40" w:rsidRPr="00CD1F16">
        <w:rPr>
          <w:rFonts w:cs="Times New Roman"/>
        </w:rPr>
        <w:t>Social Sciences</w:t>
      </w:r>
      <w:r w:rsidR="007F1C40">
        <w:rPr>
          <w:rFonts w:cs="Times New Roman" w:hint="eastAsia"/>
        </w:rPr>
        <w:t>系列。</w:t>
      </w:r>
      <w:r w:rsidR="007F1C40" w:rsidRPr="002F00E9">
        <w:rPr>
          <w:rFonts w:cs="Times New Roman"/>
          <w:b/>
          <w:bCs/>
        </w:rPr>
        <w:t xml:space="preserve">Social Sciences, </w:t>
      </w:r>
      <w:r w:rsidR="007F1C40" w:rsidRPr="00D81DE0">
        <w:rPr>
          <w:rFonts w:cs="Times New Roman"/>
          <w:b/>
          <w:bCs/>
          <w:u w:val="single"/>
        </w:rPr>
        <w:t>Interdisciplinary</w:t>
      </w:r>
      <w:r w:rsidR="007F1C40">
        <w:rPr>
          <w:rFonts w:cs="Times New Roman" w:hint="eastAsia"/>
        </w:rPr>
        <w:t>。</w:t>
      </w:r>
      <w:r w:rsidR="007F1C40" w:rsidRPr="00F45A59">
        <w:rPr>
          <w:rFonts w:cs="Times New Roman"/>
        </w:rPr>
        <w:t>Business</w:t>
      </w:r>
      <w:r w:rsidR="007F1C40">
        <w:rPr>
          <w:rFonts w:cs="Times New Roman" w:hint="eastAsia"/>
        </w:rPr>
        <w:t>系列。</w:t>
      </w:r>
      <w:r w:rsidR="007F1C40" w:rsidRPr="00215E7F">
        <w:rPr>
          <w:rFonts w:cs="Times New Roman"/>
          <w:highlight w:val="yellow"/>
        </w:rPr>
        <w:t>Geography</w:t>
      </w:r>
      <w:r w:rsidR="007F1C40" w:rsidRPr="00215E7F">
        <w:rPr>
          <w:rFonts w:cs="Times New Roman" w:hint="eastAsia"/>
          <w:highlight w:val="yellow"/>
        </w:rPr>
        <w:t>系列</w:t>
      </w:r>
      <w:r w:rsidR="007F1C40">
        <w:rPr>
          <w:rFonts w:cs="Times New Roman"/>
        </w:rPr>
        <w:t xml:space="preserve">[GEO </w:t>
      </w:r>
      <w:r w:rsidR="007F1C40">
        <w:rPr>
          <w:rFonts w:cs="Times New Roman" w:hint="eastAsia"/>
        </w:rPr>
        <w:t>相关</w:t>
      </w:r>
      <w:r w:rsidR="007F1C40">
        <w:rPr>
          <w:rFonts w:cs="Times New Roman"/>
        </w:rPr>
        <w:t>]</w:t>
      </w:r>
      <w:r w:rsidR="007F1C40">
        <w:rPr>
          <w:rFonts w:cs="Times New Roman" w:hint="eastAsia"/>
        </w:rPr>
        <w:t>。</w:t>
      </w:r>
      <w:r w:rsidR="007F1C40" w:rsidRPr="007248CF">
        <w:rPr>
          <w:rFonts w:cs="Times New Roman"/>
        </w:rPr>
        <w:t>Education</w:t>
      </w:r>
      <w:r w:rsidR="007F1C40">
        <w:rPr>
          <w:rFonts w:cs="Times New Roman" w:hint="eastAsia"/>
        </w:rPr>
        <w:t>系列。</w:t>
      </w:r>
      <w:r w:rsidR="003F7460">
        <w:rPr>
          <w:rFonts w:cs="Times New Roman" w:hint="eastAsia"/>
        </w:rPr>
        <w:t>每一类内部有一些比较相关的期刊。</w:t>
      </w:r>
    </w:p>
    <w:p w14:paraId="62419660" w14:textId="4143F327"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78258156" w:rsidR="00BB4D1C" w:rsidRDefault="00E83BE1">
      <w:pPr>
        <w:rPr>
          <w:rFonts w:cs="Times New Roman"/>
        </w:rPr>
      </w:pPr>
      <w:r>
        <w:rPr>
          <w:rFonts w:cs="Times New Roman" w:hint="eastAsia"/>
        </w:rPr>
        <w:t>经济学</w:t>
      </w:r>
      <w:r w:rsidR="00EF515C">
        <w:rPr>
          <w:rFonts w:cs="Times New Roman" w:hint="eastAsia"/>
        </w:rPr>
        <w:t>、数学、商科</w:t>
      </w:r>
      <w:r w:rsidR="00450B61">
        <w:rPr>
          <w:rFonts w:cs="Times New Roman" w:hint="eastAsia"/>
        </w:rPr>
        <w:t>、高能物理学</w:t>
      </w:r>
      <w:r>
        <w:rPr>
          <w:rFonts w:cs="Times New Roman" w:hint="eastAsia"/>
        </w:rPr>
        <w:t>：按字顺署名</w:t>
      </w:r>
      <w:r w:rsidR="00D20BDB">
        <w:rPr>
          <w:rFonts w:cs="Times New Roman" w:hint="eastAsia"/>
        </w:rPr>
        <w:t>。</w:t>
      </w:r>
    </w:p>
    <w:p w14:paraId="331CD907" w14:textId="7B380E2E" w:rsidR="00A86946" w:rsidRDefault="00E83BE1">
      <w:pPr>
        <w:rPr>
          <w:rFonts w:cs="Times New Roman"/>
        </w:rPr>
      </w:pPr>
      <w:r>
        <w:rPr>
          <w:rFonts w:cs="Times New Roman" w:hint="eastAsia"/>
        </w:rPr>
        <w:t>化学领域：一般末位作者最为重要。</w:t>
      </w:r>
    </w:p>
    <w:p w14:paraId="3084F6CB" w14:textId="71CD4D5E" w:rsidR="008649B9" w:rsidRDefault="00DA272F">
      <w:pPr>
        <w:rPr>
          <w:rFonts w:cs="Times New Roman" w:hint="eastAsia"/>
        </w:rPr>
      </w:pPr>
      <w:r>
        <w:rPr>
          <w:rFonts w:cs="Times New Roman" w:hint="eastAsia"/>
        </w:rPr>
        <w:t>L</w:t>
      </w:r>
      <w:r>
        <w:rPr>
          <w:rFonts w:cs="Times New Roman"/>
        </w:rPr>
        <w:t xml:space="preserve">udo </w:t>
      </w:r>
      <w:r w:rsidR="00DE14E3">
        <w:rPr>
          <w:rFonts w:cs="Times New Roman"/>
        </w:rPr>
        <w:t>Waltman</w:t>
      </w:r>
      <w:r>
        <w:rPr>
          <w:rFonts w:cs="Times New Roman" w:hint="eastAsia"/>
        </w:rPr>
        <w:t>的这篇文章非常重要</w:t>
      </w:r>
      <w:r w:rsidR="00DE14E3">
        <w:rPr>
          <w:rFonts w:cs="Times New Roman" w:hint="eastAsia"/>
        </w:rPr>
        <w:t>，展示出哪些学科是</w:t>
      </w:r>
      <w:r w:rsidR="00961E6C">
        <w:rPr>
          <w:rFonts w:cs="Times New Roman" w:hint="eastAsia"/>
        </w:rPr>
        <w:t>按</w:t>
      </w:r>
      <w:r w:rsidR="004E6677">
        <w:rPr>
          <w:rFonts w:cs="Times New Roman" w:hint="eastAsia"/>
        </w:rPr>
        <w:t>作者次序排名的</w:t>
      </w:r>
      <w:r w:rsidR="005F294C">
        <w:rPr>
          <w:rFonts w:cs="Times New Roman"/>
        </w:rPr>
        <w:fldChar w:fldCharType="begin"/>
      </w:r>
      <w:r w:rsidR="005F294C">
        <w:rPr>
          <w:rFonts w:cs="Times New Roman"/>
        </w:rPr>
        <w:instrText xml:space="preserve"> ADDIN ZOTERO_ITEM CSL_CITATION {"citationID":"zFoVHWaT","properties":{"formattedCitation":"\\super [76]\\nosupersub{}","plainCitation":"[76]","noteIndex":0},"citationItems":[{"id":3719,"uris":["http://zotero.org/users/7428105/items/YE6WCCK3"],"itemData":{"id":3719,"type":"article-journal","abstract":"There are different ways in which the authors of a scientific publication can determine the order in which their names are listed. Sometimes author names are simply listed alphabetically. In other cases, authorship order is determined based on the contribution authors have made to a publication. Contribution-based authorship can facilitate proper credit assignment, for instance by giving most credits to the first author. In the case of alphabetical authorship, nothing can be inferred about the relative contribution made by the different authors of a publication. In this paper, we present an empirical analysis of the use of alphabetical authorship in scientific publishing. Our analysis covers all fields of science. We find that the use of alphabetical authorship is declining over time. In 2011, the authors of less than 4% of all publications intentionally chose to list their names alphabetically. The use of alphabetical authorship is most common in mathematics, economics (including finance), and high energy physics. Also, the use of alphabetical authorship is relatively more common in the case of publications with either a small or a large number of authors.","container-title":"Journal of Informetrics","DOI":"10.1016/j.joi.2012.07.008","ISSN":"1751-1577","issue":"4","journalAbbreviation":"Journal of Informetrics","language":"en","page":"700-711","source":"ScienceDirect","title":"An empirical analysis of the use of alphabetical authorship in scientific publishing","volume":"6","author":[{"family":"Waltman","given":"Ludo"}],"issued":{"date-parts":[["2012",10,1]]}}}],"schema":"https://github.com/citation-style-language/schema/raw/master/csl-citation.json"} </w:instrText>
      </w:r>
      <w:r w:rsidR="005F294C">
        <w:rPr>
          <w:rFonts w:cs="Times New Roman"/>
        </w:rPr>
        <w:fldChar w:fldCharType="separate"/>
      </w:r>
      <w:r w:rsidR="005F294C" w:rsidRPr="005F294C">
        <w:rPr>
          <w:rFonts w:cs="Times New Roman"/>
          <w:szCs w:val="24"/>
          <w:vertAlign w:val="superscript"/>
        </w:rPr>
        <w:t>[76]</w:t>
      </w:r>
      <w:r w:rsidR="005F294C">
        <w:rPr>
          <w:rFonts w:cs="Times New Roman"/>
        </w:rPr>
        <w:fldChar w:fldCharType="end"/>
      </w:r>
      <w:r>
        <w:rPr>
          <w:rFonts w:cs="Times New Roman" w:hint="eastAsia"/>
        </w:rPr>
        <w:t>。</w:t>
      </w:r>
    </w:p>
    <w:p w14:paraId="30F1909D" w14:textId="153D96A8" w:rsidR="008649B9" w:rsidRDefault="007E60F6">
      <w:pPr>
        <w:rPr>
          <w:rFonts w:cs="Times New Roman"/>
          <w:b/>
          <w:bCs/>
        </w:rPr>
      </w:pPr>
      <w:r w:rsidRPr="00055D42">
        <w:rPr>
          <w:rFonts w:cs="Times New Roman" w:hint="eastAsia"/>
          <w:b/>
          <w:bCs/>
        </w:rPr>
        <w:t>我们只要探索一下，</w:t>
      </w:r>
      <w:r w:rsidR="00BF06E1" w:rsidRPr="00055D42">
        <w:rPr>
          <w:rFonts w:cs="Times New Roman" w:hint="eastAsia"/>
          <w:b/>
          <w:bCs/>
        </w:rPr>
        <w:t>这个学科的署名作者数，就知道他是不是按</w:t>
      </w:r>
      <w:r w:rsidR="00055D42">
        <w:rPr>
          <w:rFonts w:cs="Times New Roman" w:hint="eastAsia"/>
          <w:b/>
          <w:bCs/>
        </w:rPr>
        <w:t>字母次序排列的</w:t>
      </w:r>
      <w:r w:rsidR="00AB4537" w:rsidRPr="00055D42">
        <w:rPr>
          <w:rFonts w:cs="Times New Roman" w:hint="eastAsia"/>
          <w:b/>
          <w:bCs/>
        </w:rPr>
        <w:t>。</w:t>
      </w:r>
    </w:p>
    <w:p w14:paraId="76C970DD" w14:textId="6C5DA700" w:rsidR="006B0673" w:rsidRPr="00E83492" w:rsidRDefault="00E83492">
      <w:pPr>
        <w:rPr>
          <w:rFonts w:cs="Times New Roman" w:hint="eastAsia"/>
        </w:rPr>
      </w:pPr>
      <w:r w:rsidRPr="00E83492">
        <w:rPr>
          <w:rFonts w:cs="Times New Roman"/>
        </w:rPr>
        <w:t>Waltman</w:t>
      </w:r>
      <w:r w:rsidRPr="00E83492">
        <w:rPr>
          <w:rFonts w:cs="Times New Roman" w:hint="eastAsia"/>
        </w:rPr>
        <w:t>的研究显示，</w:t>
      </w:r>
      <w:r w:rsidR="009D420A">
        <w:rPr>
          <w:rFonts w:hint="eastAsia"/>
        </w:rPr>
        <w:t>整个学术界，约</w:t>
      </w:r>
      <w:r w:rsidR="009D420A">
        <w:rPr>
          <w:rFonts w:hint="eastAsia"/>
        </w:rPr>
        <w:t>5%</w:t>
      </w:r>
      <w:r w:rsidR="009D420A">
        <w:rPr>
          <w:rFonts w:hint="eastAsia"/>
        </w:rPr>
        <w:t>至</w:t>
      </w:r>
      <w:r w:rsidR="009D420A">
        <w:rPr>
          <w:rFonts w:hint="eastAsia"/>
        </w:rPr>
        <w:t>10%</w:t>
      </w:r>
      <w:r w:rsidR="009D420A">
        <w:rPr>
          <w:rFonts w:hint="eastAsia"/>
        </w:rPr>
        <w:t>的研究是按照字母序排列的。</w:t>
      </w:r>
      <w:r w:rsidR="000912CA">
        <w:rPr>
          <w:rFonts w:cs="Times New Roman" w:hint="eastAsia"/>
        </w:rPr>
        <w:t>数学、经济学（包括商科）、高能物理学</w:t>
      </w:r>
      <w:r w:rsidR="00932F02">
        <w:rPr>
          <w:rFonts w:cs="Times New Roman" w:hint="eastAsia"/>
        </w:rPr>
        <w:t>按字母排序署名最为普遍</w:t>
      </w:r>
      <w:r w:rsidR="00031457">
        <w:rPr>
          <w:rFonts w:cs="Times New Roman" w:hint="eastAsia"/>
        </w:rPr>
        <w:t>，超过</w:t>
      </w:r>
      <w:r w:rsidR="00031457">
        <w:rPr>
          <w:rFonts w:cs="Times New Roman" w:hint="eastAsia"/>
        </w:rPr>
        <w:t>50%</w:t>
      </w:r>
      <w:r w:rsidR="00642041">
        <w:rPr>
          <w:rFonts w:cs="Times New Roman" w:hint="eastAsia"/>
        </w:rPr>
        <w:t>。</w:t>
      </w:r>
      <w:r w:rsidR="00FF59E7">
        <w:rPr>
          <w:rFonts w:cs="Times New Roman" w:hint="eastAsia"/>
        </w:rPr>
        <w:t>因此存在偏误：</w:t>
      </w:r>
      <w:r w:rsidR="00031457">
        <w:rPr>
          <w:rFonts w:cs="Times New Roman" w:hint="eastAsia"/>
        </w:rPr>
        <w:t>对于署名作者</w:t>
      </w:r>
      <w:r w:rsidR="00031457">
        <w:rPr>
          <w:rFonts w:cs="Times New Roman" w:hint="eastAsia"/>
        </w:rPr>
        <w:t>3</w:t>
      </w:r>
      <w:r w:rsidR="00031457">
        <w:rPr>
          <w:rFonts w:cs="Times New Roman" w:hint="eastAsia"/>
        </w:rPr>
        <w:t>人及以上的文献，</w:t>
      </w:r>
      <w:r w:rsidR="00FF59E7">
        <w:rPr>
          <w:rFonts w:cs="Times New Roman" w:hint="eastAsia"/>
        </w:rPr>
        <w:t>一些</w:t>
      </w:r>
      <w:r w:rsidR="0048377D">
        <w:rPr>
          <w:rFonts w:cs="Times New Roman" w:hint="eastAsia"/>
        </w:rPr>
        <w:t>被排列到中间的研究者被忽略掉</w:t>
      </w:r>
      <w:r w:rsidR="00AE05E1">
        <w:rPr>
          <w:rFonts w:cs="Times New Roman" w:hint="eastAsia"/>
        </w:rPr>
        <w:t>，</w:t>
      </w:r>
      <w:r w:rsidR="00A71F1C">
        <w:rPr>
          <w:rFonts w:cs="Times New Roman" w:hint="eastAsia"/>
        </w:rPr>
        <w:t>影响准确度。</w:t>
      </w:r>
      <w:r w:rsidR="00AE05E1">
        <w:rPr>
          <w:rFonts w:cs="Times New Roman" w:hint="eastAsia"/>
        </w:rPr>
        <w:lastRenderedPageBreak/>
        <w:t>（平均署名作者量也很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proofErr w:type="spellStart"/>
            <w:r w:rsidRPr="00C42D2E">
              <w:rPr>
                <w:rFonts w:ascii="Calibri" w:eastAsia="Times New Roman" w:hAnsi="Calibri" w:cs="Calibri"/>
                <w:color w:val="000000"/>
                <w:kern w:val="0"/>
                <w:sz w:val="20"/>
                <w:szCs w:val="20"/>
              </w:rPr>
              <w:t>Womens</w:t>
            </w:r>
            <w:proofErr w:type="spellEnd"/>
            <w:r w:rsidRPr="00C42D2E">
              <w:rPr>
                <w:rFonts w:ascii="Calibri" w:eastAsia="Times New Roman" w:hAnsi="Calibri" w:cs="Calibri"/>
                <w:color w:val="000000"/>
                <w:kern w:val="0"/>
                <w:sz w:val="20"/>
                <w:szCs w:val="20"/>
              </w:rPr>
              <w:t xml:space="preserve">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44165DF6" w14:textId="77777777" w:rsidR="00960754" w:rsidRDefault="00960754" w:rsidP="00960754">
      <w:pPr>
        <w:pStyle w:val="2"/>
        <w:rPr>
          <w:rFonts w:ascii="Times New Roman" w:hAnsi="Times New Roman" w:cs="Times New Roman"/>
        </w:rPr>
      </w:pPr>
      <w:r>
        <w:rPr>
          <w:rFonts w:ascii="Times New Roman" w:hAnsi="Times New Roman" w:cs="Times New Roman"/>
        </w:rPr>
        <w:t>Web of Science</w:t>
      </w:r>
      <w:r>
        <w:rPr>
          <w:rFonts w:ascii="Times New Roman" w:hAnsi="Times New Roman" w:cs="Times New Roman" w:hint="eastAsia"/>
        </w:rPr>
        <w:t>学科粗化（使用中科院大区，</w:t>
      </w:r>
      <w:r>
        <w:rPr>
          <w:rFonts w:ascii="Times New Roman" w:hAnsi="Times New Roman" w:cs="Times New Roman" w:hint="eastAsia"/>
        </w:rPr>
        <w:t>18</w:t>
      </w:r>
      <w:r>
        <w:rPr>
          <w:rFonts w:ascii="Times New Roman" w:hAnsi="Times New Roman" w:cs="Times New Roman" w:hint="eastAsia"/>
        </w:rPr>
        <w:t>类）</w:t>
      </w:r>
    </w:p>
    <w:p w14:paraId="291F903E" w14:textId="77777777" w:rsidR="00960754" w:rsidRPr="001640FA" w:rsidRDefault="00960754" w:rsidP="00960754">
      <w:pPr>
        <w:ind w:firstLineChars="200" w:firstLine="480"/>
      </w:pPr>
      <w:r>
        <w:rPr>
          <w:rFonts w:hint="eastAsia"/>
        </w:rPr>
        <w:t>W</w:t>
      </w:r>
      <w:r>
        <w:t>oS</w:t>
      </w:r>
      <w:r>
        <w:rPr>
          <w:rFonts w:hint="eastAsia"/>
        </w:rPr>
        <w:t>是一个细粒度，较权威的分类框架。</w:t>
      </w:r>
      <w:r>
        <w:t>WoS</w:t>
      </w:r>
      <w:r>
        <w:rPr>
          <w:rFonts w:hint="eastAsia"/>
        </w:rPr>
        <w:t>自身的学科分类不适宜直接做分类，原因在于大多数学者都会经历这样的跨越。</w:t>
      </w:r>
    </w:p>
    <w:p w14:paraId="3AED6740" w14:textId="77777777" w:rsidR="00960754" w:rsidRDefault="00960754" w:rsidP="00960754">
      <w:pPr>
        <w:ind w:firstLineChars="200" w:firstLine="480"/>
      </w:pPr>
      <w:r w:rsidRPr="00C653DF">
        <w:rPr>
          <w:rFonts w:hint="eastAsia"/>
        </w:rPr>
        <w:t>因此我们观察</w:t>
      </w:r>
      <w:r>
        <w:rPr>
          <w:rFonts w:hint="eastAsia"/>
        </w:rPr>
        <w:t>两种情况，</w:t>
      </w:r>
      <w:r>
        <w:rPr>
          <w:rFonts w:hint="eastAsia"/>
        </w:rPr>
        <w:t>1</w:t>
      </w:r>
      <w:r>
        <w:rPr>
          <w:rFonts w:hint="eastAsia"/>
        </w:rPr>
        <w:t>是更大粒度的学科分类的情况下（例如</w:t>
      </w:r>
      <w:r>
        <w:rPr>
          <w:rFonts w:hint="eastAsia"/>
        </w:rPr>
        <w:t>ESI20</w:t>
      </w:r>
      <w:r>
        <w:rPr>
          <w:rFonts w:hint="eastAsia"/>
        </w:rPr>
        <w:t>个学科分类）</w:t>
      </w:r>
      <w:r>
        <w:rPr>
          <w:rFonts w:hint="eastAsia"/>
        </w:rPr>
        <w:t>2</w:t>
      </w:r>
      <w:r>
        <w:rPr>
          <w:rFonts w:hint="eastAsia"/>
        </w:rPr>
        <w:t>是计算学科间的差异性，差异性大于一定程度才算“转向”。</w:t>
      </w:r>
    </w:p>
    <w:p w14:paraId="13F45C3E" w14:textId="4DFA47DC" w:rsidR="00C42D2E" w:rsidRPr="00F71FA2" w:rsidRDefault="00960754" w:rsidP="00F71FA2">
      <w:pPr>
        <w:ind w:firstLineChars="200" w:firstLine="480"/>
      </w:pPr>
      <w:r>
        <w:rPr>
          <w:rFonts w:hint="eastAsia"/>
        </w:rPr>
        <w:t>大粒度我们参考中科院</w:t>
      </w:r>
      <w:r>
        <w:rPr>
          <w:rFonts w:hint="eastAsia"/>
        </w:rPr>
        <w:t>2022</w:t>
      </w:r>
      <w:r>
        <w:rPr>
          <w:rFonts w:hint="eastAsia"/>
        </w:rPr>
        <w:t>年发布的大区小区划分（</w:t>
      </w:r>
      <w:r w:rsidRPr="00775AC4">
        <w:t>https://www.yuque.com/scientometrics/fenqubiao_blog/yyyc3wdgtllqeoru</w:t>
      </w:r>
      <w:r>
        <w:rPr>
          <w:rFonts w:hint="eastAsia"/>
        </w:rPr>
        <w:t>），</w:t>
      </w:r>
      <w:r w:rsidRPr="00722766">
        <w:rPr>
          <w:rFonts w:hint="eastAsia"/>
        </w:rPr>
        <w:t>期刊超越指数。</w:t>
      </w:r>
    </w:p>
    <w:p w14:paraId="49316016" w14:textId="268A2D86" w:rsidR="00B72802" w:rsidRPr="005909CB" w:rsidRDefault="00B72802" w:rsidP="005909CB">
      <w:pPr>
        <w:pStyle w:val="2"/>
        <w:rPr>
          <w:rFonts w:ascii="Times New Roman" w:hAnsi="Times New Roman" w:cs="Times New Roman"/>
        </w:rPr>
      </w:pPr>
      <w:r w:rsidRPr="005909CB">
        <w:rPr>
          <w:rFonts w:ascii="Times New Roman" w:hAnsi="Times New Roman" w:cs="Times New Roman" w:hint="eastAsia"/>
        </w:rPr>
        <w:lastRenderedPageBreak/>
        <w:t>图情多学科跳转</w:t>
      </w:r>
    </w:p>
    <w:p w14:paraId="338285B0"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EDUCATION &amp; EDUCATIONAL RESEARCH', 173)</w:t>
      </w:r>
    </w:p>
    <w:p w14:paraId="314F877B" w14:textId="77777777" w:rsidR="00B72802" w:rsidRPr="005909CB" w:rsidRDefault="00B72802" w:rsidP="00B72802">
      <w:pPr>
        <w:rPr>
          <w:rFonts w:cs="Times New Roman"/>
          <w:sz w:val="16"/>
          <w:szCs w:val="14"/>
        </w:rPr>
      </w:pPr>
      <w:r w:rsidRPr="005909CB">
        <w:rPr>
          <w:rFonts w:cs="Times New Roman"/>
          <w:sz w:val="16"/>
          <w:szCs w:val="14"/>
        </w:rPr>
        <w:t>('EDUCATION &amp; EDUCATIONAL RESEARCH------INFORMATION SCIENCE &amp; LIBRARY SCIENCE', 169)</w:t>
      </w:r>
    </w:p>
    <w:p w14:paraId="530D4BA8" w14:textId="77777777" w:rsidR="00B72802" w:rsidRPr="005909CB" w:rsidRDefault="00B72802" w:rsidP="00B72802">
      <w:pPr>
        <w:rPr>
          <w:rFonts w:cs="Times New Roman"/>
          <w:sz w:val="16"/>
          <w:szCs w:val="14"/>
        </w:rPr>
      </w:pPr>
      <w:r w:rsidRPr="005909CB">
        <w:rPr>
          <w:rFonts w:cs="Times New Roman"/>
          <w:sz w:val="16"/>
          <w:szCs w:val="14"/>
        </w:rPr>
        <w:t>('BUSINESS $$ MANAGEMENT------INFORMATION SCIENCE &amp; LIBRARY SCIENCE', 153)</w:t>
      </w:r>
    </w:p>
    <w:p w14:paraId="401C3AEE"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COMPUTER SCIENCE, HARDWARE &amp; ARCHITECTURE $$ COMPUTER SCIENCE, SOFTWARE ENGINEERING $$ COMPUTER SCIENCE, THEORY &amp; METHODS', 123)</w:t>
      </w:r>
    </w:p>
    <w:p w14:paraId="160DA091" w14:textId="77777777" w:rsidR="00B72802" w:rsidRPr="005909CB" w:rsidRDefault="00B72802" w:rsidP="00B72802">
      <w:pPr>
        <w:rPr>
          <w:rFonts w:cs="Times New Roman"/>
          <w:sz w:val="16"/>
          <w:szCs w:val="14"/>
        </w:rPr>
      </w:pPr>
      <w:r w:rsidRPr="005909CB">
        <w:rPr>
          <w:rFonts w:cs="Times New Roman"/>
          <w:sz w:val="16"/>
          <w:szCs w:val="14"/>
        </w:rPr>
        <w:t>('COMMUNICATION------INFORMATION SCIENCE &amp; LIBRARY SCIENCE', 115)</w:t>
      </w:r>
    </w:p>
    <w:p w14:paraId="23D5A7EE" w14:textId="77777777" w:rsidR="00B72802" w:rsidRPr="005909CB" w:rsidRDefault="00B72802" w:rsidP="00B72802">
      <w:pPr>
        <w:rPr>
          <w:rFonts w:cs="Times New Roman"/>
          <w:sz w:val="16"/>
          <w:szCs w:val="14"/>
        </w:rPr>
      </w:pPr>
      <w:r w:rsidRPr="005909CB">
        <w:rPr>
          <w:rFonts w:cs="Times New Roman"/>
          <w:sz w:val="16"/>
          <w:szCs w:val="14"/>
        </w:rPr>
        <w:t>('ECONOMICS------COMMUNICATION $$ INFORMATION SCIENCE &amp; LIBRARY SCIENCE $$ TELECOMMUNICATIONS', 112)</w:t>
      </w:r>
    </w:p>
    <w:p w14:paraId="5698135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PUTER SCIENCE, INFORMATION SYSTEMS', 97)</w:t>
      </w:r>
    </w:p>
    <w:p w14:paraId="232B3EE3"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 $$ MANAGEMENT------BUSINESS', 91)</w:t>
      </w:r>
    </w:p>
    <w:p w14:paraId="4D18401D" w14:textId="77777777" w:rsidR="00B72802" w:rsidRPr="005909CB" w:rsidRDefault="00B72802" w:rsidP="00B72802">
      <w:pPr>
        <w:rPr>
          <w:rFonts w:cs="Times New Roman"/>
          <w:sz w:val="16"/>
          <w:szCs w:val="14"/>
        </w:rPr>
      </w:pPr>
      <w:r w:rsidRPr="005909CB">
        <w:rPr>
          <w:rFonts w:cs="Times New Roman"/>
          <w:sz w:val="16"/>
          <w:szCs w:val="14"/>
        </w:rPr>
        <w:t>('COMPUTER SCIENCE, ARTIFICIAL INTELLIGENCE------COMPUTER SCIENCE, INFORMATION SYSTEMS $$ INFORMATION SCIENCE &amp; LIBRARY SCIENCE', 87)</w:t>
      </w:r>
    </w:p>
    <w:p w14:paraId="36607479" w14:textId="77777777" w:rsidR="00B72802" w:rsidRPr="005909CB" w:rsidRDefault="00B72802" w:rsidP="00B72802">
      <w:pPr>
        <w:rPr>
          <w:rFonts w:cs="Times New Roman"/>
          <w:sz w:val="16"/>
          <w:szCs w:val="14"/>
        </w:rPr>
      </w:pPr>
      <w:r w:rsidRPr="005909CB">
        <w:rPr>
          <w:rFonts w:cs="Times New Roman"/>
          <w:sz w:val="16"/>
          <w:szCs w:val="14"/>
        </w:rPr>
        <w:t>('MANAGEMENT------INFORMATION SCIENCE &amp; LIBRARY SCIENCE', 77)</w:t>
      </w:r>
    </w:p>
    <w:p w14:paraId="2D611AED"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MANAGEMENT', 77)</w:t>
      </w:r>
    </w:p>
    <w:p w14:paraId="0152CF31"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COMMUNICATION', 77)</w:t>
      </w:r>
    </w:p>
    <w:p w14:paraId="60E33D27" w14:textId="77777777" w:rsidR="00B72802" w:rsidRPr="005909CB" w:rsidRDefault="00B72802" w:rsidP="00B72802">
      <w:pPr>
        <w:rPr>
          <w:rFonts w:cs="Times New Roman"/>
          <w:sz w:val="16"/>
          <w:szCs w:val="14"/>
        </w:rPr>
      </w:pPr>
      <w:r w:rsidRPr="005909CB">
        <w:rPr>
          <w:rFonts w:cs="Times New Roman"/>
          <w:sz w:val="16"/>
          <w:szCs w:val="14"/>
        </w:rPr>
        <w:t>('BUSINESS------COMPUTER SCIENCE, INFORMATION SYSTEMS $$ INFORMATION SCIENCE &amp; LIBRARY SCIENCE $$ MANAGEMENT', 75)</w:t>
      </w:r>
    </w:p>
    <w:p w14:paraId="08ADDD69"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BUSINESS $$ MANAGEMENT', 72)</w:t>
      </w:r>
    </w:p>
    <w:p w14:paraId="1113B4BA"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 $$ MANAGEMENT------BUSINESS', 72)</w:t>
      </w:r>
    </w:p>
    <w:p w14:paraId="3C090429"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71)</w:t>
      </w:r>
    </w:p>
    <w:p w14:paraId="40F16266" w14:textId="77777777" w:rsidR="00B72802" w:rsidRPr="005909CB" w:rsidRDefault="00B72802" w:rsidP="00B72802">
      <w:pPr>
        <w:rPr>
          <w:rFonts w:cs="Times New Roman"/>
          <w:sz w:val="16"/>
          <w:szCs w:val="14"/>
        </w:rPr>
      </w:pPr>
      <w:r w:rsidRPr="005909CB">
        <w:rPr>
          <w:rFonts w:cs="Times New Roman"/>
          <w:sz w:val="16"/>
          <w:szCs w:val="14"/>
        </w:rPr>
        <w:t>('COMPUTER SCIENCE, INFORMATION SYSTEMS $$ INFORMATION SCIENCE &amp; LIBRARY SCIENCE------COMPUTER SCIENCE, ARTIFICIAL INTELLIGENCE', 69)</w:t>
      </w:r>
    </w:p>
    <w:p w14:paraId="0758C42A" w14:textId="77777777" w:rsidR="00B72802" w:rsidRPr="005909CB" w:rsidRDefault="00B72802" w:rsidP="00B72802">
      <w:pPr>
        <w:rPr>
          <w:rFonts w:cs="Times New Roman"/>
          <w:sz w:val="16"/>
          <w:szCs w:val="14"/>
        </w:rPr>
      </w:pPr>
      <w:r w:rsidRPr="005909CB">
        <w:rPr>
          <w:rFonts w:cs="Times New Roman"/>
          <w:sz w:val="16"/>
          <w:szCs w:val="14"/>
        </w:rPr>
        <w:t>('COMPUTER SCIENCE, INFORMATION SYSTEMS------INFORMATION SCIENCE &amp; LIBRARY SCIENCE', 67)</w:t>
      </w:r>
    </w:p>
    <w:p w14:paraId="736A4251" w14:textId="77777777" w:rsidR="00B72802" w:rsidRPr="005909CB" w:rsidRDefault="00B72802" w:rsidP="00B72802">
      <w:pPr>
        <w:rPr>
          <w:rFonts w:cs="Times New Roman"/>
          <w:sz w:val="16"/>
          <w:szCs w:val="14"/>
        </w:rPr>
      </w:pPr>
      <w:r w:rsidRPr="005909CB">
        <w:rPr>
          <w:rFonts w:cs="Times New Roman"/>
          <w:sz w:val="16"/>
          <w:szCs w:val="14"/>
        </w:rPr>
        <w:t>('BUSINESS------INFORMATION SCIENCE &amp; LIBRARY SCIENCE $$ MANAGEMENT', 64)</w:t>
      </w:r>
    </w:p>
    <w:p w14:paraId="4E7F0D12" w14:textId="77777777" w:rsidR="00B72802" w:rsidRPr="005909CB" w:rsidRDefault="00B72802" w:rsidP="00B72802">
      <w:pPr>
        <w:rPr>
          <w:rFonts w:cs="Times New Roman"/>
          <w:sz w:val="16"/>
          <w:szCs w:val="14"/>
        </w:rPr>
      </w:pPr>
      <w:r w:rsidRPr="005909CB">
        <w:rPr>
          <w:rFonts w:cs="Times New Roman"/>
          <w:sz w:val="16"/>
          <w:szCs w:val="14"/>
        </w:rPr>
        <w:t>('LANGUAGE &amp; LINGUISTICS $$ LINGUISTICS------INFORMATION SCIENCE &amp; LIBRARY SCIENCE', 62)</w:t>
      </w:r>
    </w:p>
    <w:p w14:paraId="7B2537E3" w14:textId="77777777" w:rsidR="00B72802" w:rsidRPr="005909CB" w:rsidRDefault="00B72802" w:rsidP="00B72802">
      <w:pPr>
        <w:rPr>
          <w:rFonts w:cs="Times New Roman"/>
          <w:sz w:val="16"/>
          <w:szCs w:val="14"/>
        </w:rPr>
      </w:pPr>
      <w:r w:rsidRPr="005909CB">
        <w:rPr>
          <w:rFonts w:cs="Times New Roman"/>
          <w:sz w:val="16"/>
          <w:szCs w:val="14"/>
        </w:rPr>
        <w:t>('INFORMATION SCIENCE &amp; LIBRARY SCIENCE------LANGUAGE &amp; LINGUISTICS $$ LINGUISTICS', 58)</w:t>
      </w:r>
    </w:p>
    <w:p w14:paraId="1E012CC6" w14:textId="32871DAC" w:rsidR="00B72802" w:rsidRDefault="00B72802" w:rsidP="00B72802">
      <w:pPr>
        <w:rPr>
          <w:rFonts w:cs="Times New Roman"/>
          <w:sz w:val="16"/>
          <w:szCs w:val="14"/>
        </w:rPr>
      </w:pPr>
      <w:r w:rsidRPr="005909CB">
        <w:rPr>
          <w:rFonts w:cs="Times New Roman"/>
          <w:sz w:val="16"/>
          <w:szCs w:val="14"/>
        </w:rPr>
        <w:t>('INFORMATION SCIENCE &amp; LIBRARY SCIENCE $$ SOCIAL SCIENCES, BIOMEDICAL------NURSING', 55)</w:t>
      </w:r>
    </w:p>
    <w:p w14:paraId="3EEDDA0A" w14:textId="77777777" w:rsidR="00E145C1" w:rsidRDefault="00E145C1" w:rsidP="00E145C1">
      <w:pPr>
        <w:ind w:firstLineChars="200" w:firstLine="480"/>
      </w:pPr>
      <w:r>
        <w:rPr>
          <w:rFonts w:hint="eastAsia"/>
        </w:rPr>
        <w:t>这个转向的比例远远高出常理，下面我们以具体的例子进行分析。</w:t>
      </w:r>
    </w:p>
    <w:p w14:paraId="45D27957" w14:textId="77777777" w:rsidR="00E145C1" w:rsidRDefault="00E145C1" w:rsidP="00E145C1">
      <w:pPr>
        <w:ind w:firstLineChars="200" w:firstLine="480"/>
      </w:pPr>
      <w:r>
        <w:rPr>
          <w:rFonts w:hint="eastAsia"/>
        </w:rPr>
        <w:t>具体到图书情报学科，在整个学术历史上，图书情报领域的重要学者，可能来自任何一个学科，</w:t>
      </w:r>
      <w:commentRangeStart w:id="40"/>
      <w:r>
        <w:rPr>
          <w:rFonts w:hint="eastAsia"/>
        </w:rPr>
        <w:t>也可能迁往任何一个学科，学科壁垒不是绝对的</w:t>
      </w:r>
      <w:commentRangeEnd w:id="40"/>
      <w:r>
        <w:rPr>
          <w:rStyle w:val="ad"/>
        </w:rPr>
        <w:commentReference w:id="40"/>
      </w:r>
      <w:r>
        <w:rPr>
          <w:rFonts w:hint="eastAsia"/>
        </w:rPr>
        <w:t>。</w:t>
      </w:r>
    </w:p>
    <w:tbl>
      <w:tblPr>
        <w:tblStyle w:val="af7"/>
        <w:tblW w:w="0" w:type="auto"/>
        <w:tblLook w:val="04A0" w:firstRow="1" w:lastRow="0" w:firstColumn="1" w:lastColumn="0" w:noHBand="0" w:noVBand="1"/>
      </w:tblPr>
      <w:tblGrid>
        <w:gridCol w:w="2090"/>
        <w:gridCol w:w="2023"/>
        <w:gridCol w:w="2091"/>
        <w:gridCol w:w="2092"/>
      </w:tblGrid>
      <w:tr w:rsidR="00E145C1" w14:paraId="3446B0AB" w14:textId="77777777" w:rsidTr="009A4529">
        <w:tc>
          <w:tcPr>
            <w:tcW w:w="2090" w:type="dxa"/>
          </w:tcPr>
          <w:p w14:paraId="3685D1ED" w14:textId="77777777" w:rsidR="00E145C1" w:rsidRDefault="00E145C1" w:rsidP="009A4529">
            <w:r>
              <w:rPr>
                <w:rFonts w:hint="eastAsia"/>
              </w:rPr>
              <w:lastRenderedPageBreak/>
              <w:t>分工</w:t>
            </w:r>
          </w:p>
        </w:tc>
        <w:tc>
          <w:tcPr>
            <w:tcW w:w="2023" w:type="dxa"/>
          </w:tcPr>
          <w:p w14:paraId="46D34A56" w14:textId="77777777" w:rsidR="00E145C1" w:rsidRDefault="00E145C1" w:rsidP="009A4529"/>
        </w:tc>
        <w:tc>
          <w:tcPr>
            <w:tcW w:w="2091" w:type="dxa"/>
          </w:tcPr>
          <w:p w14:paraId="32D7ABE5" w14:textId="77777777" w:rsidR="00E145C1" w:rsidRDefault="00E145C1" w:rsidP="009A4529">
            <w:r>
              <w:rPr>
                <w:rFonts w:hint="eastAsia"/>
              </w:rPr>
              <w:t>转入人次</w:t>
            </w:r>
          </w:p>
        </w:tc>
        <w:tc>
          <w:tcPr>
            <w:tcW w:w="2092" w:type="dxa"/>
          </w:tcPr>
          <w:p w14:paraId="16EA4430" w14:textId="77777777" w:rsidR="00E145C1" w:rsidRDefault="00E145C1" w:rsidP="009A4529">
            <w:r>
              <w:rPr>
                <w:rFonts w:hint="eastAsia"/>
              </w:rPr>
              <w:t>转出数人次</w:t>
            </w:r>
          </w:p>
        </w:tc>
      </w:tr>
      <w:tr w:rsidR="00E145C1" w14:paraId="1AB036FB" w14:textId="77777777" w:rsidTr="009A4529">
        <w:tc>
          <w:tcPr>
            <w:tcW w:w="2090" w:type="dxa"/>
            <w:vMerge w:val="restart"/>
            <w:vAlign w:val="center"/>
          </w:tcPr>
          <w:p w14:paraId="16F451B0" w14:textId="77777777" w:rsidR="00E145C1" w:rsidRDefault="00E145C1" w:rsidP="009A4529">
            <w:pPr>
              <w:jc w:val="left"/>
            </w:pPr>
            <w:r>
              <w:rPr>
                <w:rFonts w:hint="eastAsia"/>
              </w:rPr>
              <w:t>主要负责人</w:t>
            </w:r>
          </w:p>
        </w:tc>
        <w:tc>
          <w:tcPr>
            <w:tcW w:w="2023" w:type="dxa"/>
          </w:tcPr>
          <w:p w14:paraId="35EE7DF1" w14:textId="77777777" w:rsidR="00E145C1" w:rsidRDefault="00E145C1" w:rsidP="009A4529">
            <w:r>
              <w:rPr>
                <w:rFonts w:hint="eastAsia"/>
              </w:rPr>
              <w:t>作者数</w:t>
            </w:r>
          </w:p>
        </w:tc>
        <w:tc>
          <w:tcPr>
            <w:tcW w:w="2091" w:type="dxa"/>
          </w:tcPr>
          <w:p w14:paraId="19625873" w14:textId="77777777" w:rsidR="00E145C1" w:rsidRDefault="00E145C1" w:rsidP="009A4529">
            <w:r>
              <w:rPr>
                <w:rFonts w:hint="eastAsia"/>
              </w:rPr>
              <w:t>14991</w:t>
            </w:r>
          </w:p>
        </w:tc>
        <w:tc>
          <w:tcPr>
            <w:tcW w:w="2092" w:type="dxa"/>
          </w:tcPr>
          <w:p w14:paraId="6CE7FBB5" w14:textId="77777777" w:rsidR="00E145C1" w:rsidRDefault="00E145C1" w:rsidP="009A4529">
            <w:r w:rsidRPr="00BF4136">
              <w:t>14734</w:t>
            </w:r>
          </w:p>
        </w:tc>
      </w:tr>
      <w:tr w:rsidR="00E145C1" w14:paraId="4F71030F" w14:textId="77777777" w:rsidTr="009A4529">
        <w:tc>
          <w:tcPr>
            <w:tcW w:w="2090" w:type="dxa"/>
            <w:vMerge/>
            <w:vAlign w:val="center"/>
          </w:tcPr>
          <w:p w14:paraId="753A0822" w14:textId="77777777" w:rsidR="00E145C1" w:rsidRDefault="00E145C1" w:rsidP="009A4529">
            <w:pPr>
              <w:jc w:val="left"/>
            </w:pPr>
          </w:p>
        </w:tc>
        <w:tc>
          <w:tcPr>
            <w:tcW w:w="2023" w:type="dxa"/>
          </w:tcPr>
          <w:p w14:paraId="4E56EF18" w14:textId="77777777" w:rsidR="00E145C1" w:rsidRDefault="00E145C1" w:rsidP="009A4529">
            <w:r>
              <w:rPr>
                <w:rFonts w:hint="eastAsia"/>
              </w:rPr>
              <w:t>学科数</w:t>
            </w:r>
          </w:p>
        </w:tc>
        <w:tc>
          <w:tcPr>
            <w:tcW w:w="2091" w:type="dxa"/>
          </w:tcPr>
          <w:p w14:paraId="781F578A" w14:textId="77777777" w:rsidR="00E145C1" w:rsidRDefault="00E145C1" w:rsidP="009A4529">
            <w:r w:rsidRPr="006A363F">
              <w:t>246</w:t>
            </w:r>
          </w:p>
        </w:tc>
        <w:tc>
          <w:tcPr>
            <w:tcW w:w="2092" w:type="dxa"/>
          </w:tcPr>
          <w:p w14:paraId="656E3195" w14:textId="77777777" w:rsidR="00E145C1" w:rsidRDefault="00E145C1" w:rsidP="009A4529">
            <w:r w:rsidRPr="00D75FDB">
              <w:t>245</w:t>
            </w:r>
          </w:p>
        </w:tc>
      </w:tr>
      <w:tr w:rsidR="00E145C1" w14:paraId="78F6A67E" w14:textId="77777777" w:rsidTr="009A4529">
        <w:tc>
          <w:tcPr>
            <w:tcW w:w="2090" w:type="dxa"/>
            <w:vMerge w:val="restart"/>
            <w:vAlign w:val="center"/>
          </w:tcPr>
          <w:p w14:paraId="3D8F3FCD" w14:textId="77777777" w:rsidR="00E145C1" w:rsidRDefault="00E145C1" w:rsidP="009A4529">
            <w:pPr>
              <w:jc w:val="left"/>
            </w:pPr>
            <w:r>
              <w:rPr>
                <w:rFonts w:hint="eastAsia"/>
              </w:rPr>
              <w:t>第一作者</w:t>
            </w:r>
          </w:p>
        </w:tc>
        <w:tc>
          <w:tcPr>
            <w:tcW w:w="2023" w:type="dxa"/>
          </w:tcPr>
          <w:p w14:paraId="3B8F5DC9" w14:textId="77777777" w:rsidR="00E145C1" w:rsidRDefault="00E145C1" w:rsidP="009A4529">
            <w:r>
              <w:rPr>
                <w:rFonts w:hint="eastAsia"/>
              </w:rPr>
              <w:t>作者数</w:t>
            </w:r>
          </w:p>
        </w:tc>
        <w:tc>
          <w:tcPr>
            <w:tcW w:w="2091" w:type="dxa"/>
          </w:tcPr>
          <w:p w14:paraId="060DB859" w14:textId="77777777" w:rsidR="00E145C1" w:rsidRDefault="00E145C1" w:rsidP="009A4529">
            <w:r w:rsidRPr="00CC3F35">
              <w:t>9803</w:t>
            </w:r>
          </w:p>
        </w:tc>
        <w:tc>
          <w:tcPr>
            <w:tcW w:w="2092" w:type="dxa"/>
          </w:tcPr>
          <w:p w14:paraId="5765D704" w14:textId="77777777" w:rsidR="00E145C1" w:rsidRDefault="00E145C1" w:rsidP="009A4529">
            <w:r w:rsidRPr="00840A25">
              <w:t>9642</w:t>
            </w:r>
          </w:p>
        </w:tc>
      </w:tr>
      <w:tr w:rsidR="00E145C1" w14:paraId="08697F6D" w14:textId="77777777" w:rsidTr="009A4529">
        <w:tc>
          <w:tcPr>
            <w:tcW w:w="2090" w:type="dxa"/>
            <w:vMerge/>
            <w:vAlign w:val="center"/>
          </w:tcPr>
          <w:p w14:paraId="295E1B26" w14:textId="77777777" w:rsidR="00E145C1" w:rsidRDefault="00E145C1" w:rsidP="009A4529">
            <w:pPr>
              <w:jc w:val="left"/>
            </w:pPr>
          </w:p>
        </w:tc>
        <w:tc>
          <w:tcPr>
            <w:tcW w:w="2023" w:type="dxa"/>
          </w:tcPr>
          <w:p w14:paraId="1A443F86" w14:textId="77777777" w:rsidR="00E145C1" w:rsidRDefault="00E145C1" w:rsidP="009A4529">
            <w:r>
              <w:rPr>
                <w:rFonts w:hint="eastAsia"/>
              </w:rPr>
              <w:t>学科数</w:t>
            </w:r>
          </w:p>
        </w:tc>
        <w:tc>
          <w:tcPr>
            <w:tcW w:w="2091" w:type="dxa"/>
          </w:tcPr>
          <w:p w14:paraId="4745AC6E" w14:textId="77777777" w:rsidR="00E145C1" w:rsidRDefault="00E145C1" w:rsidP="009A4529">
            <w:r w:rsidRPr="00EB7867">
              <w:t>238</w:t>
            </w:r>
          </w:p>
        </w:tc>
        <w:tc>
          <w:tcPr>
            <w:tcW w:w="2092" w:type="dxa"/>
          </w:tcPr>
          <w:p w14:paraId="56F4CD01" w14:textId="77777777" w:rsidR="00E145C1" w:rsidRDefault="00E145C1" w:rsidP="009A4529">
            <w:r w:rsidRPr="00E33A2E">
              <w:t>241</w:t>
            </w:r>
          </w:p>
        </w:tc>
      </w:tr>
      <w:tr w:rsidR="00E145C1" w14:paraId="2A832262" w14:textId="77777777" w:rsidTr="009A4529">
        <w:tc>
          <w:tcPr>
            <w:tcW w:w="2090" w:type="dxa"/>
            <w:vMerge w:val="restart"/>
            <w:vAlign w:val="center"/>
          </w:tcPr>
          <w:p w14:paraId="524A26D4" w14:textId="77777777" w:rsidR="00E145C1" w:rsidRDefault="00E145C1" w:rsidP="009A4529">
            <w:pPr>
              <w:jc w:val="left"/>
            </w:pPr>
            <w:r>
              <w:rPr>
                <w:rFonts w:hint="eastAsia"/>
              </w:rPr>
              <w:t>末位作者</w:t>
            </w:r>
          </w:p>
        </w:tc>
        <w:tc>
          <w:tcPr>
            <w:tcW w:w="2023" w:type="dxa"/>
          </w:tcPr>
          <w:p w14:paraId="01C06FA2" w14:textId="77777777" w:rsidR="00E145C1" w:rsidRDefault="00E145C1" w:rsidP="009A4529">
            <w:r>
              <w:rPr>
                <w:rFonts w:hint="eastAsia"/>
              </w:rPr>
              <w:t>作者数</w:t>
            </w:r>
          </w:p>
        </w:tc>
        <w:tc>
          <w:tcPr>
            <w:tcW w:w="2091" w:type="dxa"/>
          </w:tcPr>
          <w:p w14:paraId="4E873A72" w14:textId="77777777" w:rsidR="00E145C1" w:rsidRDefault="00E145C1" w:rsidP="009A4529">
            <w:r w:rsidRPr="00A231DE">
              <w:t>6850</w:t>
            </w:r>
          </w:p>
        </w:tc>
        <w:tc>
          <w:tcPr>
            <w:tcW w:w="2092" w:type="dxa"/>
          </w:tcPr>
          <w:p w14:paraId="34DA01C8" w14:textId="77777777" w:rsidR="00E145C1" w:rsidRDefault="00E145C1" w:rsidP="009A4529">
            <w:r w:rsidRPr="00D569C9">
              <w:t>6658</w:t>
            </w:r>
          </w:p>
        </w:tc>
      </w:tr>
      <w:tr w:rsidR="00E145C1" w14:paraId="191A74F5" w14:textId="77777777" w:rsidTr="009A4529">
        <w:tc>
          <w:tcPr>
            <w:tcW w:w="2090" w:type="dxa"/>
            <w:vMerge/>
          </w:tcPr>
          <w:p w14:paraId="03CAE372" w14:textId="77777777" w:rsidR="00E145C1" w:rsidRDefault="00E145C1" w:rsidP="009A4529"/>
        </w:tc>
        <w:tc>
          <w:tcPr>
            <w:tcW w:w="2023" w:type="dxa"/>
          </w:tcPr>
          <w:p w14:paraId="198437BA" w14:textId="77777777" w:rsidR="00E145C1" w:rsidRDefault="00E145C1" w:rsidP="009A4529">
            <w:r>
              <w:rPr>
                <w:rFonts w:hint="eastAsia"/>
              </w:rPr>
              <w:t>学科数</w:t>
            </w:r>
          </w:p>
        </w:tc>
        <w:tc>
          <w:tcPr>
            <w:tcW w:w="2091" w:type="dxa"/>
          </w:tcPr>
          <w:p w14:paraId="005A8D9A" w14:textId="77777777" w:rsidR="00E145C1" w:rsidRDefault="00E145C1" w:rsidP="009A4529">
            <w:r w:rsidRPr="00465FB8">
              <w:t>226</w:t>
            </w:r>
          </w:p>
        </w:tc>
        <w:tc>
          <w:tcPr>
            <w:tcW w:w="2092" w:type="dxa"/>
          </w:tcPr>
          <w:p w14:paraId="2CF6F4CF" w14:textId="77777777" w:rsidR="00E145C1" w:rsidRDefault="00E145C1" w:rsidP="009A4529">
            <w:r w:rsidRPr="00465FB8">
              <w:t>225</w:t>
            </w:r>
          </w:p>
        </w:tc>
      </w:tr>
    </w:tbl>
    <w:p w14:paraId="27058F02" w14:textId="77777777" w:rsidR="00E145C1" w:rsidRDefault="00E145C1" w:rsidP="00E145C1"/>
    <w:p w14:paraId="1B4BF574" w14:textId="77777777" w:rsidR="00E145C1" w:rsidRDefault="00E145C1" w:rsidP="00E145C1">
      <w:pPr>
        <w:ind w:firstLineChars="200" w:firstLine="480"/>
      </w:pPr>
      <w:r>
        <w:rPr>
          <w:rFonts w:hint="eastAsia"/>
        </w:rPr>
        <w:t>作为主要贡献者（末位作者或第一作者），图情领域重要迁入</w:t>
      </w:r>
      <w:r>
        <w:rPr>
          <w:rFonts w:hint="eastAsia"/>
        </w:rPr>
        <w:t>\</w:t>
      </w:r>
      <w:r>
        <w:rPr>
          <w:rFonts w:hint="eastAsia"/>
        </w:rPr>
        <w:t>迁出学科：</w:t>
      </w:r>
    </w:p>
    <w:tbl>
      <w:tblPr>
        <w:tblStyle w:val="af7"/>
        <w:tblW w:w="0" w:type="auto"/>
        <w:tblLook w:val="04A0" w:firstRow="1" w:lastRow="0" w:firstColumn="1" w:lastColumn="0" w:noHBand="0" w:noVBand="1"/>
      </w:tblPr>
      <w:tblGrid>
        <w:gridCol w:w="1456"/>
        <w:gridCol w:w="1364"/>
        <w:gridCol w:w="1406"/>
        <w:gridCol w:w="1410"/>
        <w:gridCol w:w="1304"/>
        <w:gridCol w:w="1356"/>
      </w:tblGrid>
      <w:tr w:rsidR="00E145C1" w:rsidRPr="00364593" w14:paraId="2F54DA42" w14:textId="77777777" w:rsidTr="009A4529">
        <w:tc>
          <w:tcPr>
            <w:tcW w:w="1456" w:type="dxa"/>
          </w:tcPr>
          <w:p w14:paraId="4C141FAF" w14:textId="77777777" w:rsidR="00E145C1" w:rsidRPr="00364593" w:rsidRDefault="00E145C1" w:rsidP="009A4529">
            <w:pPr>
              <w:rPr>
                <w:b/>
                <w:bCs/>
                <w:sz w:val="18"/>
                <w:szCs w:val="16"/>
              </w:rPr>
            </w:pPr>
            <w:r w:rsidRPr="00364593">
              <w:rPr>
                <w:rFonts w:hint="eastAsia"/>
                <w:b/>
                <w:bCs/>
                <w:sz w:val="18"/>
                <w:szCs w:val="16"/>
              </w:rPr>
              <w:t>迁入自（小类）</w:t>
            </w:r>
          </w:p>
        </w:tc>
        <w:tc>
          <w:tcPr>
            <w:tcW w:w="1364" w:type="dxa"/>
          </w:tcPr>
          <w:p w14:paraId="3B104D6C" w14:textId="77777777" w:rsidR="00E145C1" w:rsidRPr="00364593" w:rsidRDefault="00E145C1" w:rsidP="009A4529">
            <w:pPr>
              <w:rPr>
                <w:b/>
                <w:bCs/>
                <w:sz w:val="18"/>
                <w:szCs w:val="16"/>
              </w:rPr>
            </w:pPr>
            <w:r w:rsidRPr="00364593">
              <w:rPr>
                <w:rFonts w:hint="eastAsia"/>
                <w:b/>
                <w:bCs/>
                <w:sz w:val="18"/>
                <w:szCs w:val="16"/>
              </w:rPr>
              <w:t>迁入自（大类）</w:t>
            </w:r>
          </w:p>
        </w:tc>
        <w:tc>
          <w:tcPr>
            <w:tcW w:w="1406" w:type="dxa"/>
          </w:tcPr>
          <w:p w14:paraId="7B7701B2" w14:textId="77777777" w:rsidR="00E145C1" w:rsidRPr="00364593" w:rsidRDefault="00E145C1" w:rsidP="009A4529">
            <w:pPr>
              <w:rPr>
                <w:b/>
                <w:bCs/>
                <w:sz w:val="18"/>
                <w:szCs w:val="16"/>
              </w:rPr>
            </w:pPr>
            <w:r w:rsidRPr="00364593">
              <w:rPr>
                <w:rFonts w:hint="eastAsia"/>
                <w:b/>
                <w:bCs/>
                <w:sz w:val="18"/>
                <w:szCs w:val="16"/>
              </w:rPr>
              <w:t>迁入人数</w:t>
            </w:r>
          </w:p>
        </w:tc>
        <w:tc>
          <w:tcPr>
            <w:tcW w:w="1410" w:type="dxa"/>
          </w:tcPr>
          <w:p w14:paraId="1F890539" w14:textId="77777777" w:rsidR="00E145C1" w:rsidRPr="00364593" w:rsidRDefault="00E145C1" w:rsidP="009A4529">
            <w:pPr>
              <w:rPr>
                <w:b/>
                <w:bCs/>
                <w:sz w:val="18"/>
                <w:szCs w:val="16"/>
              </w:rPr>
            </w:pPr>
            <w:r w:rsidRPr="00364593">
              <w:rPr>
                <w:rFonts w:hint="eastAsia"/>
                <w:b/>
                <w:bCs/>
                <w:sz w:val="18"/>
                <w:szCs w:val="16"/>
              </w:rPr>
              <w:t>迁出</w:t>
            </w:r>
            <w:r>
              <w:rPr>
                <w:rFonts w:hint="eastAsia"/>
                <w:b/>
                <w:bCs/>
                <w:sz w:val="18"/>
                <w:szCs w:val="16"/>
              </w:rPr>
              <w:t>至</w:t>
            </w:r>
            <w:r w:rsidRPr="00364593">
              <w:rPr>
                <w:rFonts w:hint="eastAsia"/>
                <w:b/>
                <w:bCs/>
                <w:sz w:val="18"/>
                <w:szCs w:val="16"/>
              </w:rPr>
              <w:t>（小类）</w:t>
            </w:r>
          </w:p>
        </w:tc>
        <w:tc>
          <w:tcPr>
            <w:tcW w:w="1304" w:type="dxa"/>
          </w:tcPr>
          <w:p w14:paraId="669A2369" w14:textId="77777777" w:rsidR="00E145C1" w:rsidRPr="00364593" w:rsidRDefault="00E145C1" w:rsidP="009A4529">
            <w:pPr>
              <w:rPr>
                <w:b/>
                <w:bCs/>
                <w:sz w:val="18"/>
                <w:szCs w:val="16"/>
              </w:rPr>
            </w:pPr>
            <w:r>
              <w:rPr>
                <w:rFonts w:hint="eastAsia"/>
                <w:b/>
                <w:bCs/>
                <w:sz w:val="18"/>
                <w:szCs w:val="16"/>
              </w:rPr>
              <w:t>迁出至（大类）</w:t>
            </w:r>
          </w:p>
        </w:tc>
        <w:tc>
          <w:tcPr>
            <w:tcW w:w="1356" w:type="dxa"/>
          </w:tcPr>
          <w:p w14:paraId="424D6CD4" w14:textId="77777777" w:rsidR="00E145C1" w:rsidRPr="00364593" w:rsidRDefault="00E145C1" w:rsidP="009A4529">
            <w:pPr>
              <w:rPr>
                <w:b/>
                <w:bCs/>
                <w:sz w:val="18"/>
                <w:szCs w:val="16"/>
              </w:rPr>
            </w:pPr>
            <w:r w:rsidRPr="00364593">
              <w:rPr>
                <w:rFonts w:hint="eastAsia"/>
                <w:b/>
                <w:bCs/>
                <w:sz w:val="18"/>
                <w:szCs w:val="16"/>
              </w:rPr>
              <w:t>迁出数</w:t>
            </w:r>
          </w:p>
        </w:tc>
      </w:tr>
      <w:tr w:rsidR="00E145C1" w:rsidRPr="00364593" w14:paraId="13724EFD" w14:textId="77777777" w:rsidTr="009A4529">
        <w:tc>
          <w:tcPr>
            <w:tcW w:w="1456" w:type="dxa"/>
          </w:tcPr>
          <w:p w14:paraId="6545D643" w14:textId="77777777" w:rsidR="00E145C1" w:rsidRPr="00364593" w:rsidRDefault="00E145C1" w:rsidP="009A4529">
            <w:pPr>
              <w:rPr>
                <w:sz w:val="18"/>
                <w:szCs w:val="16"/>
              </w:rPr>
            </w:pPr>
            <w:r w:rsidRPr="00364593">
              <w:rPr>
                <w:rFonts w:hint="eastAsia"/>
                <w:sz w:val="18"/>
                <w:szCs w:val="16"/>
              </w:rPr>
              <w:t>商科</w:t>
            </w:r>
          </w:p>
        </w:tc>
        <w:tc>
          <w:tcPr>
            <w:tcW w:w="1364" w:type="dxa"/>
          </w:tcPr>
          <w:p w14:paraId="4339C2B3" w14:textId="77777777" w:rsidR="00E145C1" w:rsidRPr="00364593" w:rsidRDefault="00E145C1" w:rsidP="009A4529">
            <w:pPr>
              <w:rPr>
                <w:sz w:val="18"/>
                <w:szCs w:val="16"/>
              </w:rPr>
            </w:pPr>
          </w:p>
        </w:tc>
        <w:tc>
          <w:tcPr>
            <w:tcW w:w="1406" w:type="dxa"/>
          </w:tcPr>
          <w:p w14:paraId="19EF1842" w14:textId="77777777" w:rsidR="00E145C1" w:rsidRPr="00364593" w:rsidRDefault="00E145C1" w:rsidP="009A4529">
            <w:pPr>
              <w:rPr>
                <w:sz w:val="18"/>
                <w:szCs w:val="16"/>
              </w:rPr>
            </w:pPr>
            <w:r w:rsidRPr="00364593">
              <w:rPr>
                <w:rFonts w:hint="eastAsia"/>
                <w:sz w:val="18"/>
                <w:szCs w:val="16"/>
              </w:rPr>
              <w:t>922</w:t>
            </w:r>
          </w:p>
        </w:tc>
        <w:tc>
          <w:tcPr>
            <w:tcW w:w="1410" w:type="dxa"/>
          </w:tcPr>
          <w:p w14:paraId="04825D8B" w14:textId="77777777" w:rsidR="00E145C1" w:rsidRPr="00364593" w:rsidRDefault="00E145C1" w:rsidP="009A4529">
            <w:pPr>
              <w:rPr>
                <w:sz w:val="18"/>
                <w:szCs w:val="16"/>
              </w:rPr>
            </w:pPr>
            <w:r w:rsidRPr="00364593">
              <w:rPr>
                <w:rFonts w:hint="eastAsia"/>
                <w:sz w:val="18"/>
                <w:szCs w:val="16"/>
              </w:rPr>
              <w:t>商科</w:t>
            </w:r>
          </w:p>
        </w:tc>
        <w:tc>
          <w:tcPr>
            <w:tcW w:w="1304" w:type="dxa"/>
          </w:tcPr>
          <w:p w14:paraId="184B4E80" w14:textId="77777777" w:rsidR="00E145C1" w:rsidRPr="00364593" w:rsidRDefault="00E145C1" w:rsidP="009A4529">
            <w:pPr>
              <w:rPr>
                <w:sz w:val="18"/>
                <w:szCs w:val="16"/>
              </w:rPr>
            </w:pPr>
          </w:p>
        </w:tc>
        <w:tc>
          <w:tcPr>
            <w:tcW w:w="1356" w:type="dxa"/>
          </w:tcPr>
          <w:p w14:paraId="1C0F5666" w14:textId="77777777" w:rsidR="00E145C1" w:rsidRPr="00364593" w:rsidRDefault="00E145C1" w:rsidP="009A4529">
            <w:pPr>
              <w:rPr>
                <w:sz w:val="18"/>
                <w:szCs w:val="16"/>
              </w:rPr>
            </w:pPr>
            <w:r>
              <w:rPr>
                <w:rFonts w:hint="eastAsia"/>
                <w:sz w:val="18"/>
                <w:szCs w:val="16"/>
              </w:rPr>
              <w:t>791</w:t>
            </w:r>
          </w:p>
        </w:tc>
      </w:tr>
      <w:tr w:rsidR="00E145C1" w:rsidRPr="00364593" w14:paraId="4A165A92" w14:textId="77777777" w:rsidTr="009A4529">
        <w:tc>
          <w:tcPr>
            <w:tcW w:w="1456" w:type="dxa"/>
          </w:tcPr>
          <w:p w14:paraId="234D01C6" w14:textId="77777777" w:rsidR="00E145C1" w:rsidRPr="00364593" w:rsidRDefault="00E145C1" w:rsidP="009A4529">
            <w:pPr>
              <w:rPr>
                <w:sz w:val="18"/>
                <w:szCs w:val="16"/>
              </w:rPr>
            </w:pPr>
            <w:r w:rsidRPr="00364593">
              <w:rPr>
                <w:rFonts w:hint="eastAsia"/>
                <w:sz w:val="18"/>
                <w:szCs w:val="16"/>
              </w:rPr>
              <w:t>管理学</w:t>
            </w:r>
          </w:p>
        </w:tc>
        <w:tc>
          <w:tcPr>
            <w:tcW w:w="1364" w:type="dxa"/>
          </w:tcPr>
          <w:p w14:paraId="5C49D5CE" w14:textId="77777777" w:rsidR="00E145C1" w:rsidRPr="00364593" w:rsidRDefault="00E145C1" w:rsidP="009A4529">
            <w:pPr>
              <w:rPr>
                <w:sz w:val="18"/>
                <w:szCs w:val="16"/>
              </w:rPr>
            </w:pPr>
          </w:p>
        </w:tc>
        <w:tc>
          <w:tcPr>
            <w:tcW w:w="1406" w:type="dxa"/>
          </w:tcPr>
          <w:p w14:paraId="179C279D" w14:textId="77777777" w:rsidR="00E145C1" w:rsidRPr="00364593" w:rsidRDefault="00E145C1" w:rsidP="009A4529">
            <w:pPr>
              <w:rPr>
                <w:sz w:val="18"/>
                <w:szCs w:val="16"/>
              </w:rPr>
            </w:pPr>
            <w:r w:rsidRPr="00364593">
              <w:rPr>
                <w:rFonts w:hint="eastAsia"/>
                <w:sz w:val="18"/>
                <w:szCs w:val="16"/>
              </w:rPr>
              <w:t>697</w:t>
            </w:r>
          </w:p>
        </w:tc>
        <w:tc>
          <w:tcPr>
            <w:tcW w:w="1410" w:type="dxa"/>
          </w:tcPr>
          <w:p w14:paraId="5CA87B77" w14:textId="77777777" w:rsidR="00E145C1" w:rsidRPr="00364593" w:rsidRDefault="00E145C1" w:rsidP="009A4529">
            <w:pPr>
              <w:rPr>
                <w:sz w:val="18"/>
                <w:szCs w:val="16"/>
              </w:rPr>
            </w:pPr>
            <w:r w:rsidRPr="00364593">
              <w:rPr>
                <w:rFonts w:hint="eastAsia"/>
                <w:sz w:val="18"/>
                <w:szCs w:val="16"/>
              </w:rPr>
              <w:t>管理学</w:t>
            </w:r>
          </w:p>
        </w:tc>
        <w:tc>
          <w:tcPr>
            <w:tcW w:w="1304" w:type="dxa"/>
          </w:tcPr>
          <w:p w14:paraId="46955E5E" w14:textId="77777777" w:rsidR="00E145C1" w:rsidRPr="00364593" w:rsidRDefault="00E145C1" w:rsidP="009A4529">
            <w:pPr>
              <w:rPr>
                <w:sz w:val="18"/>
                <w:szCs w:val="16"/>
              </w:rPr>
            </w:pPr>
          </w:p>
        </w:tc>
        <w:tc>
          <w:tcPr>
            <w:tcW w:w="1356" w:type="dxa"/>
          </w:tcPr>
          <w:p w14:paraId="6B5229B1" w14:textId="77777777" w:rsidR="00E145C1" w:rsidRPr="00364593" w:rsidRDefault="00E145C1" w:rsidP="009A4529">
            <w:pPr>
              <w:rPr>
                <w:sz w:val="18"/>
                <w:szCs w:val="16"/>
              </w:rPr>
            </w:pPr>
            <w:r>
              <w:rPr>
                <w:rFonts w:hint="eastAsia"/>
                <w:sz w:val="18"/>
                <w:szCs w:val="16"/>
              </w:rPr>
              <w:t>583</w:t>
            </w:r>
          </w:p>
        </w:tc>
      </w:tr>
      <w:tr w:rsidR="00E145C1" w:rsidRPr="00364593" w14:paraId="6B449F9D" w14:textId="77777777" w:rsidTr="009A4529">
        <w:tc>
          <w:tcPr>
            <w:tcW w:w="1456" w:type="dxa"/>
          </w:tcPr>
          <w:p w14:paraId="569D62D6" w14:textId="77777777" w:rsidR="00E145C1" w:rsidRPr="00364593" w:rsidRDefault="00E145C1" w:rsidP="009A4529">
            <w:pPr>
              <w:rPr>
                <w:sz w:val="18"/>
                <w:szCs w:val="16"/>
              </w:rPr>
            </w:pPr>
            <w:r w:rsidRPr="00364593">
              <w:rPr>
                <w:rFonts w:hint="eastAsia"/>
                <w:sz w:val="18"/>
                <w:szCs w:val="16"/>
              </w:rPr>
              <w:t>计算机，人工智能</w:t>
            </w:r>
          </w:p>
        </w:tc>
        <w:tc>
          <w:tcPr>
            <w:tcW w:w="1364" w:type="dxa"/>
          </w:tcPr>
          <w:p w14:paraId="6EE596BD" w14:textId="77777777" w:rsidR="00E145C1" w:rsidRPr="00364593" w:rsidRDefault="00E145C1" w:rsidP="009A4529">
            <w:pPr>
              <w:rPr>
                <w:sz w:val="18"/>
                <w:szCs w:val="16"/>
              </w:rPr>
            </w:pPr>
          </w:p>
        </w:tc>
        <w:tc>
          <w:tcPr>
            <w:tcW w:w="1406" w:type="dxa"/>
          </w:tcPr>
          <w:p w14:paraId="78D4B92F" w14:textId="77777777" w:rsidR="00E145C1" w:rsidRPr="00364593" w:rsidRDefault="00E145C1" w:rsidP="009A4529">
            <w:pPr>
              <w:rPr>
                <w:sz w:val="18"/>
                <w:szCs w:val="16"/>
              </w:rPr>
            </w:pPr>
            <w:r w:rsidRPr="00364593">
              <w:rPr>
                <w:rFonts w:hint="eastAsia"/>
                <w:sz w:val="18"/>
                <w:szCs w:val="16"/>
              </w:rPr>
              <w:t>621</w:t>
            </w:r>
          </w:p>
        </w:tc>
        <w:tc>
          <w:tcPr>
            <w:tcW w:w="1410" w:type="dxa"/>
          </w:tcPr>
          <w:p w14:paraId="13D128E7" w14:textId="77777777" w:rsidR="00E145C1" w:rsidRPr="00364593" w:rsidRDefault="00E145C1" w:rsidP="009A4529">
            <w:pPr>
              <w:rPr>
                <w:sz w:val="18"/>
                <w:szCs w:val="16"/>
              </w:rPr>
            </w:pPr>
            <w:r w:rsidRPr="00364593">
              <w:rPr>
                <w:rFonts w:hint="eastAsia"/>
                <w:sz w:val="18"/>
                <w:szCs w:val="16"/>
              </w:rPr>
              <w:t>计算机，软件工程</w:t>
            </w:r>
          </w:p>
        </w:tc>
        <w:tc>
          <w:tcPr>
            <w:tcW w:w="1304" w:type="dxa"/>
          </w:tcPr>
          <w:p w14:paraId="5A1ADDE3" w14:textId="77777777" w:rsidR="00E145C1" w:rsidRPr="00364593" w:rsidRDefault="00E145C1" w:rsidP="009A4529">
            <w:pPr>
              <w:rPr>
                <w:sz w:val="18"/>
                <w:szCs w:val="16"/>
              </w:rPr>
            </w:pPr>
          </w:p>
        </w:tc>
        <w:tc>
          <w:tcPr>
            <w:tcW w:w="1356" w:type="dxa"/>
          </w:tcPr>
          <w:p w14:paraId="53BF419A" w14:textId="77777777" w:rsidR="00E145C1" w:rsidRPr="00364593" w:rsidRDefault="00E145C1" w:rsidP="009A4529">
            <w:pPr>
              <w:rPr>
                <w:sz w:val="18"/>
                <w:szCs w:val="16"/>
              </w:rPr>
            </w:pPr>
            <w:r>
              <w:rPr>
                <w:rFonts w:hint="eastAsia"/>
                <w:sz w:val="18"/>
                <w:szCs w:val="16"/>
              </w:rPr>
              <w:t>583</w:t>
            </w:r>
          </w:p>
        </w:tc>
      </w:tr>
      <w:tr w:rsidR="00E145C1" w:rsidRPr="00364593" w14:paraId="65E95F97" w14:textId="77777777" w:rsidTr="009A4529">
        <w:tc>
          <w:tcPr>
            <w:tcW w:w="1456" w:type="dxa"/>
          </w:tcPr>
          <w:p w14:paraId="42AC2EBD" w14:textId="77777777" w:rsidR="00E145C1" w:rsidRPr="00364593" w:rsidRDefault="00E145C1" w:rsidP="009A4529">
            <w:pPr>
              <w:rPr>
                <w:sz w:val="18"/>
                <w:szCs w:val="16"/>
              </w:rPr>
            </w:pPr>
            <w:r w:rsidRPr="00364593">
              <w:rPr>
                <w:rFonts w:hint="eastAsia"/>
                <w:sz w:val="18"/>
                <w:szCs w:val="16"/>
              </w:rPr>
              <w:t>计算机，信息系统</w:t>
            </w:r>
          </w:p>
        </w:tc>
        <w:tc>
          <w:tcPr>
            <w:tcW w:w="1364" w:type="dxa"/>
          </w:tcPr>
          <w:p w14:paraId="6289E74B" w14:textId="77777777" w:rsidR="00E145C1" w:rsidRPr="00364593" w:rsidRDefault="00E145C1" w:rsidP="009A4529">
            <w:pPr>
              <w:rPr>
                <w:sz w:val="18"/>
                <w:szCs w:val="16"/>
              </w:rPr>
            </w:pPr>
          </w:p>
        </w:tc>
        <w:tc>
          <w:tcPr>
            <w:tcW w:w="1406" w:type="dxa"/>
          </w:tcPr>
          <w:p w14:paraId="5F7B11E5" w14:textId="77777777" w:rsidR="00E145C1" w:rsidRPr="00364593" w:rsidRDefault="00E145C1" w:rsidP="009A4529">
            <w:pPr>
              <w:rPr>
                <w:sz w:val="18"/>
                <w:szCs w:val="16"/>
              </w:rPr>
            </w:pPr>
            <w:r w:rsidRPr="00364593">
              <w:rPr>
                <w:rFonts w:hint="eastAsia"/>
                <w:sz w:val="18"/>
                <w:szCs w:val="16"/>
              </w:rPr>
              <w:t>586</w:t>
            </w:r>
          </w:p>
        </w:tc>
        <w:tc>
          <w:tcPr>
            <w:tcW w:w="1410" w:type="dxa"/>
          </w:tcPr>
          <w:p w14:paraId="0F6A5C61" w14:textId="77777777" w:rsidR="00E145C1" w:rsidRPr="00364593" w:rsidRDefault="00E145C1" w:rsidP="009A4529">
            <w:pPr>
              <w:rPr>
                <w:sz w:val="18"/>
                <w:szCs w:val="16"/>
              </w:rPr>
            </w:pPr>
            <w:r w:rsidRPr="00364593">
              <w:rPr>
                <w:rFonts w:hint="eastAsia"/>
                <w:sz w:val="18"/>
                <w:szCs w:val="16"/>
              </w:rPr>
              <w:t>计算机，信息系统</w:t>
            </w:r>
          </w:p>
        </w:tc>
        <w:tc>
          <w:tcPr>
            <w:tcW w:w="1304" w:type="dxa"/>
          </w:tcPr>
          <w:p w14:paraId="7E66B513" w14:textId="77777777" w:rsidR="00E145C1" w:rsidRPr="00364593" w:rsidRDefault="00E145C1" w:rsidP="009A4529">
            <w:pPr>
              <w:rPr>
                <w:sz w:val="18"/>
                <w:szCs w:val="16"/>
              </w:rPr>
            </w:pPr>
          </w:p>
        </w:tc>
        <w:tc>
          <w:tcPr>
            <w:tcW w:w="1356" w:type="dxa"/>
          </w:tcPr>
          <w:p w14:paraId="453D90D0" w14:textId="77777777" w:rsidR="00E145C1" w:rsidRPr="00364593" w:rsidRDefault="00E145C1" w:rsidP="009A4529">
            <w:pPr>
              <w:rPr>
                <w:sz w:val="18"/>
                <w:szCs w:val="16"/>
              </w:rPr>
            </w:pPr>
            <w:r>
              <w:rPr>
                <w:rFonts w:hint="eastAsia"/>
                <w:sz w:val="18"/>
                <w:szCs w:val="16"/>
              </w:rPr>
              <w:t>537</w:t>
            </w:r>
          </w:p>
        </w:tc>
      </w:tr>
      <w:tr w:rsidR="00E145C1" w:rsidRPr="00364593" w14:paraId="4A42D566" w14:textId="77777777" w:rsidTr="009A4529">
        <w:tc>
          <w:tcPr>
            <w:tcW w:w="1456" w:type="dxa"/>
          </w:tcPr>
          <w:p w14:paraId="45051080" w14:textId="77777777" w:rsidR="00E145C1" w:rsidRPr="00364593" w:rsidRDefault="00E145C1" w:rsidP="009A4529">
            <w:pPr>
              <w:rPr>
                <w:sz w:val="18"/>
                <w:szCs w:val="16"/>
              </w:rPr>
            </w:pPr>
            <w:r w:rsidRPr="00364593">
              <w:rPr>
                <w:rFonts w:hint="eastAsia"/>
                <w:sz w:val="18"/>
                <w:szCs w:val="16"/>
              </w:rPr>
              <w:t>经济学</w:t>
            </w:r>
          </w:p>
        </w:tc>
        <w:tc>
          <w:tcPr>
            <w:tcW w:w="1364" w:type="dxa"/>
          </w:tcPr>
          <w:p w14:paraId="6E56E6DF" w14:textId="77777777" w:rsidR="00E145C1" w:rsidRPr="00364593" w:rsidRDefault="00E145C1" w:rsidP="009A4529">
            <w:pPr>
              <w:rPr>
                <w:sz w:val="18"/>
                <w:szCs w:val="16"/>
              </w:rPr>
            </w:pPr>
          </w:p>
        </w:tc>
        <w:tc>
          <w:tcPr>
            <w:tcW w:w="1406" w:type="dxa"/>
          </w:tcPr>
          <w:p w14:paraId="16E3FA31" w14:textId="77777777" w:rsidR="00E145C1" w:rsidRPr="00364593" w:rsidRDefault="00E145C1" w:rsidP="009A4529">
            <w:pPr>
              <w:rPr>
                <w:sz w:val="18"/>
                <w:szCs w:val="16"/>
              </w:rPr>
            </w:pPr>
            <w:r w:rsidRPr="00364593">
              <w:rPr>
                <w:rFonts w:hint="eastAsia"/>
                <w:sz w:val="18"/>
                <w:szCs w:val="16"/>
              </w:rPr>
              <w:t>567</w:t>
            </w:r>
          </w:p>
        </w:tc>
        <w:tc>
          <w:tcPr>
            <w:tcW w:w="1410" w:type="dxa"/>
          </w:tcPr>
          <w:p w14:paraId="4301E2F9" w14:textId="77777777" w:rsidR="00E145C1" w:rsidRPr="00364593" w:rsidRDefault="00E145C1" w:rsidP="009A4529">
            <w:pPr>
              <w:rPr>
                <w:sz w:val="18"/>
                <w:szCs w:val="16"/>
              </w:rPr>
            </w:pPr>
            <w:r w:rsidRPr="00364593">
              <w:rPr>
                <w:rFonts w:hint="eastAsia"/>
                <w:sz w:val="18"/>
                <w:szCs w:val="16"/>
              </w:rPr>
              <w:t>计算机，理论与方法</w:t>
            </w:r>
          </w:p>
        </w:tc>
        <w:tc>
          <w:tcPr>
            <w:tcW w:w="1304" w:type="dxa"/>
          </w:tcPr>
          <w:p w14:paraId="3A6D34A3" w14:textId="77777777" w:rsidR="00E145C1" w:rsidRPr="00364593" w:rsidRDefault="00E145C1" w:rsidP="009A4529">
            <w:pPr>
              <w:rPr>
                <w:sz w:val="18"/>
                <w:szCs w:val="16"/>
              </w:rPr>
            </w:pPr>
          </w:p>
        </w:tc>
        <w:tc>
          <w:tcPr>
            <w:tcW w:w="1356" w:type="dxa"/>
          </w:tcPr>
          <w:p w14:paraId="0A892450" w14:textId="77777777" w:rsidR="00E145C1" w:rsidRPr="00364593" w:rsidRDefault="00E145C1" w:rsidP="009A4529">
            <w:pPr>
              <w:rPr>
                <w:sz w:val="18"/>
                <w:szCs w:val="16"/>
              </w:rPr>
            </w:pPr>
            <w:r>
              <w:rPr>
                <w:rFonts w:hint="eastAsia"/>
                <w:sz w:val="18"/>
                <w:szCs w:val="16"/>
              </w:rPr>
              <w:t>510</w:t>
            </w:r>
          </w:p>
        </w:tc>
      </w:tr>
      <w:tr w:rsidR="00E145C1" w:rsidRPr="00364593" w14:paraId="66F6C09A" w14:textId="77777777" w:rsidTr="009A4529">
        <w:tc>
          <w:tcPr>
            <w:tcW w:w="1456" w:type="dxa"/>
          </w:tcPr>
          <w:p w14:paraId="010176B6" w14:textId="77777777" w:rsidR="00E145C1" w:rsidRPr="00364593" w:rsidRDefault="00E145C1" w:rsidP="009A4529">
            <w:pPr>
              <w:rPr>
                <w:sz w:val="18"/>
                <w:szCs w:val="16"/>
              </w:rPr>
            </w:pPr>
            <w:r w:rsidRPr="00364593">
              <w:rPr>
                <w:rFonts w:hint="eastAsia"/>
                <w:sz w:val="18"/>
                <w:szCs w:val="16"/>
              </w:rPr>
              <w:t>计算机，软件工程</w:t>
            </w:r>
          </w:p>
        </w:tc>
        <w:tc>
          <w:tcPr>
            <w:tcW w:w="1364" w:type="dxa"/>
          </w:tcPr>
          <w:p w14:paraId="3033D0A0" w14:textId="77777777" w:rsidR="00E145C1" w:rsidRPr="00364593" w:rsidRDefault="00E145C1" w:rsidP="009A4529">
            <w:pPr>
              <w:rPr>
                <w:sz w:val="18"/>
                <w:szCs w:val="16"/>
              </w:rPr>
            </w:pPr>
          </w:p>
        </w:tc>
        <w:tc>
          <w:tcPr>
            <w:tcW w:w="1406" w:type="dxa"/>
          </w:tcPr>
          <w:p w14:paraId="4ED75FEB" w14:textId="77777777" w:rsidR="00E145C1" w:rsidRPr="00364593" w:rsidRDefault="00E145C1" w:rsidP="009A4529">
            <w:pPr>
              <w:rPr>
                <w:sz w:val="18"/>
                <w:szCs w:val="16"/>
              </w:rPr>
            </w:pPr>
            <w:r w:rsidRPr="00364593">
              <w:rPr>
                <w:rFonts w:hint="eastAsia"/>
                <w:sz w:val="18"/>
                <w:szCs w:val="16"/>
              </w:rPr>
              <w:t>541</w:t>
            </w:r>
          </w:p>
        </w:tc>
        <w:tc>
          <w:tcPr>
            <w:tcW w:w="1410" w:type="dxa"/>
          </w:tcPr>
          <w:p w14:paraId="37879EE3" w14:textId="77777777" w:rsidR="00E145C1" w:rsidRPr="00364593" w:rsidRDefault="00E145C1" w:rsidP="009A4529">
            <w:pPr>
              <w:rPr>
                <w:sz w:val="18"/>
                <w:szCs w:val="16"/>
              </w:rPr>
            </w:pPr>
            <w:r w:rsidRPr="00364593">
              <w:rPr>
                <w:rFonts w:hint="eastAsia"/>
                <w:sz w:val="18"/>
                <w:szCs w:val="16"/>
              </w:rPr>
              <w:t>计算机，人工智能</w:t>
            </w:r>
          </w:p>
        </w:tc>
        <w:tc>
          <w:tcPr>
            <w:tcW w:w="1304" w:type="dxa"/>
          </w:tcPr>
          <w:p w14:paraId="68E74AD2" w14:textId="77777777" w:rsidR="00E145C1" w:rsidRPr="00364593" w:rsidRDefault="00E145C1" w:rsidP="009A4529">
            <w:pPr>
              <w:rPr>
                <w:sz w:val="18"/>
                <w:szCs w:val="16"/>
              </w:rPr>
            </w:pPr>
          </w:p>
        </w:tc>
        <w:tc>
          <w:tcPr>
            <w:tcW w:w="1356" w:type="dxa"/>
          </w:tcPr>
          <w:p w14:paraId="0C2E4AC3" w14:textId="77777777" w:rsidR="00E145C1" w:rsidRPr="00364593" w:rsidRDefault="00E145C1" w:rsidP="009A4529">
            <w:pPr>
              <w:rPr>
                <w:sz w:val="18"/>
                <w:szCs w:val="16"/>
              </w:rPr>
            </w:pPr>
            <w:r>
              <w:rPr>
                <w:rFonts w:hint="eastAsia"/>
                <w:sz w:val="18"/>
                <w:szCs w:val="16"/>
              </w:rPr>
              <w:t>508</w:t>
            </w:r>
          </w:p>
        </w:tc>
      </w:tr>
      <w:tr w:rsidR="00E145C1" w:rsidRPr="00364593" w14:paraId="6F257C45" w14:textId="77777777" w:rsidTr="009A4529">
        <w:tc>
          <w:tcPr>
            <w:tcW w:w="1456" w:type="dxa"/>
          </w:tcPr>
          <w:p w14:paraId="2347C2C4" w14:textId="77777777" w:rsidR="00E145C1" w:rsidRPr="00364593" w:rsidRDefault="00E145C1" w:rsidP="009A4529">
            <w:pPr>
              <w:rPr>
                <w:sz w:val="18"/>
                <w:szCs w:val="16"/>
              </w:rPr>
            </w:pPr>
            <w:r w:rsidRPr="00364593">
              <w:rPr>
                <w:rFonts w:hint="eastAsia"/>
                <w:sz w:val="18"/>
                <w:szCs w:val="16"/>
              </w:rPr>
              <w:t>教育学与教育研究</w:t>
            </w:r>
          </w:p>
        </w:tc>
        <w:tc>
          <w:tcPr>
            <w:tcW w:w="1364" w:type="dxa"/>
          </w:tcPr>
          <w:p w14:paraId="1307A57C" w14:textId="77777777" w:rsidR="00E145C1" w:rsidRPr="00364593" w:rsidRDefault="00E145C1" w:rsidP="009A4529">
            <w:pPr>
              <w:rPr>
                <w:sz w:val="18"/>
                <w:szCs w:val="16"/>
              </w:rPr>
            </w:pPr>
          </w:p>
        </w:tc>
        <w:tc>
          <w:tcPr>
            <w:tcW w:w="1406" w:type="dxa"/>
          </w:tcPr>
          <w:p w14:paraId="27643614" w14:textId="77777777" w:rsidR="00E145C1" w:rsidRPr="00364593" w:rsidRDefault="00E145C1" w:rsidP="009A4529">
            <w:pPr>
              <w:rPr>
                <w:sz w:val="18"/>
                <w:szCs w:val="16"/>
              </w:rPr>
            </w:pPr>
            <w:r w:rsidRPr="00364593">
              <w:rPr>
                <w:rFonts w:hint="eastAsia"/>
                <w:sz w:val="18"/>
                <w:szCs w:val="16"/>
              </w:rPr>
              <w:t>447</w:t>
            </w:r>
          </w:p>
        </w:tc>
        <w:tc>
          <w:tcPr>
            <w:tcW w:w="1410" w:type="dxa"/>
          </w:tcPr>
          <w:p w14:paraId="4A7B614D" w14:textId="77777777" w:rsidR="00E145C1" w:rsidRPr="00364593" w:rsidRDefault="00E145C1" w:rsidP="009A4529">
            <w:pPr>
              <w:rPr>
                <w:sz w:val="18"/>
                <w:szCs w:val="16"/>
              </w:rPr>
            </w:pPr>
            <w:r w:rsidRPr="00364593">
              <w:rPr>
                <w:rFonts w:hint="eastAsia"/>
                <w:sz w:val="18"/>
                <w:szCs w:val="16"/>
              </w:rPr>
              <w:t>教育学与教育研究</w:t>
            </w:r>
          </w:p>
        </w:tc>
        <w:tc>
          <w:tcPr>
            <w:tcW w:w="1304" w:type="dxa"/>
          </w:tcPr>
          <w:p w14:paraId="7A509E1C" w14:textId="77777777" w:rsidR="00E145C1" w:rsidRPr="00364593" w:rsidRDefault="00E145C1" w:rsidP="009A4529">
            <w:pPr>
              <w:rPr>
                <w:sz w:val="18"/>
                <w:szCs w:val="16"/>
              </w:rPr>
            </w:pPr>
          </w:p>
        </w:tc>
        <w:tc>
          <w:tcPr>
            <w:tcW w:w="1356" w:type="dxa"/>
          </w:tcPr>
          <w:p w14:paraId="01CEA1E5" w14:textId="77777777" w:rsidR="00E145C1" w:rsidRPr="00364593" w:rsidRDefault="00E145C1" w:rsidP="009A4529">
            <w:pPr>
              <w:rPr>
                <w:sz w:val="18"/>
                <w:szCs w:val="16"/>
              </w:rPr>
            </w:pPr>
            <w:r>
              <w:rPr>
                <w:rFonts w:hint="eastAsia"/>
                <w:sz w:val="18"/>
                <w:szCs w:val="16"/>
              </w:rPr>
              <w:t>451</w:t>
            </w:r>
          </w:p>
        </w:tc>
      </w:tr>
      <w:tr w:rsidR="00E145C1" w:rsidRPr="00364593" w14:paraId="4227723B" w14:textId="77777777" w:rsidTr="009A4529">
        <w:tc>
          <w:tcPr>
            <w:tcW w:w="1456" w:type="dxa"/>
          </w:tcPr>
          <w:p w14:paraId="0C1D581C" w14:textId="77777777" w:rsidR="00E145C1" w:rsidRPr="00364593" w:rsidRDefault="00E145C1" w:rsidP="009A4529">
            <w:pPr>
              <w:rPr>
                <w:sz w:val="18"/>
                <w:szCs w:val="16"/>
              </w:rPr>
            </w:pPr>
            <w:r w:rsidRPr="00364593">
              <w:rPr>
                <w:rFonts w:hint="eastAsia"/>
                <w:sz w:val="18"/>
                <w:szCs w:val="16"/>
              </w:rPr>
              <w:t>计算机，理论与方法</w:t>
            </w:r>
          </w:p>
        </w:tc>
        <w:tc>
          <w:tcPr>
            <w:tcW w:w="1364" w:type="dxa"/>
          </w:tcPr>
          <w:p w14:paraId="5CC9EA16" w14:textId="77777777" w:rsidR="00E145C1" w:rsidRPr="00364593" w:rsidRDefault="00E145C1" w:rsidP="009A4529">
            <w:pPr>
              <w:rPr>
                <w:sz w:val="18"/>
                <w:szCs w:val="16"/>
              </w:rPr>
            </w:pPr>
          </w:p>
        </w:tc>
        <w:tc>
          <w:tcPr>
            <w:tcW w:w="1406" w:type="dxa"/>
          </w:tcPr>
          <w:p w14:paraId="49262582" w14:textId="77777777" w:rsidR="00E145C1" w:rsidRPr="00364593" w:rsidRDefault="00E145C1" w:rsidP="009A4529">
            <w:pPr>
              <w:rPr>
                <w:sz w:val="18"/>
                <w:szCs w:val="16"/>
              </w:rPr>
            </w:pPr>
            <w:r w:rsidRPr="00364593">
              <w:rPr>
                <w:rFonts w:hint="eastAsia"/>
                <w:sz w:val="18"/>
                <w:szCs w:val="16"/>
              </w:rPr>
              <w:t>425</w:t>
            </w:r>
          </w:p>
        </w:tc>
        <w:tc>
          <w:tcPr>
            <w:tcW w:w="1410" w:type="dxa"/>
          </w:tcPr>
          <w:p w14:paraId="5779CC0F" w14:textId="77777777" w:rsidR="00E145C1" w:rsidRPr="00364593" w:rsidRDefault="00E145C1" w:rsidP="009A4529">
            <w:pPr>
              <w:rPr>
                <w:sz w:val="18"/>
                <w:szCs w:val="16"/>
              </w:rPr>
            </w:pPr>
            <w:r w:rsidRPr="00364593">
              <w:rPr>
                <w:rFonts w:hint="eastAsia"/>
                <w:sz w:val="18"/>
                <w:szCs w:val="16"/>
              </w:rPr>
              <w:t>运筹学与管理科学</w:t>
            </w:r>
          </w:p>
        </w:tc>
        <w:tc>
          <w:tcPr>
            <w:tcW w:w="1304" w:type="dxa"/>
          </w:tcPr>
          <w:p w14:paraId="76964180" w14:textId="77777777" w:rsidR="00E145C1" w:rsidRPr="00364593" w:rsidRDefault="00E145C1" w:rsidP="009A4529">
            <w:pPr>
              <w:rPr>
                <w:sz w:val="18"/>
                <w:szCs w:val="16"/>
              </w:rPr>
            </w:pPr>
          </w:p>
        </w:tc>
        <w:tc>
          <w:tcPr>
            <w:tcW w:w="1356" w:type="dxa"/>
          </w:tcPr>
          <w:p w14:paraId="7D5BB479" w14:textId="77777777" w:rsidR="00E145C1" w:rsidRPr="00364593" w:rsidRDefault="00E145C1" w:rsidP="009A4529">
            <w:pPr>
              <w:rPr>
                <w:sz w:val="18"/>
                <w:szCs w:val="16"/>
              </w:rPr>
            </w:pPr>
            <w:r>
              <w:rPr>
                <w:rFonts w:hint="eastAsia"/>
                <w:sz w:val="18"/>
                <w:szCs w:val="16"/>
              </w:rPr>
              <w:t>408</w:t>
            </w:r>
          </w:p>
        </w:tc>
      </w:tr>
      <w:tr w:rsidR="00E145C1" w:rsidRPr="00364593" w14:paraId="1F5260AD" w14:textId="77777777" w:rsidTr="009A4529">
        <w:tc>
          <w:tcPr>
            <w:tcW w:w="1456" w:type="dxa"/>
          </w:tcPr>
          <w:p w14:paraId="7E56070A" w14:textId="77777777" w:rsidR="00E145C1" w:rsidRPr="00364593" w:rsidRDefault="00E145C1" w:rsidP="009A4529">
            <w:pPr>
              <w:rPr>
                <w:sz w:val="18"/>
                <w:szCs w:val="16"/>
              </w:rPr>
            </w:pPr>
            <w:r w:rsidRPr="00364593">
              <w:rPr>
                <w:rFonts w:hint="eastAsia"/>
                <w:sz w:val="18"/>
                <w:szCs w:val="16"/>
              </w:rPr>
              <w:t>工程、电气和电子</w:t>
            </w:r>
          </w:p>
        </w:tc>
        <w:tc>
          <w:tcPr>
            <w:tcW w:w="1364" w:type="dxa"/>
          </w:tcPr>
          <w:p w14:paraId="45590105" w14:textId="77777777" w:rsidR="00E145C1" w:rsidRPr="00364593" w:rsidRDefault="00E145C1" w:rsidP="009A4529">
            <w:pPr>
              <w:rPr>
                <w:sz w:val="18"/>
                <w:szCs w:val="16"/>
              </w:rPr>
            </w:pPr>
          </w:p>
        </w:tc>
        <w:tc>
          <w:tcPr>
            <w:tcW w:w="1406" w:type="dxa"/>
          </w:tcPr>
          <w:p w14:paraId="0288F65C" w14:textId="77777777" w:rsidR="00E145C1" w:rsidRPr="00364593" w:rsidRDefault="00E145C1" w:rsidP="009A4529">
            <w:pPr>
              <w:rPr>
                <w:sz w:val="18"/>
                <w:szCs w:val="16"/>
              </w:rPr>
            </w:pPr>
            <w:r w:rsidRPr="00364593">
              <w:rPr>
                <w:rFonts w:hint="eastAsia"/>
                <w:sz w:val="18"/>
                <w:szCs w:val="16"/>
              </w:rPr>
              <w:t>404</w:t>
            </w:r>
          </w:p>
        </w:tc>
        <w:tc>
          <w:tcPr>
            <w:tcW w:w="1410" w:type="dxa"/>
          </w:tcPr>
          <w:p w14:paraId="5B5FDD38" w14:textId="77777777" w:rsidR="00E145C1" w:rsidRPr="00364593" w:rsidRDefault="00E145C1" w:rsidP="009A4529">
            <w:pPr>
              <w:rPr>
                <w:sz w:val="18"/>
                <w:szCs w:val="16"/>
              </w:rPr>
            </w:pPr>
            <w:r>
              <w:rPr>
                <w:rFonts w:hint="eastAsia"/>
                <w:sz w:val="18"/>
                <w:szCs w:val="16"/>
              </w:rPr>
              <w:t>公共健康</w:t>
            </w:r>
          </w:p>
        </w:tc>
        <w:tc>
          <w:tcPr>
            <w:tcW w:w="1304" w:type="dxa"/>
          </w:tcPr>
          <w:p w14:paraId="07B69739" w14:textId="77777777" w:rsidR="00E145C1" w:rsidRPr="00364593" w:rsidRDefault="00E145C1" w:rsidP="009A4529">
            <w:pPr>
              <w:rPr>
                <w:sz w:val="18"/>
                <w:szCs w:val="16"/>
              </w:rPr>
            </w:pPr>
          </w:p>
        </w:tc>
        <w:tc>
          <w:tcPr>
            <w:tcW w:w="1356" w:type="dxa"/>
          </w:tcPr>
          <w:p w14:paraId="02D42314" w14:textId="77777777" w:rsidR="00E145C1" w:rsidRPr="00364593" w:rsidRDefault="00E145C1" w:rsidP="009A4529">
            <w:pPr>
              <w:rPr>
                <w:sz w:val="18"/>
                <w:szCs w:val="16"/>
              </w:rPr>
            </w:pPr>
            <w:r>
              <w:rPr>
                <w:rFonts w:hint="eastAsia"/>
                <w:sz w:val="18"/>
                <w:szCs w:val="16"/>
              </w:rPr>
              <w:t>381</w:t>
            </w:r>
          </w:p>
        </w:tc>
      </w:tr>
      <w:tr w:rsidR="00E145C1" w:rsidRPr="00364593" w14:paraId="7F8DFC92" w14:textId="77777777" w:rsidTr="009A4529">
        <w:tc>
          <w:tcPr>
            <w:tcW w:w="1456" w:type="dxa"/>
          </w:tcPr>
          <w:p w14:paraId="36539F59" w14:textId="77777777" w:rsidR="00E145C1" w:rsidRPr="00364593" w:rsidRDefault="00E145C1" w:rsidP="009A4529">
            <w:pPr>
              <w:rPr>
                <w:sz w:val="18"/>
                <w:szCs w:val="16"/>
              </w:rPr>
            </w:pPr>
            <w:r w:rsidRPr="00364593">
              <w:rPr>
                <w:rFonts w:hint="eastAsia"/>
                <w:sz w:val="18"/>
                <w:szCs w:val="16"/>
              </w:rPr>
              <w:t>运筹学与管理科学</w:t>
            </w:r>
          </w:p>
        </w:tc>
        <w:tc>
          <w:tcPr>
            <w:tcW w:w="1364" w:type="dxa"/>
          </w:tcPr>
          <w:p w14:paraId="4114E349" w14:textId="77777777" w:rsidR="00E145C1" w:rsidRPr="00364593" w:rsidRDefault="00E145C1" w:rsidP="009A4529">
            <w:pPr>
              <w:rPr>
                <w:sz w:val="18"/>
                <w:szCs w:val="16"/>
              </w:rPr>
            </w:pPr>
          </w:p>
        </w:tc>
        <w:tc>
          <w:tcPr>
            <w:tcW w:w="1406" w:type="dxa"/>
          </w:tcPr>
          <w:p w14:paraId="59604C12" w14:textId="77777777" w:rsidR="00E145C1" w:rsidRPr="00364593" w:rsidRDefault="00E145C1" w:rsidP="009A4529">
            <w:pPr>
              <w:rPr>
                <w:sz w:val="18"/>
                <w:szCs w:val="16"/>
              </w:rPr>
            </w:pPr>
            <w:r w:rsidRPr="00364593">
              <w:rPr>
                <w:rFonts w:hint="eastAsia"/>
                <w:sz w:val="18"/>
                <w:szCs w:val="16"/>
              </w:rPr>
              <w:t>401</w:t>
            </w:r>
          </w:p>
        </w:tc>
        <w:tc>
          <w:tcPr>
            <w:tcW w:w="1410" w:type="dxa"/>
          </w:tcPr>
          <w:p w14:paraId="5E534599" w14:textId="77777777" w:rsidR="00E145C1" w:rsidRPr="00364593" w:rsidRDefault="00E145C1" w:rsidP="009A4529">
            <w:pPr>
              <w:rPr>
                <w:sz w:val="18"/>
                <w:szCs w:val="16"/>
              </w:rPr>
            </w:pPr>
            <w:r>
              <w:rPr>
                <w:rFonts w:hint="eastAsia"/>
                <w:sz w:val="18"/>
                <w:szCs w:val="16"/>
              </w:rPr>
              <w:t>经济学</w:t>
            </w:r>
          </w:p>
        </w:tc>
        <w:tc>
          <w:tcPr>
            <w:tcW w:w="1304" w:type="dxa"/>
          </w:tcPr>
          <w:p w14:paraId="3BA1F079" w14:textId="77777777" w:rsidR="00E145C1" w:rsidRPr="00364593" w:rsidRDefault="00E145C1" w:rsidP="009A4529">
            <w:pPr>
              <w:rPr>
                <w:sz w:val="18"/>
                <w:szCs w:val="16"/>
              </w:rPr>
            </w:pPr>
          </w:p>
        </w:tc>
        <w:tc>
          <w:tcPr>
            <w:tcW w:w="1356" w:type="dxa"/>
          </w:tcPr>
          <w:p w14:paraId="4E932F64" w14:textId="77777777" w:rsidR="00E145C1" w:rsidRPr="00364593" w:rsidRDefault="00E145C1" w:rsidP="009A4529">
            <w:pPr>
              <w:rPr>
                <w:sz w:val="18"/>
                <w:szCs w:val="16"/>
              </w:rPr>
            </w:pPr>
            <w:r>
              <w:rPr>
                <w:rFonts w:hint="eastAsia"/>
                <w:sz w:val="18"/>
                <w:szCs w:val="16"/>
              </w:rPr>
              <w:t>363</w:t>
            </w:r>
          </w:p>
        </w:tc>
      </w:tr>
      <w:tr w:rsidR="00E145C1" w:rsidRPr="00364593" w14:paraId="4D4AC8EC" w14:textId="77777777" w:rsidTr="009A4529">
        <w:tc>
          <w:tcPr>
            <w:tcW w:w="1456" w:type="dxa"/>
          </w:tcPr>
          <w:p w14:paraId="051F66CD" w14:textId="77777777" w:rsidR="00E145C1" w:rsidRPr="00364593" w:rsidRDefault="00E145C1" w:rsidP="009A4529">
            <w:pPr>
              <w:rPr>
                <w:sz w:val="18"/>
                <w:szCs w:val="16"/>
              </w:rPr>
            </w:pPr>
            <w:r>
              <w:rPr>
                <w:rFonts w:hint="eastAsia"/>
                <w:sz w:val="18"/>
                <w:szCs w:val="16"/>
              </w:rPr>
              <w:t>公共健康</w:t>
            </w:r>
          </w:p>
        </w:tc>
        <w:tc>
          <w:tcPr>
            <w:tcW w:w="1364" w:type="dxa"/>
          </w:tcPr>
          <w:p w14:paraId="20B78065" w14:textId="77777777" w:rsidR="00E145C1" w:rsidRPr="00364593" w:rsidRDefault="00E145C1" w:rsidP="009A4529">
            <w:pPr>
              <w:rPr>
                <w:sz w:val="18"/>
                <w:szCs w:val="16"/>
              </w:rPr>
            </w:pPr>
          </w:p>
        </w:tc>
        <w:tc>
          <w:tcPr>
            <w:tcW w:w="1406" w:type="dxa"/>
          </w:tcPr>
          <w:p w14:paraId="3AC565D4" w14:textId="77777777" w:rsidR="00E145C1" w:rsidRPr="00364593" w:rsidRDefault="00E145C1" w:rsidP="009A4529">
            <w:pPr>
              <w:rPr>
                <w:sz w:val="18"/>
                <w:szCs w:val="16"/>
              </w:rPr>
            </w:pPr>
            <w:r>
              <w:rPr>
                <w:rFonts w:hint="eastAsia"/>
                <w:sz w:val="18"/>
                <w:szCs w:val="16"/>
              </w:rPr>
              <w:t>339</w:t>
            </w:r>
          </w:p>
        </w:tc>
        <w:tc>
          <w:tcPr>
            <w:tcW w:w="1410" w:type="dxa"/>
          </w:tcPr>
          <w:p w14:paraId="41E04644" w14:textId="77777777" w:rsidR="00E145C1" w:rsidRPr="00364593" w:rsidRDefault="00E145C1" w:rsidP="009A4529">
            <w:pPr>
              <w:rPr>
                <w:sz w:val="18"/>
                <w:szCs w:val="16"/>
              </w:rPr>
            </w:pPr>
            <w:r w:rsidRPr="00364593">
              <w:rPr>
                <w:rFonts w:hint="eastAsia"/>
                <w:sz w:val="18"/>
                <w:szCs w:val="16"/>
              </w:rPr>
              <w:t>工程、电气和电子</w:t>
            </w:r>
          </w:p>
        </w:tc>
        <w:tc>
          <w:tcPr>
            <w:tcW w:w="1304" w:type="dxa"/>
          </w:tcPr>
          <w:p w14:paraId="53F466C9" w14:textId="77777777" w:rsidR="00E145C1" w:rsidRPr="00364593" w:rsidRDefault="00E145C1" w:rsidP="009A4529">
            <w:pPr>
              <w:rPr>
                <w:sz w:val="18"/>
                <w:szCs w:val="16"/>
              </w:rPr>
            </w:pPr>
          </w:p>
        </w:tc>
        <w:tc>
          <w:tcPr>
            <w:tcW w:w="1356" w:type="dxa"/>
          </w:tcPr>
          <w:p w14:paraId="6217FCD1" w14:textId="77777777" w:rsidR="00E145C1" w:rsidRPr="00364593" w:rsidRDefault="00E145C1" w:rsidP="009A4529">
            <w:pPr>
              <w:rPr>
                <w:sz w:val="18"/>
                <w:szCs w:val="16"/>
              </w:rPr>
            </w:pPr>
            <w:r>
              <w:rPr>
                <w:rFonts w:hint="eastAsia"/>
                <w:sz w:val="18"/>
                <w:szCs w:val="16"/>
              </w:rPr>
              <w:t>329</w:t>
            </w:r>
          </w:p>
        </w:tc>
      </w:tr>
    </w:tbl>
    <w:p w14:paraId="490AEE42" w14:textId="77777777" w:rsidR="00E145C1" w:rsidRDefault="00E145C1" w:rsidP="00E145C1"/>
    <w:sectPr w:rsidR="00E145C1" w:rsidSect="00246151">
      <w:footerReference w:type="default" r:id="rId73"/>
      <w:pgSz w:w="11906" w:h="16838" w:code="9"/>
      <w:pgMar w:top="1701" w:right="1474" w:bottom="1418" w:left="1474" w:header="1134"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5-12T10:57:00Z" w:initials="XJ">
    <w:p w14:paraId="42247DAA" w14:textId="3D243A81" w:rsidR="00F15A91" w:rsidRDefault="00F15A91">
      <w:pPr>
        <w:pStyle w:val="ae"/>
      </w:pPr>
      <w:r>
        <w:rPr>
          <w:rStyle w:val="ad"/>
        </w:rPr>
        <w:annotationRef/>
      </w:r>
      <w:r>
        <w:rPr>
          <w:rFonts w:hint="eastAsia"/>
        </w:rPr>
        <w:t>暂不考虑</w:t>
      </w:r>
    </w:p>
  </w:comment>
  <w:comment w:id="23"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121A50D9" w14:textId="0B09A2C0" w:rsidR="0073316C" w:rsidRDefault="0074289C">
      <w:pPr>
        <w:pStyle w:val="ae"/>
      </w:pPr>
      <w:r>
        <w:rPr>
          <w:rFonts w:hint="eastAsia"/>
        </w:rPr>
        <w:t>根据每位作者的主要领域，能给作者一个标签。</w:t>
      </w:r>
    </w:p>
  </w:comment>
  <w:comment w:id="25"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6"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2"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3" w:author="Xu Jiawei" w:date="2023-03-31T16:05:00Z" w:initials="XJ">
    <w:p w14:paraId="2FF827F3" w14:textId="7D1E08D0" w:rsidR="009B44F2" w:rsidRDefault="009B44F2">
      <w:pPr>
        <w:pStyle w:val="ae"/>
      </w:pPr>
      <w:r>
        <w:rPr>
          <w:rStyle w:val="ad"/>
        </w:rPr>
        <w:annotationRef/>
      </w:r>
      <w:r>
        <w:rPr>
          <w:rFonts w:hint="eastAsia"/>
        </w:rPr>
        <w:t>先用期刊。</w:t>
      </w:r>
    </w:p>
  </w:comment>
  <w:comment w:id="37" w:author="Xu Jiawei" w:date="2023-05-05T15:42:00Z" w:initials="XJ">
    <w:p w14:paraId="63B0FFB9" w14:textId="688BDEF4" w:rsidR="008C592A" w:rsidRDefault="008C592A">
      <w:pPr>
        <w:pStyle w:val="ae"/>
      </w:pPr>
      <w:r>
        <w:rPr>
          <w:rStyle w:val="ad"/>
        </w:rPr>
        <w:annotationRef/>
      </w:r>
      <w:r>
        <w:rPr>
          <w:rFonts w:hint="eastAsia"/>
        </w:rPr>
        <w:t>这里不是“真实跨度”，</w:t>
      </w:r>
      <w:r w:rsidR="00ED2108">
        <w:rPr>
          <w:rFonts w:hint="eastAsia"/>
        </w:rPr>
        <w:t>是简单的</w:t>
      </w:r>
      <w:r>
        <w:rPr>
          <w:rFonts w:hint="eastAsia"/>
        </w:rPr>
        <w:t>用开始年减去停止年</w:t>
      </w:r>
    </w:p>
  </w:comment>
  <w:comment w:id="38" w:author="Xu Jiawei" w:date="2023-05-10T01:11:00Z" w:initials="XJ">
    <w:p w14:paraId="156EBEF4" w14:textId="75668CEF" w:rsidR="0058452E" w:rsidRDefault="0058452E">
      <w:pPr>
        <w:pStyle w:val="ae"/>
      </w:pPr>
      <w:r>
        <w:rPr>
          <w:rStyle w:val="ad"/>
        </w:rPr>
        <w:annotationRef/>
      </w:r>
      <w:r>
        <w:rPr>
          <w:rFonts w:hint="eastAsia"/>
          <w:b/>
          <w:bCs/>
        </w:rPr>
        <w:t>需要考虑不同研究者时间背景不同，不同作者的职业生涯长度不同、学科不同、能力不同</w:t>
      </w:r>
    </w:p>
  </w:comment>
  <w:comment w:id="40" w:author="Xu Jiawei" w:date="2023-05-11T23:53:00Z" w:initials="XJ">
    <w:p w14:paraId="436342BA" w14:textId="77777777" w:rsidR="00E145C1" w:rsidRDefault="00E145C1" w:rsidP="00E145C1">
      <w:pPr>
        <w:pStyle w:val="ae"/>
      </w:pPr>
      <w:r>
        <w:rPr>
          <w:rStyle w:val="ad"/>
        </w:rPr>
        <w:annotationRef/>
      </w:r>
      <w:r>
        <w:rPr>
          <w:rFonts w:hint="eastAsia"/>
        </w:rPr>
        <w:t>这里也许可以看每个学科的迁移情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42247DAA" w15:done="0"/>
  <w15:commentEx w15:paraId="121A50D9" w15:done="0"/>
  <w15:commentEx w15:paraId="4D54AECE" w15:done="0"/>
  <w15:commentEx w15:paraId="00C7B6A5" w15:done="0"/>
  <w15:commentEx w15:paraId="5317C28B" w15:done="0"/>
  <w15:commentEx w15:paraId="2FF827F3" w15:done="0"/>
  <w15:commentEx w15:paraId="63B0FFB9" w15:done="0"/>
  <w15:commentEx w15:paraId="156EBEF4" w15:done="0"/>
  <w15:commentEx w15:paraId="43634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8089A24" w16cex:dateUtc="2023-05-12T02:57: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FFA27A" w16cex:dateUtc="2023-05-05T07:42:00Z"/>
  <w16cex:commentExtensible w16cex:durableId="28056DD7" w16cex:dateUtc="2023-05-09T17:11:00Z"/>
  <w16cex:commentExtensible w16cex:durableId="2807FE95" w16cex:dateUtc="2023-05-11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42247DAA" w16cid:durableId="28089A24"/>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63B0FFB9" w16cid:durableId="27FFA27A"/>
  <w16cid:commentId w16cid:paraId="156EBEF4" w16cid:durableId="28056DD7"/>
  <w16cid:commentId w16cid:paraId="436342BA" w16cid:durableId="2807F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1F8EB1" w14:textId="77777777" w:rsidR="00785D93" w:rsidRDefault="00785D93" w:rsidP="00FF1F60">
      <w:r>
        <w:separator/>
      </w:r>
    </w:p>
  </w:endnote>
  <w:endnote w:type="continuationSeparator" w:id="0">
    <w:p w14:paraId="7794D743" w14:textId="77777777" w:rsidR="00785D93" w:rsidRDefault="00785D93"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EF65F0" w14:textId="77777777" w:rsidR="00785D93" w:rsidRDefault="00785D93" w:rsidP="00FF1F60">
      <w:r>
        <w:separator/>
      </w:r>
    </w:p>
  </w:footnote>
  <w:footnote w:type="continuationSeparator" w:id="0">
    <w:p w14:paraId="41BC3638" w14:textId="77777777" w:rsidR="00785D93" w:rsidRDefault="00785D93"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bordersDoNotSurroundHeader/>
  <w:bordersDoNotSurroundFooter/>
  <w:proofState w:spelling="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586A"/>
    <w:rsid w:val="00006205"/>
    <w:rsid w:val="000062FC"/>
    <w:rsid w:val="000065F0"/>
    <w:rsid w:val="00006935"/>
    <w:rsid w:val="000072E0"/>
    <w:rsid w:val="0000737D"/>
    <w:rsid w:val="000074D0"/>
    <w:rsid w:val="0000769E"/>
    <w:rsid w:val="000078EF"/>
    <w:rsid w:val="000079D5"/>
    <w:rsid w:val="00007DA3"/>
    <w:rsid w:val="00010023"/>
    <w:rsid w:val="000105AE"/>
    <w:rsid w:val="000105BF"/>
    <w:rsid w:val="00010604"/>
    <w:rsid w:val="00011140"/>
    <w:rsid w:val="00011DEF"/>
    <w:rsid w:val="00011EEC"/>
    <w:rsid w:val="00012148"/>
    <w:rsid w:val="00012161"/>
    <w:rsid w:val="00012972"/>
    <w:rsid w:val="00012F1E"/>
    <w:rsid w:val="0001358C"/>
    <w:rsid w:val="00014E4E"/>
    <w:rsid w:val="00016459"/>
    <w:rsid w:val="00017025"/>
    <w:rsid w:val="00017058"/>
    <w:rsid w:val="00017746"/>
    <w:rsid w:val="00017AF0"/>
    <w:rsid w:val="00017DCA"/>
    <w:rsid w:val="0002031E"/>
    <w:rsid w:val="0002059F"/>
    <w:rsid w:val="00020BD8"/>
    <w:rsid w:val="00020EB9"/>
    <w:rsid w:val="00021A50"/>
    <w:rsid w:val="0002218B"/>
    <w:rsid w:val="0002242C"/>
    <w:rsid w:val="0002294D"/>
    <w:rsid w:val="00022969"/>
    <w:rsid w:val="00022EF2"/>
    <w:rsid w:val="00023B76"/>
    <w:rsid w:val="00023F90"/>
    <w:rsid w:val="000241BE"/>
    <w:rsid w:val="000246FF"/>
    <w:rsid w:val="00024E05"/>
    <w:rsid w:val="000255CC"/>
    <w:rsid w:val="00025C58"/>
    <w:rsid w:val="00025DD2"/>
    <w:rsid w:val="000262AA"/>
    <w:rsid w:val="000262FE"/>
    <w:rsid w:val="000265F9"/>
    <w:rsid w:val="00026810"/>
    <w:rsid w:val="000268FE"/>
    <w:rsid w:val="00026A44"/>
    <w:rsid w:val="00026B42"/>
    <w:rsid w:val="00026D4D"/>
    <w:rsid w:val="00026FF9"/>
    <w:rsid w:val="00027149"/>
    <w:rsid w:val="0002728A"/>
    <w:rsid w:val="00027328"/>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7"/>
    <w:rsid w:val="0003145F"/>
    <w:rsid w:val="00031A66"/>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3C6"/>
    <w:rsid w:val="000375E8"/>
    <w:rsid w:val="00040089"/>
    <w:rsid w:val="0004024C"/>
    <w:rsid w:val="000407C7"/>
    <w:rsid w:val="000408BD"/>
    <w:rsid w:val="00040A90"/>
    <w:rsid w:val="00040BA0"/>
    <w:rsid w:val="00040C58"/>
    <w:rsid w:val="00040E94"/>
    <w:rsid w:val="0004109F"/>
    <w:rsid w:val="00041296"/>
    <w:rsid w:val="00041749"/>
    <w:rsid w:val="000417CA"/>
    <w:rsid w:val="0004272C"/>
    <w:rsid w:val="00042825"/>
    <w:rsid w:val="00042899"/>
    <w:rsid w:val="000429A6"/>
    <w:rsid w:val="00042A1C"/>
    <w:rsid w:val="00042E47"/>
    <w:rsid w:val="00042FDD"/>
    <w:rsid w:val="0004339B"/>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0B"/>
    <w:rsid w:val="00051DFA"/>
    <w:rsid w:val="00052450"/>
    <w:rsid w:val="00052551"/>
    <w:rsid w:val="000525A2"/>
    <w:rsid w:val="000528A4"/>
    <w:rsid w:val="00053920"/>
    <w:rsid w:val="00053B53"/>
    <w:rsid w:val="00053B9D"/>
    <w:rsid w:val="00054074"/>
    <w:rsid w:val="000545FD"/>
    <w:rsid w:val="0005478B"/>
    <w:rsid w:val="00055B0F"/>
    <w:rsid w:val="00055D42"/>
    <w:rsid w:val="00055F80"/>
    <w:rsid w:val="0005607D"/>
    <w:rsid w:val="0005607E"/>
    <w:rsid w:val="00056225"/>
    <w:rsid w:val="00056ADF"/>
    <w:rsid w:val="00056EBC"/>
    <w:rsid w:val="00057121"/>
    <w:rsid w:val="000574B0"/>
    <w:rsid w:val="00057A66"/>
    <w:rsid w:val="00057B29"/>
    <w:rsid w:val="00057FA3"/>
    <w:rsid w:val="000601EC"/>
    <w:rsid w:val="0006036B"/>
    <w:rsid w:val="00060765"/>
    <w:rsid w:val="000616D7"/>
    <w:rsid w:val="00061981"/>
    <w:rsid w:val="00061DA8"/>
    <w:rsid w:val="00062076"/>
    <w:rsid w:val="000620F0"/>
    <w:rsid w:val="000627E1"/>
    <w:rsid w:val="000628B4"/>
    <w:rsid w:val="00062A62"/>
    <w:rsid w:val="000632F8"/>
    <w:rsid w:val="00063697"/>
    <w:rsid w:val="00063D00"/>
    <w:rsid w:val="00063F79"/>
    <w:rsid w:val="0006471E"/>
    <w:rsid w:val="0006480F"/>
    <w:rsid w:val="0006576E"/>
    <w:rsid w:val="00065A67"/>
    <w:rsid w:val="000664F0"/>
    <w:rsid w:val="00066B2F"/>
    <w:rsid w:val="00066DC9"/>
    <w:rsid w:val="00066F75"/>
    <w:rsid w:val="000670A5"/>
    <w:rsid w:val="0006712A"/>
    <w:rsid w:val="000671D9"/>
    <w:rsid w:val="00067328"/>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2B82"/>
    <w:rsid w:val="000733DB"/>
    <w:rsid w:val="000736E1"/>
    <w:rsid w:val="00073766"/>
    <w:rsid w:val="0007384C"/>
    <w:rsid w:val="00073AA2"/>
    <w:rsid w:val="00073D5F"/>
    <w:rsid w:val="00073E87"/>
    <w:rsid w:val="0007403A"/>
    <w:rsid w:val="0007405C"/>
    <w:rsid w:val="00074C2D"/>
    <w:rsid w:val="00075465"/>
    <w:rsid w:val="0007546F"/>
    <w:rsid w:val="0007553B"/>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1984"/>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5E0"/>
    <w:rsid w:val="00085AAF"/>
    <w:rsid w:val="00085B98"/>
    <w:rsid w:val="0008607A"/>
    <w:rsid w:val="000862F7"/>
    <w:rsid w:val="0008713A"/>
    <w:rsid w:val="0008715A"/>
    <w:rsid w:val="0008738E"/>
    <w:rsid w:val="000873FD"/>
    <w:rsid w:val="00087F0E"/>
    <w:rsid w:val="000910A3"/>
    <w:rsid w:val="000912C9"/>
    <w:rsid w:val="000912CA"/>
    <w:rsid w:val="0009139E"/>
    <w:rsid w:val="00091425"/>
    <w:rsid w:val="00091938"/>
    <w:rsid w:val="00091983"/>
    <w:rsid w:val="000919BE"/>
    <w:rsid w:val="000919D1"/>
    <w:rsid w:val="000922CF"/>
    <w:rsid w:val="00092C81"/>
    <w:rsid w:val="00093132"/>
    <w:rsid w:val="0009347D"/>
    <w:rsid w:val="00093875"/>
    <w:rsid w:val="00093BD0"/>
    <w:rsid w:val="00093C97"/>
    <w:rsid w:val="00094731"/>
    <w:rsid w:val="00094732"/>
    <w:rsid w:val="00094D0A"/>
    <w:rsid w:val="0009597B"/>
    <w:rsid w:val="00095F3E"/>
    <w:rsid w:val="00096AD0"/>
    <w:rsid w:val="00096C2B"/>
    <w:rsid w:val="00097257"/>
    <w:rsid w:val="0009738E"/>
    <w:rsid w:val="00097C1E"/>
    <w:rsid w:val="00097EAE"/>
    <w:rsid w:val="000A0188"/>
    <w:rsid w:val="000A05D9"/>
    <w:rsid w:val="000A0786"/>
    <w:rsid w:val="000A0803"/>
    <w:rsid w:val="000A0F3A"/>
    <w:rsid w:val="000A166F"/>
    <w:rsid w:val="000A1F3D"/>
    <w:rsid w:val="000A2006"/>
    <w:rsid w:val="000A27CA"/>
    <w:rsid w:val="000A2B6C"/>
    <w:rsid w:val="000A2C7D"/>
    <w:rsid w:val="000A3016"/>
    <w:rsid w:val="000A3103"/>
    <w:rsid w:val="000A3A2A"/>
    <w:rsid w:val="000A3AFE"/>
    <w:rsid w:val="000A3B57"/>
    <w:rsid w:val="000A3FE3"/>
    <w:rsid w:val="000A4265"/>
    <w:rsid w:val="000A4311"/>
    <w:rsid w:val="000A436A"/>
    <w:rsid w:val="000A45C0"/>
    <w:rsid w:val="000A48AE"/>
    <w:rsid w:val="000A48CB"/>
    <w:rsid w:val="000A49A5"/>
    <w:rsid w:val="000A554D"/>
    <w:rsid w:val="000A5795"/>
    <w:rsid w:val="000A5F48"/>
    <w:rsid w:val="000A68A9"/>
    <w:rsid w:val="000A6E56"/>
    <w:rsid w:val="000A6EBD"/>
    <w:rsid w:val="000A7347"/>
    <w:rsid w:val="000A7653"/>
    <w:rsid w:val="000B0B4A"/>
    <w:rsid w:val="000B11D0"/>
    <w:rsid w:val="000B13CE"/>
    <w:rsid w:val="000B1EA1"/>
    <w:rsid w:val="000B26F3"/>
    <w:rsid w:val="000B2809"/>
    <w:rsid w:val="000B2CC8"/>
    <w:rsid w:val="000B2CCD"/>
    <w:rsid w:val="000B2DF8"/>
    <w:rsid w:val="000B3091"/>
    <w:rsid w:val="000B30A5"/>
    <w:rsid w:val="000B3408"/>
    <w:rsid w:val="000B3452"/>
    <w:rsid w:val="000B37B4"/>
    <w:rsid w:val="000B37FB"/>
    <w:rsid w:val="000B39D1"/>
    <w:rsid w:val="000B3D20"/>
    <w:rsid w:val="000B3DD0"/>
    <w:rsid w:val="000B3E15"/>
    <w:rsid w:val="000B4093"/>
    <w:rsid w:val="000B4368"/>
    <w:rsid w:val="000B48B1"/>
    <w:rsid w:val="000B4C55"/>
    <w:rsid w:val="000B566E"/>
    <w:rsid w:val="000B5D94"/>
    <w:rsid w:val="000B5EC0"/>
    <w:rsid w:val="000B691A"/>
    <w:rsid w:val="000B6E4F"/>
    <w:rsid w:val="000B7350"/>
    <w:rsid w:val="000B73C9"/>
    <w:rsid w:val="000B7798"/>
    <w:rsid w:val="000B78A4"/>
    <w:rsid w:val="000B7BFF"/>
    <w:rsid w:val="000B7CAD"/>
    <w:rsid w:val="000B7ED8"/>
    <w:rsid w:val="000B7F5D"/>
    <w:rsid w:val="000C0949"/>
    <w:rsid w:val="000C0E87"/>
    <w:rsid w:val="000C0FBB"/>
    <w:rsid w:val="000C1639"/>
    <w:rsid w:val="000C1BC3"/>
    <w:rsid w:val="000C203F"/>
    <w:rsid w:val="000C2113"/>
    <w:rsid w:val="000C2822"/>
    <w:rsid w:val="000C2A3C"/>
    <w:rsid w:val="000C2A80"/>
    <w:rsid w:val="000C2CF4"/>
    <w:rsid w:val="000C2D53"/>
    <w:rsid w:val="000C31EB"/>
    <w:rsid w:val="000C35EB"/>
    <w:rsid w:val="000C3653"/>
    <w:rsid w:val="000C39D9"/>
    <w:rsid w:val="000C4074"/>
    <w:rsid w:val="000C4397"/>
    <w:rsid w:val="000C448A"/>
    <w:rsid w:val="000C4937"/>
    <w:rsid w:val="000C5640"/>
    <w:rsid w:val="000C59C3"/>
    <w:rsid w:val="000C5A8B"/>
    <w:rsid w:val="000C5E50"/>
    <w:rsid w:val="000C6EA9"/>
    <w:rsid w:val="000C7B5B"/>
    <w:rsid w:val="000C7D6D"/>
    <w:rsid w:val="000C7DB5"/>
    <w:rsid w:val="000D0053"/>
    <w:rsid w:val="000D03C2"/>
    <w:rsid w:val="000D067A"/>
    <w:rsid w:val="000D0851"/>
    <w:rsid w:val="000D0859"/>
    <w:rsid w:val="000D0B98"/>
    <w:rsid w:val="000D155D"/>
    <w:rsid w:val="000D1B10"/>
    <w:rsid w:val="000D1D65"/>
    <w:rsid w:val="000D20C0"/>
    <w:rsid w:val="000D276B"/>
    <w:rsid w:val="000D28FD"/>
    <w:rsid w:val="000D2DE0"/>
    <w:rsid w:val="000D316C"/>
    <w:rsid w:val="000D35CA"/>
    <w:rsid w:val="000D3BE1"/>
    <w:rsid w:val="000D3CA7"/>
    <w:rsid w:val="000D4258"/>
    <w:rsid w:val="000D475B"/>
    <w:rsid w:val="000D4C6E"/>
    <w:rsid w:val="000D50F6"/>
    <w:rsid w:val="000D536A"/>
    <w:rsid w:val="000D5FE0"/>
    <w:rsid w:val="000D621B"/>
    <w:rsid w:val="000D649C"/>
    <w:rsid w:val="000D7167"/>
    <w:rsid w:val="000D716E"/>
    <w:rsid w:val="000D737D"/>
    <w:rsid w:val="000D78A4"/>
    <w:rsid w:val="000D78B6"/>
    <w:rsid w:val="000D7A1D"/>
    <w:rsid w:val="000D7E67"/>
    <w:rsid w:val="000D7E70"/>
    <w:rsid w:val="000E0160"/>
    <w:rsid w:val="000E068F"/>
    <w:rsid w:val="000E0EA8"/>
    <w:rsid w:val="000E0F4B"/>
    <w:rsid w:val="000E10D7"/>
    <w:rsid w:val="000E1356"/>
    <w:rsid w:val="000E16EF"/>
    <w:rsid w:val="000E196C"/>
    <w:rsid w:val="000E1AD3"/>
    <w:rsid w:val="000E1D29"/>
    <w:rsid w:val="000E1E74"/>
    <w:rsid w:val="000E1F71"/>
    <w:rsid w:val="000E25A4"/>
    <w:rsid w:val="000E2C20"/>
    <w:rsid w:val="000E31ED"/>
    <w:rsid w:val="000E3595"/>
    <w:rsid w:val="000E3C33"/>
    <w:rsid w:val="000E3EDB"/>
    <w:rsid w:val="000E3FEF"/>
    <w:rsid w:val="000E48BF"/>
    <w:rsid w:val="000E4954"/>
    <w:rsid w:val="000E49C6"/>
    <w:rsid w:val="000E4C90"/>
    <w:rsid w:val="000E4CF5"/>
    <w:rsid w:val="000E4D16"/>
    <w:rsid w:val="000E4E58"/>
    <w:rsid w:val="000E5078"/>
    <w:rsid w:val="000E52F5"/>
    <w:rsid w:val="000E572F"/>
    <w:rsid w:val="000E5BA2"/>
    <w:rsid w:val="000E5E41"/>
    <w:rsid w:val="000E691F"/>
    <w:rsid w:val="000E6A3E"/>
    <w:rsid w:val="000E6B88"/>
    <w:rsid w:val="000E6F41"/>
    <w:rsid w:val="000E7229"/>
    <w:rsid w:val="000E75A5"/>
    <w:rsid w:val="000E75D8"/>
    <w:rsid w:val="000F03BA"/>
    <w:rsid w:val="000F0446"/>
    <w:rsid w:val="000F09A4"/>
    <w:rsid w:val="000F0B8D"/>
    <w:rsid w:val="000F0EC7"/>
    <w:rsid w:val="000F1390"/>
    <w:rsid w:val="000F18CB"/>
    <w:rsid w:val="000F1C22"/>
    <w:rsid w:val="000F1E79"/>
    <w:rsid w:val="000F230F"/>
    <w:rsid w:val="000F2516"/>
    <w:rsid w:val="000F259F"/>
    <w:rsid w:val="000F271E"/>
    <w:rsid w:val="000F2738"/>
    <w:rsid w:val="000F28B5"/>
    <w:rsid w:val="000F29FD"/>
    <w:rsid w:val="000F2A55"/>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0F7773"/>
    <w:rsid w:val="000F7AFB"/>
    <w:rsid w:val="001002C2"/>
    <w:rsid w:val="00100445"/>
    <w:rsid w:val="001004C7"/>
    <w:rsid w:val="00100B10"/>
    <w:rsid w:val="00100CDC"/>
    <w:rsid w:val="0010156B"/>
    <w:rsid w:val="001015F3"/>
    <w:rsid w:val="001017F7"/>
    <w:rsid w:val="00101BED"/>
    <w:rsid w:val="00101C12"/>
    <w:rsid w:val="00101C7E"/>
    <w:rsid w:val="00101D29"/>
    <w:rsid w:val="00102217"/>
    <w:rsid w:val="00102A33"/>
    <w:rsid w:val="00102D59"/>
    <w:rsid w:val="0010358C"/>
    <w:rsid w:val="00103AE9"/>
    <w:rsid w:val="00103EF1"/>
    <w:rsid w:val="001045E6"/>
    <w:rsid w:val="001046BA"/>
    <w:rsid w:val="00104849"/>
    <w:rsid w:val="00104FDA"/>
    <w:rsid w:val="00105379"/>
    <w:rsid w:val="001053DE"/>
    <w:rsid w:val="001054B8"/>
    <w:rsid w:val="00105950"/>
    <w:rsid w:val="00105C4F"/>
    <w:rsid w:val="00105DC6"/>
    <w:rsid w:val="0010602B"/>
    <w:rsid w:val="00106421"/>
    <w:rsid w:val="001067CC"/>
    <w:rsid w:val="00106DD1"/>
    <w:rsid w:val="00107092"/>
    <w:rsid w:val="00107455"/>
    <w:rsid w:val="00107AF6"/>
    <w:rsid w:val="00107D68"/>
    <w:rsid w:val="00107DC4"/>
    <w:rsid w:val="00107FFC"/>
    <w:rsid w:val="001100AF"/>
    <w:rsid w:val="00110ABC"/>
    <w:rsid w:val="00110C3A"/>
    <w:rsid w:val="00110C5A"/>
    <w:rsid w:val="00110E60"/>
    <w:rsid w:val="00110E9F"/>
    <w:rsid w:val="0011129B"/>
    <w:rsid w:val="001112A5"/>
    <w:rsid w:val="00111534"/>
    <w:rsid w:val="001118A2"/>
    <w:rsid w:val="00111B5C"/>
    <w:rsid w:val="00111D0E"/>
    <w:rsid w:val="00111DBC"/>
    <w:rsid w:val="001120D7"/>
    <w:rsid w:val="001126A1"/>
    <w:rsid w:val="001128B7"/>
    <w:rsid w:val="001128E6"/>
    <w:rsid w:val="00112949"/>
    <w:rsid w:val="001134DE"/>
    <w:rsid w:val="00113CFC"/>
    <w:rsid w:val="00114058"/>
    <w:rsid w:val="001140FC"/>
    <w:rsid w:val="00114279"/>
    <w:rsid w:val="001142DE"/>
    <w:rsid w:val="0011432C"/>
    <w:rsid w:val="00114581"/>
    <w:rsid w:val="001145B5"/>
    <w:rsid w:val="001146CB"/>
    <w:rsid w:val="00114BDA"/>
    <w:rsid w:val="0011514D"/>
    <w:rsid w:val="00115933"/>
    <w:rsid w:val="001159EB"/>
    <w:rsid w:val="00115A2B"/>
    <w:rsid w:val="00116107"/>
    <w:rsid w:val="0011617B"/>
    <w:rsid w:val="0011667E"/>
    <w:rsid w:val="00116BFD"/>
    <w:rsid w:val="00116E84"/>
    <w:rsid w:val="0011708B"/>
    <w:rsid w:val="001174D3"/>
    <w:rsid w:val="001175CA"/>
    <w:rsid w:val="00117B3A"/>
    <w:rsid w:val="00117B47"/>
    <w:rsid w:val="001204E2"/>
    <w:rsid w:val="00120BD7"/>
    <w:rsid w:val="00120D5D"/>
    <w:rsid w:val="00120DD4"/>
    <w:rsid w:val="001214DB"/>
    <w:rsid w:val="00121E84"/>
    <w:rsid w:val="001222C6"/>
    <w:rsid w:val="001228AC"/>
    <w:rsid w:val="00122C11"/>
    <w:rsid w:val="00123307"/>
    <w:rsid w:val="0012365D"/>
    <w:rsid w:val="001236C8"/>
    <w:rsid w:val="00123DDB"/>
    <w:rsid w:val="00124199"/>
    <w:rsid w:val="00124EA9"/>
    <w:rsid w:val="001251C2"/>
    <w:rsid w:val="0012548A"/>
    <w:rsid w:val="001254C5"/>
    <w:rsid w:val="00125584"/>
    <w:rsid w:val="00125733"/>
    <w:rsid w:val="0012662F"/>
    <w:rsid w:val="00126FC7"/>
    <w:rsid w:val="00127249"/>
    <w:rsid w:val="0012745D"/>
    <w:rsid w:val="00127689"/>
    <w:rsid w:val="00127924"/>
    <w:rsid w:val="001279C5"/>
    <w:rsid w:val="00127CBB"/>
    <w:rsid w:val="00127E7D"/>
    <w:rsid w:val="00130100"/>
    <w:rsid w:val="00130FE5"/>
    <w:rsid w:val="00131324"/>
    <w:rsid w:val="00131FBA"/>
    <w:rsid w:val="001326F9"/>
    <w:rsid w:val="0013275C"/>
    <w:rsid w:val="0013356A"/>
    <w:rsid w:val="0013398F"/>
    <w:rsid w:val="00133AD5"/>
    <w:rsid w:val="00133ADB"/>
    <w:rsid w:val="00133D1F"/>
    <w:rsid w:val="0013416E"/>
    <w:rsid w:val="0013430F"/>
    <w:rsid w:val="001343C5"/>
    <w:rsid w:val="00134462"/>
    <w:rsid w:val="00134691"/>
    <w:rsid w:val="001348B3"/>
    <w:rsid w:val="00134BA8"/>
    <w:rsid w:val="001358D7"/>
    <w:rsid w:val="00135A16"/>
    <w:rsid w:val="001362D1"/>
    <w:rsid w:val="001366E6"/>
    <w:rsid w:val="001367CD"/>
    <w:rsid w:val="0013764E"/>
    <w:rsid w:val="00137B89"/>
    <w:rsid w:val="00140180"/>
    <w:rsid w:val="001410B5"/>
    <w:rsid w:val="001411FB"/>
    <w:rsid w:val="0014138C"/>
    <w:rsid w:val="00141917"/>
    <w:rsid w:val="00141E2E"/>
    <w:rsid w:val="001426BE"/>
    <w:rsid w:val="001429F3"/>
    <w:rsid w:val="00142B6F"/>
    <w:rsid w:val="00142F7B"/>
    <w:rsid w:val="001433CF"/>
    <w:rsid w:val="00143FCA"/>
    <w:rsid w:val="001446BD"/>
    <w:rsid w:val="00144BBE"/>
    <w:rsid w:val="00145393"/>
    <w:rsid w:val="00145AB7"/>
    <w:rsid w:val="00146094"/>
    <w:rsid w:val="001469A2"/>
    <w:rsid w:val="0014728C"/>
    <w:rsid w:val="00147400"/>
    <w:rsid w:val="001474CD"/>
    <w:rsid w:val="00147741"/>
    <w:rsid w:val="00147881"/>
    <w:rsid w:val="0015001C"/>
    <w:rsid w:val="00150273"/>
    <w:rsid w:val="001504AD"/>
    <w:rsid w:val="001505B7"/>
    <w:rsid w:val="0015067A"/>
    <w:rsid w:val="00150932"/>
    <w:rsid w:val="00150D11"/>
    <w:rsid w:val="0015152D"/>
    <w:rsid w:val="00151634"/>
    <w:rsid w:val="001516B9"/>
    <w:rsid w:val="00151FD3"/>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618"/>
    <w:rsid w:val="00155ADD"/>
    <w:rsid w:val="00155AED"/>
    <w:rsid w:val="00156365"/>
    <w:rsid w:val="001564A2"/>
    <w:rsid w:val="0015669C"/>
    <w:rsid w:val="00156C84"/>
    <w:rsid w:val="00156E08"/>
    <w:rsid w:val="00157135"/>
    <w:rsid w:val="001571B8"/>
    <w:rsid w:val="001577A5"/>
    <w:rsid w:val="00157A5E"/>
    <w:rsid w:val="00157A84"/>
    <w:rsid w:val="00157AA3"/>
    <w:rsid w:val="00157D9E"/>
    <w:rsid w:val="00160B92"/>
    <w:rsid w:val="00160DD1"/>
    <w:rsid w:val="001612F4"/>
    <w:rsid w:val="0016156E"/>
    <w:rsid w:val="00161632"/>
    <w:rsid w:val="001619BF"/>
    <w:rsid w:val="00162214"/>
    <w:rsid w:val="00162439"/>
    <w:rsid w:val="001624F3"/>
    <w:rsid w:val="00162B71"/>
    <w:rsid w:val="00162D29"/>
    <w:rsid w:val="001632BE"/>
    <w:rsid w:val="001633C7"/>
    <w:rsid w:val="00163502"/>
    <w:rsid w:val="00163880"/>
    <w:rsid w:val="00163881"/>
    <w:rsid w:val="00163E2A"/>
    <w:rsid w:val="0016402C"/>
    <w:rsid w:val="001640FA"/>
    <w:rsid w:val="00164165"/>
    <w:rsid w:val="00164220"/>
    <w:rsid w:val="0016471D"/>
    <w:rsid w:val="0016474B"/>
    <w:rsid w:val="00164820"/>
    <w:rsid w:val="0016485C"/>
    <w:rsid w:val="00164885"/>
    <w:rsid w:val="00165518"/>
    <w:rsid w:val="0016554B"/>
    <w:rsid w:val="001659B4"/>
    <w:rsid w:val="00165CC9"/>
    <w:rsid w:val="00165F54"/>
    <w:rsid w:val="001661FA"/>
    <w:rsid w:val="00166214"/>
    <w:rsid w:val="0016645C"/>
    <w:rsid w:val="001664B7"/>
    <w:rsid w:val="00166526"/>
    <w:rsid w:val="00166963"/>
    <w:rsid w:val="00166B75"/>
    <w:rsid w:val="00166FB6"/>
    <w:rsid w:val="001673E1"/>
    <w:rsid w:val="0016755E"/>
    <w:rsid w:val="00170350"/>
    <w:rsid w:val="0017058A"/>
    <w:rsid w:val="00170951"/>
    <w:rsid w:val="001716FD"/>
    <w:rsid w:val="00171AD5"/>
    <w:rsid w:val="00171C98"/>
    <w:rsid w:val="00172166"/>
    <w:rsid w:val="001721E0"/>
    <w:rsid w:val="00172364"/>
    <w:rsid w:val="00172402"/>
    <w:rsid w:val="00172411"/>
    <w:rsid w:val="00172455"/>
    <w:rsid w:val="001727DC"/>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6C57"/>
    <w:rsid w:val="00177006"/>
    <w:rsid w:val="00177214"/>
    <w:rsid w:val="00177336"/>
    <w:rsid w:val="001776A7"/>
    <w:rsid w:val="001776E5"/>
    <w:rsid w:val="0017781E"/>
    <w:rsid w:val="00177948"/>
    <w:rsid w:val="001779E4"/>
    <w:rsid w:val="00177EA4"/>
    <w:rsid w:val="0018059B"/>
    <w:rsid w:val="0018106E"/>
    <w:rsid w:val="00181489"/>
    <w:rsid w:val="0018164E"/>
    <w:rsid w:val="0018193E"/>
    <w:rsid w:val="00182664"/>
    <w:rsid w:val="00182C7F"/>
    <w:rsid w:val="00182C88"/>
    <w:rsid w:val="00182F34"/>
    <w:rsid w:val="001831EB"/>
    <w:rsid w:val="001832FC"/>
    <w:rsid w:val="0018388E"/>
    <w:rsid w:val="00183A5A"/>
    <w:rsid w:val="00183D43"/>
    <w:rsid w:val="00183E09"/>
    <w:rsid w:val="00183E0A"/>
    <w:rsid w:val="00184724"/>
    <w:rsid w:val="00184D1E"/>
    <w:rsid w:val="00185660"/>
    <w:rsid w:val="0018566C"/>
    <w:rsid w:val="00185C89"/>
    <w:rsid w:val="00185E44"/>
    <w:rsid w:val="00186058"/>
    <w:rsid w:val="00186339"/>
    <w:rsid w:val="001863D3"/>
    <w:rsid w:val="00186490"/>
    <w:rsid w:val="001865E9"/>
    <w:rsid w:val="0018669C"/>
    <w:rsid w:val="00186B1E"/>
    <w:rsid w:val="00186FEC"/>
    <w:rsid w:val="001871CC"/>
    <w:rsid w:val="0018764D"/>
    <w:rsid w:val="001903C8"/>
    <w:rsid w:val="00190CB9"/>
    <w:rsid w:val="00191A15"/>
    <w:rsid w:val="00192401"/>
    <w:rsid w:val="00192829"/>
    <w:rsid w:val="00192DF8"/>
    <w:rsid w:val="00193289"/>
    <w:rsid w:val="001933D9"/>
    <w:rsid w:val="0019374A"/>
    <w:rsid w:val="00193F76"/>
    <w:rsid w:val="00194012"/>
    <w:rsid w:val="00194567"/>
    <w:rsid w:val="00194767"/>
    <w:rsid w:val="00194A6E"/>
    <w:rsid w:val="00194C0E"/>
    <w:rsid w:val="00195018"/>
    <w:rsid w:val="001954CB"/>
    <w:rsid w:val="001958DE"/>
    <w:rsid w:val="00195F42"/>
    <w:rsid w:val="001962F9"/>
    <w:rsid w:val="00196EEF"/>
    <w:rsid w:val="00197000"/>
    <w:rsid w:val="001A079A"/>
    <w:rsid w:val="001A07FF"/>
    <w:rsid w:val="001A1767"/>
    <w:rsid w:val="001A1AB8"/>
    <w:rsid w:val="001A202A"/>
    <w:rsid w:val="001A2107"/>
    <w:rsid w:val="001A2BAA"/>
    <w:rsid w:val="001A3464"/>
    <w:rsid w:val="001A39A0"/>
    <w:rsid w:val="001A3A7B"/>
    <w:rsid w:val="001A3B63"/>
    <w:rsid w:val="001A3C1D"/>
    <w:rsid w:val="001A3E22"/>
    <w:rsid w:val="001A41C9"/>
    <w:rsid w:val="001A429B"/>
    <w:rsid w:val="001A441C"/>
    <w:rsid w:val="001A4575"/>
    <w:rsid w:val="001A47E2"/>
    <w:rsid w:val="001A4912"/>
    <w:rsid w:val="001A4A80"/>
    <w:rsid w:val="001A4E72"/>
    <w:rsid w:val="001A4F5D"/>
    <w:rsid w:val="001A5157"/>
    <w:rsid w:val="001A56D5"/>
    <w:rsid w:val="001A611E"/>
    <w:rsid w:val="001A62E6"/>
    <w:rsid w:val="001A64EA"/>
    <w:rsid w:val="001A686F"/>
    <w:rsid w:val="001A6E95"/>
    <w:rsid w:val="001A7018"/>
    <w:rsid w:val="001A7055"/>
    <w:rsid w:val="001A71BF"/>
    <w:rsid w:val="001A7600"/>
    <w:rsid w:val="001A7A35"/>
    <w:rsid w:val="001B01E9"/>
    <w:rsid w:val="001B03BD"/>
    <w:rsid w:val="001B04D7"/>
    <w:rsid w:val="001B0550"/>
    <w:rsid w:val="001B0589"/>
    <w:rsid w:val="001B0643"/>
    <w:rsid w:val="001B0E62"/>
    <w:rsid w:val="001B1182"/>
    <w:rsid w:val="001B12E7"/>
    <w:rsid w:val="001B1933"/>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764"/>
    <w:rsid w:val="001B4903"/>
    <w:rsid w:val="001B4B81"/>
    <w:rsid w:val="001B53CD"/>
    <w:rsid w:val="001B559F"/>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9A8"/>
    <w:rsid w:val="001C4A33"/>
    <w:rsid w:val="001C4AE8"/>
    <w:rsid w:val="001C4C59"/>
    <w:rsid w:val="001C5AA3"/>
    <w:rsid w:val="001C6751"/>
    <w:rsid w:val="001C67C8"/>
    <w:rsid w:val="001C6C03"/>
    <w:rsid w:val="001C6E87"/>
    <w:rsid w:val="001C6F2D"/>
    <w:rsid w:val="001C6F8E"/>
    <w:rsid w:val="001C74EA"/>
    <w:rsid w:val="001C7837"/>
    <w:rsid w:val="001C7988"/>
    <w:rsid w:val="001C7A97"/>
    <w:rsid w:val="001C7E10"/>
    <w:rsid w:val="001C7E12"/>
    <w:rsid w:val="001D0848"/>
    <w:rsid w:val="001D0932"/>
    <w:rsid w:val="001D0BEA"/>
    <w:rsid w:val="001D0F43"/>
    <w:rsid w:val="001D1211"/>
    <w:rsid w:val="001D122B"/>
    <w:rsid w:val="001D13ED"/>
    <w:rsid w:val="001D2371"/>
    <w:rsid w:val="001D2416"/>
    <w:rsid w:val="001D294C"/>
    <w:rsid w:val="001D2995"/>
    <w:rsid w:val="001D29D6"/>
    <w:rsid w:val="001D2BE6"/>
    <w:rsid w:val="001D2D97"/>
    <w:rsid w:val="001D348D"/>
    <w:rsid w:val="001D3497"/>
    <w:rsid w:val="001D3B96"/>
    <w:rsid w:val="001D3BDB"/>
    <w:rsid w:val="001D3C96"/>
    <w:rsid w:val="001D4638"/>
    <w:rsid w:val="001D4A19"/>
    <w:rsid w:val="001D4A91"/>
    <w:rsid w:val="001D510B"/>
    <w:rsid w:val="001D58ED"/>
    <w:rsid w:val="001D61E9"/>
    <w:rsid w:val="001D6825"/>
    <w:rsid w:val="001D68D2"/>
    <w:rsid w:val="001D71AF"/>
    <w:rsid w:val="001D76F1"/>
    <w:rsid w:val="001D7A4A"/>
    <w:rsid w:val="001D7E7F"/>
    <w:rsid w:val="001E08B8"/>
    <w:rsid w:val="001E0F6D"/>
    <w:rsid w:val="001E12D3"/>
    <w:rsid w:val="001E1C6C"/>
    <w:rsid w:val="001E25E7"/>
    <w:rsid w:val="001E2A7E"/>
    <w:rsid w:val="001E2AD0"/>
    <w:rsid w:val="001E2D78"/>
    <w:rsid w:val="001E2D9C"/>
    <w:rsid w:val="001E3995"/>
    <w:rsid w:val="001E3A7E"/>
    <w:rsid w:val="001E3BE7"/>
    <w:rsid w:val="001E3C72"/>
    <w:rsid w:val="001E3CA2"/>
    <w:rsid w:val="001E4829"/>
    <w:rsid w:val="001E4879"/>
    <w:rsid w:val="001E4AF6"/>
    <w:rsid w:val="001E4D83"/>
    <w:rsid w:val="001E521C"/>
    <w:rsid w:val="001E52FB"/>
    <w:rsid w:val="001E5ABE"/>
    <w:rsid w:val="001E5F13"/>
    <w:rsid w:val="001E6182"/>
    <w:rsid w:val="001E61C5"/>
    <w:rsid w:val="001E63B9"/>
    <w:rsid w:val="001E66EF"/>
    <w:rsid w:val="001E685D"/>
    <w:rsid w:val="001E6AA9"/>
    <w:rsid w:val="001E6DE3"/>
    <w:rsid w:val="001E73CC"/>
    <w:rsid w:val="001E73F5"/>
    <w:rsid w:val="001E7826"/>
    <w:rsid w:val="001E7C71"/>
    <w:rsid w:val="001F00F3"/>
    <w:rsid w:val="001F07F1"/>
    <w:rsid w:val="001F0A19"/>
    <w:rsid w:val="001F0E87"/>
    <w:rsid w:val="001F12C6"/>
    <w:rsid w:val="001F16FA"/>
    <w:rsid w:val="001F1B8E"/>
    <w:rsid w:val="001F1D7A"/>
    <w:rsid w:val="001F1F13"/>
    <w:rsid w:val="001F1FC6"/>
    <w:rsid w:val="001F20DC"/>
    <w:rsid w:val="001F24DD"/>
    <w:rsid w:val="001F2965"/>
    <w:rsid w:val="001F2A42"/>
    <w:rsid w:val="001F2CC2"/>
    <w:rsid w:val="001F2DAD"/>
    <w:rsid w:val="001F3490"/>
    <w:rsid w:val="001F3520"/>
    <w:rsid w:val="001F38A9"/>
    <w:rsid w:val="001F3CDC"/>
    <w:rsid w:val="001F48B5"/>
    <w:rsid w:val="001F4A21"/>
    <w:rsid w:val="001F4C79"/>
    <w:rsid w:val="001F4CB2"/>
    <w:rsid w:val="001F4D5D"/>
    <w:rsid w:val="001F4EDA"/>
    <w:rsid w:val="001F4EEF"/>
    <w:rsid w:val="001F5307"/>
    <w:rsid w:val="001F533A"/>
    <w:rsid w:val="001F54F3"/>
    <w:rsid w:val="001F552C"/>
    <w:rsid w:val="001F56CD"/>
    <w:rsid w:val="001F577F"/>
    <w:rsid w:val="001F6363"/>
    <w:rsid w:val="001F6CA1"/>
    <w:rsid w:val="001F73F2"/>
    <w:rsid w:val="001F75DD"/>
    <w:rsid w:val="001F7B09"/>
    <w:rsid w:val="001F7C46"/>
    <w:rsid w:val="001F7E4F"/>
    <w:rsid w:val="00200675"/>
    <w:rsid w:val="002006A9"/>
    <w:rsid w:val="0020129A"/>
    <w:rsid w:val="0020141A"/>
    <w:rsid w:val="00201A4B"/>
    <w:rsid w:val="00201D7E"/>
    <w:rsid w:val="00201FBA"/>
    <w:rsid w:val="00202DE4"/>
    <w:rsid w:val="00203DB3"/>
    <w:rsid w:val="00203E25"/>
    <w:rsid w:val="00204176"/>
    <w:rsid w:val="00204383"/>
    <w:rsid w:val="002044EA"/>
    <w:rsid w:val="00204B9F"/>
    <w:rsid w:val="00204BA4"/>
    <w:rsid w:val="00204FE0"/>
    <w:rsid w:val="0020502A"/>
    <w:rsid w:val="00205779"/>
    <w:rsid w:val="00205D94"/>
    <w:rsid w:val="00205EE8"/>
    <w:rsid w:val="00206468"/>
    <w:rsid w:val="00206FBA"/>
    <w:rsid w:val="002072AB"/>
    <w:rsid w:val="0020797B"/>
    <w:rsid w:val="00207B6E"/>
    <w:rsid w:val="00207F9C"/>
    <w:rsid w:val="0021026B"/>
    <w:rsid w:val="00210340"/>
    <w:rsid w:val="002105C4"/>
    <w:rsid w:val="00210879"/>
    <w:rsid w:val="00210D97"/>
    <w:rsid w:val="00210F3A"/>
    <w:rsid w:val="002114A5"/>
    <w:rsid w:val="00211649"/>
    <w:rsid w:val="0021199B"/>
    <w:rsid w:val="00211D0C"/>
    <w:rsid w:val="00211F41"/>
    <w:rsid w:val="002124C1"/>
    <w:rsid w:val="0021253D"/>
    <w:rsid w:val="0021282A"/>
    <w:rsid w:val="0021292E"/>
    <w:rsid w:val="00212AEF"/>
    <w:rsid w:val="00212E4F"/>
    <w:rsid w:val="00213013"/>
    <w:rsid w:val="00213116"/>
    <w:rsid w:val="00213496"/>
    <w:rsid w:val="00213565"/>
    <w:rsid w:val="002135B9"/>
    <w:rsid w:val="00213976"/>
    <w:rsid w:val="00213DB6"/>
    <w:rsid w:val="002140F1"/>
    <w:rsid w:val="002141E9"/>
    <w:rsid w:val="00214775"/>
    <w:rsid w:val="00214CDA"/>
    <w:rsid w:val="00215056"/>
    <w:rsid w:val="002151AA"/>
    <w:rsid w:val="00215357"/>
    <w:rsid w:val="002158F6"/>
    <w:rsid w:val="00215C44"/>
    <w:rsid w:val="00215E7F"/>
    <w:rsid w:val="00215F94"/>
    <w:rsid w:val="00216451"/>
    <w:rsid w:val="0021652F"/>
    <w:rsid w:val="002165E1"/>
    <w:rsid w:val="002165FA"/>
    <w:rsid w:val="002168F2"/>
    <w:rsid w:val="00216E54"/>
    <w:rsid w:val="00216F25"/>
    <w:rsid w:val="00217275"/>
    <w:rsid w:val="0021775F"/>
    <w:rsid w:val="00217C1C"/>
    <w:rsid w:val="00217C79"/>
    <w:rsid w:val="00217D29"/>
    <w:rsid w:val="00217DA9"/>
    <w:rsid w:val="00217E53"/>
    <w:rsid w:val="00220069"/>
    <w:rsid w:val="002207DD"/>
    <w:rsid w:val="00220CA7"/>
    <w:rsid w:val="002216FB"/>
    <w:rsid w:val="002219CE"/>
    <w:rsid w:val="00221B2A"/>
    <w:rsid w:val="00221BE2"/>
    <w:rsid w:val="00221CBE"/>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2786E"/>
    <w:rsid w:val="00230039"/>
    <w:rsid w:val="002303C6"/>
    <w:rsid w:val="00230504"/>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006"/>
    <w:rsid w:val="00235163"/>
    <w:rsid w:val="00235216"/>
    <w:rsid w:val="002354C7"/>
    <w:rsid w:val="002355E6"/>
    <w:rsid w:val="00235615"/>
    <w:rsid w:val="00235B6D"/>
    <w:rsid w:val="0023630E"/>
    <w:rsid w:val="00236618"/>
    <w:rsid w:val="00236815"/>
    <w:rsid w:val="00236832"/>
    <w:rsid w:val="00236CDC"/>
    <w:rsid w:val="00236DF7"/>
    <w:rsid w:val="00236FB9"/>
    <w:rsid w:val="002370FE"/>
    <w:rsid w:val="002371F0"/>
    <w:rsid w:val="002373F9"/>
    <w:rsid w:val="00237BA0"/>
    <w:rsid w:val="00237BB9"/>
    <w:rsid w:val="002402C0"/>
    <w:rsid w:val="002406CB"/>
    <w:rsid w:val="00240AD9"/>
    <w:rsid w:val="00241135"/>
    <w:rsid w:val="00241AB1"/>
    <w:rsid w:val="00241C99"/>
    <w:rsid w:val="00242418"/>
    <w:rsid w:val="0024251A"/>
    <w:rsid w:val="002425A8"/>
    <w:rsid w:val="0024289F"/>
    <w:rsid w:val="00242CFF"/>
    <w:rsid w:val="00243864"/>
    <w:rsid w:val="00243FE1"/>
    <w:rsid w:val="002449F8"/>
    <w:rsid w:val="00245483"/>
    <w:rsid w:val="00246151"/>
    <w:rsid w:val="0024639A"/>
    <w:rsid w:val="00246595"/>
    <w:rsid w:val="00246C0D"/>
    <w:rsid w:val="00246E3A"/>
    <w:rsid w:val="00247235"/>
    <w:rsid w:val="00247BAA"/>
    <w:rsid w:val="00247CB5"/>
    <w:rsid w:val="00247F80"/>
    <w:rsid w:val="00247FD0"/>
    <w:rsid w:val="002503F2"/>
    <w:rsid w:val="00250FF7"/>
    <w:rsid w:val="002512F7"/>
    <w:rsid w:val="002515CF"/>
    <w:rsid w:val="00251871"/>
    <w:rsid w:val="00252140"/>
    <w:rsid w:val="002522F5"/>
    <w:rsid w:val="0025258B"/>
    <w:rsid w:val="00252E9C"/>
    <w:rsid w:val="00252ECC"/>
    <w:rsid w:val="00253152"/>
    <w:rsid w:val="002535C6"/>
    <w:rsid w:val="0025373E"/>
    <w:rsid w:val="00253954"/>
    <w:rsid w:val="0025430A"/>
    <w:rsid w:val="00254498"/>
    <w:rsid w:val="00254536"/>
    <w:rsid w:val="00254E1D"/>
    <w:rsid w:val="002551CC"/>
    <w:rsid w:val="0025622F"/>
    <w:rsid w:val="00256399"/>
    <w:rsid w:val="00257A8D"/>
    <w:rsid w:val="00257C61"/>
    <w:rsid w:val="00257E08"/>
    <w:rsid w:val="00257E4F"/>
    <w:rsid w:val="00260F8F"/>
    <w:rsid w:val="002610A3"/>
    <w:rsid w:val="00261356"/>
    <w:rsid w:val="002616C4"/>
    <w:rsid w:val="00261797"/>
    <w:rsid w:val="00261A5B"/>
    <w:rsid w:val="00261FED"/>
    <w:rsid w:val="00262149"/>
    <w:rsid w:val="00262830"/>
    <w:rsid w:val="00262A0B"/>
    <w:rsid w:val="00262D7E"/>
    <w:rsid w:val="00262FC4"/>
    <w:rsid w:val="002634DD"/>
    <w:rsid w:val="00263C1B"/>
    <w:rsid w:val="00263C6D"/>
    <w:rsid w:val="00264130"/>
    <w:rsid w:val="0026482F"/>
    <w:rsid w:val="0026505B"/>
    <w:rsid w:val="0026518C"/>
    <w:rsid w:val="0026538B"/>
    <w:rsid w:val="002657E8"/>
    <w:rsid w:val="002659B1"/>
    <w:rsid w:val="00265C4B"/>
    <w:rsid w:val="00265E6F"/>
    <w:rsid w:val="00265E87"/>
    <w:rsid w:val="00266187"/>
    <w:rsid w:val="00266879"/>
    <w:rsid w:val="00266A4F"/>
    <w:rsid w:val="00266DBB"/>
    <w:rsid w:val="00267392"/>
    <w:rsid w:val="002673F2"/>
    <w:rsid w:val="00267DF3"/>
    <w:rsid w:val="0027033E"/>
    <w:rsid w:val="00270590"/>
    <w:rsid w:val="002707C9"/>
    <w:rsid w:val="002708F0"/>
    <w:rsid w:val="002712A5"/>
    <w:rsid w:val="0027175A"/>
    <w:rsid w:val="00271924"/>
    <w:rsid w:val="00271CA0"/>
    <w:rsid w:val="00272173"/>
    <w:rsid w:val="00272296"/>
    <w:rsid w:val="002722FE"/>
    <w:rsid w:val="00272BEC"/>
    <w:rsid w:val="002736B9"/>
    <w:rsid w:val="002739DE"/>
    <w:rsid w:val="00273E33"/>
    <w:rsid w:val="00274213"/>
    <w:rsid w:val="002742A9"/>
    <w:rsid w:val="002743BC"/>
    <w:rsid w:val="002747A7"/>
    <w:rsid w:val="00274A95"/>
    <w:rsid w:val="00274AC6"/>
    <w:rsid w:val="00274E59"/>
    <w:rsid w:val="00274FBA"/>
    <w:rsid w:val="0027510B"/>
    <w:rsid w:val="00275545"/>
    <w:rsid w:val="002758C2"/>
    <w:rsid w:val="00275DB6"/>
    <w:rsid w:val="00275E6C"/>
    <w:rsid w:val="00276856"/>
    <w:rsid w:val="00276CF0"/>
    <w:rsid w:val="00276D14"/>
    <w:rsid w:val="00277249"/>
    <w:rsid w:val="00277FAF"/>
    <w:rsid w:val="00277FF1"/>
    <w:rsid w:val="0028012E"/>
    <w:rsid w:val="0028016D"/>
    <w:rsid w:val="00280653"/>
    <w:rsid w:val="0028069D"/>
    <w:rsid w:val="002807F7"/>
    <w:rsid w:val="0028095B"/>
    <w:rsid w:val="00281284"/>
    <w:rsid w:val="002812BA"/>
    <w:rsid w:val="00281308"/>
    <w:rsid w:val="002817D9"/>
    <w:rsid w:val="0028195D"/>
    <w:rsid w:val="0028200B"/>
    <w:rsid w:val="002821FE"/>
    <w:rsid w:val="002826E6"/>
    <w:rsid w:val="00282B81"/>
    <w:rsid w:val="00282EB4"/>
    <w:rsid w:val="00282EFB"/>
    <w:rsid w:val="0028378F"/>
    <w:rsid w:val="0028387F"/>
    <w:rsid w:val="00283FE8"/>
    <w:rsid w:val="00283FF7"/>
    <w:rsid w:val="002840DA"/>
    <w:rsid w:val="0028468F"/>
    <w:rsid w:val="002847BF"/>
    <w:rsid w:val="00284AE3"/>
    <w:rsid w:val="00284D52"/>
    <w:rsid w:val="00284ECD"/>
    <w:rsid w:val="00284EE0"/>
    <w:rsid w:val="00285677"/>
    <w:rsid w:val="002859BB"/>
    <w:rsid w:val="00285E8B"/>
    <w:rsid w:val="00285EB1"/>
    <w:rsid w:val="00285FDB"/>
    <w:rsid w:val="002864AA"/>
    <w:rsid w:val="00286538"/>
    <w:rsid w:val="00286582"/>
    <w:rsid w:val="002878D5"/>
    <w:rsid w:val="002901CC"/>
    <w:rsid w:val="002903D0"/>
    <w:rsid w:val="002903E4"/>
    <w:rsid w:val="002907E8"/>
    <w:rsid w:val="00290872"/>
    <w:rsid w:val="002908F3"/>
    <w:rsid w:val="00290A61"/>
    <w:rsid w:val="002912D9"/>
    <w:rsid w:val="00291304"/>
    <w:rsid w:val="00291584"/>
    <w:rsid w:val="0029161F"/>
    <w:rsid w:val="002918FD"/>
    <w:rsid w:val="00292207"/>
    <w:rsid w:val="002923B1"/>
    <w:rsid w:val="002924E9"/>
    <w:rsid w:val="002926E6"/>
    <w:rsid w:val="00292813"/>
    <w:rsid w:val="00292BA4"/>
    <w:rsid w:val="00292C2F"/>
    <w:rsid w:val="00292E99"/>
    <w:rsid w:val="002930A9"/>
    <w:rsid w:val="002937A0"/>
    <w:rsid w:val="00293856"/>
    <w:rsid w:val="00293CF5"/>
    <w:rsid w:val="0029425B"/>
    <w:rsid w:val="002948C2"/>
    <w:rsid w:val="002949C7"/>
    <w:rsid w:val="00294CBF"/>
    <w:rsid w:val="00294EA3"/>
    <w:rsid w:val="00294F9C"/>
    <w:rsid w:val="002957A1"/>
    <w:rsid w:val="00295B7D"/>
    <w:rsid w:val="00295CF5"/>
    <w:rsid w:val="00295D49"/>
    <w:rsid w:val="00296C9C"/>
    <w:rsid w:val="00297527"/>
    <w:rsid w:val="002978E8"/>
    <w:rsid w:val="00297E1E"/>
    <w:rsid w:val="002A0248"/>
    <w:rsid w:val="002A0CF6"/>
    <w:rsid w:val="002A1404"/>
    <w:rsid w:val="002A17CD"/>
    <w:rsid w:val="002A195E"/>
    <w:rsid w:val="002A1ED9"/>
    <w:rsid w:val="002A2173"/>
    <w:rsid w:val="002A22DE"/>
    <w:rsid w:val="002A23D1"/>
    <w:rsid w:val="002A2BD2"/>
    <w:rsid w:val="002A2DBB"/>
    <w:rsid w:val="002A30CC"/>
    <w:rsid w:val="002A361E"/>
    <w:rsid w:val="002A37AE"/>
    <w:rsid w:val="002A38F8"/>
    <w:rsid w:val="002A3A63"/>
    <w:rsid w:val="002A3D03"/>
    <w:rsid w:val="002A3EBB"/>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74F"/>
    <w:rsid w:val="002A7CE6"/>
    <w:rsid w:val="002B0165"/>
    <w:rsid w:val="002B0FCB"/>
    <w:rsid w:val="002B167E"/>
    <w:rsid w:val="002B17B3"/>
    <w:rsid w:val="002B18F5"/>
    <w:rsid w:val="002B1B5F"/>
    <w:rsid w:val="002B1B6C"/>
    <w:rsid w:val="002B1D55"/>
    <w:rsid w:val="002B2121"/>
    <w:rsid w:val="002B2C07"/>
    <w:rsid w:val="002B2EA9"/>
    <w:rsid w:val="002B324A"/>
    <w:rsid w:val="002B38AA"/>
    <w:rsid w:val="002B3BF4"/>
    <w:rsid w:val="002B4498"/>
    <w:rsid w:val="002B4951"/>
    <w:rsid w:val="002B4C81"/>
    <w:rsid w:val="002B518E"/>
    <w:rsid w:val="002B5955"/>
    <w:rsid w:val="002B5DD4"/>
    <w:rsid w:val="002B6807"/>
    <w:rsid w:val="002B6C01"/>
    <w:rsid w:val="002B7286"/>
    <w:rsid w:val="002C0380"/>
    <w:rsid w:val="002C03E3"/>
    <w:rsid w:val="002C0534"/>
    <w:rsid w:val="002C0A4F"/>
    <w:rsid w:val="002C0F64"/>
    <w:rsid w:val="002C163D"/>
    <w:rsid w:val="002C16C5"/>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B8A"/>
    <w:rsid w:val="002C4DDB"/>
    <w:rsid w:val="002C5749"/>
    <w:rsid w:val="002C5A5A"/>
    <w:rsid w:val="002C5C0A"/>
    <w:rsid w:val="002C5F24"/>
    <w:rsid w:val="002C5F96"/>
    <w:rsid w:val="002C6005"/>
    <w:rsid w:val="002C6904"/>
    <w:rsid w:val="002C6F1F"/>
    <w:rsid w:val="002C75D1"/>
    <w:rsid w:val="002C7737"/>
    <w:rsid w:val="002C7890"/>
    <w:rsid w:val="002C7E41"/>
    <w:rsid w:val="002C7F14"/>
    <w:rsid w:val="002D03C7"/>
    <w:rsid w:val="002D03FF"/>
    <w:rsid w:val="002D103E"/>
    <w:rsid w:val="002D1122"/>
    <w:rsid w:val="002D11B4"/>
    <w:rsid w:val="002D12DB"/>
    <w:rsid w:val="002D157E"/>
    <w:rsid w:val="002D15A8"/>
    <w:rsid w:val="002D2750"/>
    <w:rsid w:val="002D32D8"/>
    <w:rsid w:val="002D3AFC"/>
    <w:rsid w:val="002D3B00"/>
    <w:rsid w:val="002D3CDC"/>
    <w:rsid w:val="002D3F97"/>
    <w:rsid w:val="002D4305"/>
    <w:rsid w:val="002D4B0E"/>
    <w:rsid w:val="002D4BE6"/>
    <w:rsid w:val="002D5409"/>
    <w:rsid w:val="002D5948"/>
    <w:rsid w:val="002D597E"/>
    <w:rsid w:val="002D5F29"/>
    <w:rsid w:val="002D6CDB"/>
    <w:rsid w:val="002D6FCB"/>
    <w:rsid w:val="002D7471"/>
    <w:rsid w:val="002D7703"/>
    <w:rsid w:val="002E0113"/>
    <w:rsid w:val="002E0B45"/>
    <w:rsid w:val="002E0F85"/>
    <w:rsid w:val="002E222F"/>
    <w:rsid w:val="002E229D"/>
    <w:rsid w:val="002E28C1"/>
    <w:rsid w:val="002E2A36"/>
    <w:rsid w:val="002E2CC0"/>
    <w:rsid w:val="002E31B1"/>
    <w:rsid w:val="002E3489"/>
    <w:rsid w:val="002E3C8F"/>
    <w:rsid w:val="002E4074"/>
    <w:rsid w:val="002E4156"/>
    <w:rsid w:val="002E436E"/>
    <w:rsid w:val="002E5033"/>
    <w:rsid w:val="002E5248"/>
    <w:rsid w:val="002E552F"/>
    <w:rsid w:val="002E61FC"/>
    <w:rsid w:val="002E676E"/>
    <w:rsid w:val="002E678D"/>
    <w:rsid w:val="002E684D"/>
    <w:rsid w:val="002E6A4F"/>
    <w:rsid w:val="002E6F6C"/>
    <w:rsid w:val="002E6FC5"/>
    <w:rsid w:val="002E767A"/>
    <w:rsid w:val="002E7697"/>
    <w:rsid w:val="002E76AC"/>
    <w:rsid w:val="002E7D23"/>
    <w:rsid w:val="002F0090"/>
    <w:rsid w:val="002F00E9"/>
    <w:rsid w:val="002F05DD"/>
    <w:rsid w:val="002F0AA1"/>
    <w:rsid w:val="002F0F52"/>
    <w:rsid w:val="002F122E"/>
    <w:rsid w:val="002F1372"/>
    <w:rsid w:val="002F14DF"/>
    <w:rsid w:val="002F1957"/>
    <w:rsid w:val="002F1E66"/>
    <w:rsid w:val="002F21A0"/>
    <w:rsid w:val="002F2384"/>
    <w:rsid w:val="002F25B8"/>
    <w:rsid w:val="002F2662"/>
    <w:rsid w:val="002F28C3"/>
    <w:rsid w:val="002F296C"/>
    <w:rsid w:val="002F29D2"/>
    <w:rsid w:val="002F2ABD"/>
    <w:rsid w:val="002F2AFB"/>
    <w:rsid w:val="002F2D2C"/>
    <w:rsid w:val="002F32F4"/>
    <w:rsid w:val="002F3CBF"/>
    <w:rsid w:val="002F4000"/>
    <w:rsid w:val="002F45EA"/>
    <w:rsid w:val="002F4897"/>
    <w:rsid w:val="002F48B4"/>
    <w:rsid w:val="002F498F"/>
    <w:rsid w:val="002F4A46"/>
    <w:rsid w:val="002F4C41"/>
    <w:rsid w:val="002F50DB"/>
    <w:rsid w:val="002F51C4"/>
    <w:rsid w:val="002F5702"/>
    <w:rsid w:val="002F5E60"/>
    <w:rsid w:val="002F68ED"/>
    <w:rsid w:val="002F6D37"/>
    <w:rsid w:val="002F6F4E"/>
    <w:rsid w:val="002F6FA1"/>
    <w:rsid w:val="002F7508"/>
    <w:rsid w:val="002F7A3E"/>
    <w:rsid w:val="002F7CF3"/>
    <w:rsid w:val="002F7CF6"/>
    <w:rsid w:val="0030013C"/>
    <w:rsid w:val="003004CD"/>
    <w:rsid w:val="00301110"/>
    <w:rsid w:val="003015DD"/>
    <w:rsid w:val="003018B3"/>
    <w:rsid w:val="00301DC1"/>
    <w:rsid w:val="00301E61"/>
    <w:rsid w:val="00301F21"/>
    <w:rsid w:val="0030212B"/>
    <w:rsid w:val="00302C74"/>
    <w:rsid w:val="00302F9E"/>
    <w:rsid w:val="00303172"/>
    <w:rsid w:val="003031DC"/>
    <w:rsid w:val="003039C9"/>
    <w:rsid w:val="003039D6"/>
    <w:rsid w:val="003040E2"/>
    <w:rsid w:val="00304506"/>
    <w:rsid w:val="0030458E"/>
    <w:rsid w:val="00304598"/>
    <w:rsid w:val="0030549B"/>
    <w:rsid w:val="003055E0"/>
    <w:rsid w:val="00305935"/>
    <w:rsid w:val="00305F8D"/>
    <w:rsid w:val="003060FC"/>
    <w:rsid w:val="003067FE"/>
    <w:rsid w:val="00306C67"/>
    <w:rsid w:val="00306FD3"/>
    <w:rsid w:val="00307634"/>
    <w:rsid w:val="00307906"/>
    <w:rsid w:val="0030792D"/>
    <w:rsid w:val="003103E0"/>
    <w:rsid w:val="003105AE"/>
    <w:rsid w:val="00310821"/>
    <w:rsid w:val="00310A7D"/>
    <w:rsid w:val="003111A5"/>
    <w:rsid w:val="00311256"/>
    <w:rsid w:val="003117E2"/>
    <w:rsid w:val="00311B22"/>
    <w:rsid w:val="00312399"/>
    <w:rsid w:val="0031243D"/>
    <w:rsid w:val="0031257F"/>
    <w:rsid w:val="0031367D"/>
    <w:rsid w:val="003137B3"/>
    <w:rsid w:val="003138A5"/>
    <w:rsid w:val="003145B3"/>
    <w:rsid w:val="003145B9"/>
    <w:rsid w:val="00314889"/>
    <w:rsid w:val="00314CFA"/>
    <w:rsid w:val="00314DB0"/>
    <w:rsid w:val="003153EE"/>
    <w:rsid w:val="00315511"/>
    <w:rsid w:val="00315800"/>
    <w:rsid w:val="00315BF6"/>
    <w:rsid w:val="00315D2A"/>
    <w:rsid w:val="00315DD3"/>
    <w:rsid w:val="0031685C"/>
    <w:rsid w:val="003168EA"/>
    <w:rsid w:val="0031767D"/>
    <w:rsid w:val="003176EA"/>
    <w:rsid w:val="00317CF2"/>
    <w:rsid w:val="00320134"/>
    <w:rsid w:val="003205CD"/>
    <w:rsid w:val="003211E6"/>
    <w:rsid w:val="00321AC0"/>
    <w:rsid w:val="00321BBE"/>
    <w:rsid w:val="00321DDE"/>
    <w:rsid w:val="003221B7"/>
    <w:rsid w:val="003221DB"/>
    <w:rsid w:val="0032257E"/>
    <w:rsid w:val="0032259D"/>
    <w:rsid w:val="0032262F"/>
    <w:rsid w:val="0032277E"/>
    <w:rsid w:val="00322968"/>
    <w:rsid w:val="00322B9B"/>
    <w:rsid w:val="00323159"/>
    <w:rsid w:val="003240B2"/>
    <w:rsid w:val="003241C4"/>
    <w:rsid w:val="003243D4"/>
    <w:rsid w:val="0032462B"/>
    <w:rsid w:val="00324B1D"/>
    <w:rsid w:val="00324C82"/>
    <w:rsid w:val="00325033"/>
    <w:rsid w:val="00325347"/>
    <w:rsid w:val="003254AD"/>
    <w:rsid w:val="0032619A"/>
    <w:rsid w:val="00326555"/>
    <w:rsid w:val="00326563"/>
    <w:rsid w:val="00326C55"/>
    <w:rsid w:val="003270C9"/>
    <w:rsid w:val="00327188"/>
    <w:rsid w:val="003272DC"/>
    <w:rsid w:val="00327592"/>
    <w:rsid w:val="0032765E"/>
    <w:rsid w:val="00327DC9"/>
    <w:rsid w:val="00330329"/>
    <w:rsid w:val="00330430"/>
    <w:rsid w:val="00330691"/>
    <w:rsid w:val="00330B63"/>
    <w:rsid w:val="00330FF6"/>
    <w:rsid w:val="0033113E"/>
    <w:rsid w:val="003312A2"/>
    <w:rsid w:val="00331C68"/>
    <w:rsid w:val="00331E2F"/>
    <w:rsid w:val="003322B2"/>
    <w:rsid w:val="0033240E"/>
    <w:rsid w:val="00332697"/>
    <w:rsid w:val="00332AF9"/>
    <w:rsid w:val="00332C0F"/>
    <w:rsid w:val="00332C7F"/>
    <w:rsid w:val="00333FA9"/>
    <w:rsid w:val="003341CC"/>
    <w:rsid w:val="003342EE"/>
    <w:rsid w:val="00334C2D"/>
    <w:rsid w:val="003351B5"/>
    <w:rsid w:val="00335223"/>
    <w:rsid w:val="0033528D"/>
    <w:rsid w:val="0033554E"/>
    <w:rsid w:val="003358C7"/>
    <w:rsid w:val="00335A84"/>
    <w:rsid w:val="00335CAB"/>
    <w:rsid w:val="00335CFB"/>
    <w:rsid w:val="00335E33"/>
    <w:rsid w:val="00336431"/>
    <w:rsid w:val="00336855"/>
    <w:rsid w:val="00336B6B"/>
    <w:rsid w:val="00336C8A"/>
    <w:rsid w:val="00336ED4"/>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5E1F"/>
    <w:rsid w:val="0034681E"/>
    <w:rsid w:val="003469FD"/>
    <w:rsid w:val="00347410"/>
    <w:rsid w:val="00347497"/>
    <w:rsid w:val="00347A16"/>
    <w:rsid w:val="00347B6A"/>
    <w:rsid w:val="00347E3B"/>
    <w:rsid w:val="003501D0"/>
    <w:rsid w:val="00350D77"/>
    <w:rsid w:val="003510F1"/>
    <w:rsid w:val="00351517"/>
    <w:rsid w:val="00351A9D"/>
    <w:rsid w:val="00351C51"/>
    <w:rsid w:val="003521DD"/>
    <w:rsid w:val="003526DF"/>
    <w:rsid w:val="00352AD9"/>
    <w:rsid w:val="00352E0A"/>
    <w:rsid w:val="00352ECA"/>
    <w:rsid w:val="00353216"/>
    <w:rsid w:val="003533ED"/>
    <w:rsid w:val="0035368D"/>
    <w:rsid w:val="003539E5"/>
    <w:rsid w:val="00353B73"/>
    <w:rsid w:val="00354059"/>
    <w:rsid w:val="003547A4"/>
    <w:rsid w:val="003547B1"/>
    <w:rsid w:val="003547B4"/>
    <w:rsid w:val="00354B48"/>
    <w:rsid w:val="00355017"/>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593"/>
    <w:rsid w:val="003649DC"/>
    <w:rsid w:val="003650A5"/>
    <w:rsid w:val="00365767"/>
    <w:rsid w:val="00365B7D"/>
    <w:rsid w:val="00365FA1"/>
    <w:rsid w:val="003664B4"/>
    <w:rsid w:val="0036667E"/>
    <w:rsid w:val="00366BA7"/>
    <w:rsid w:val="0036724F"/>
    <w:rsid w:val="00367604"/>
    <w:rsid w:val="0037068C"/>
    <w:rsid w:val="003709A8"/>
    <w:rsid w:val="00370C70"/>
    <w:rsid w:val="003711F7"/>
    <w:rsid w:val="003717D1"/>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422"/>
    <w:rsid w:val="003755AB"/>
    <w:rsid w:val="003757C8"/>
    <w:rsid w:val="0037589D"/>
    <w:rsid w:val="00375E76"/>
    <w:rsid w:val="003760AD"/>
    <w:rsid w:val="00376834"/>
    <w:rsid w:val="00376B2A"/>
    <w:rsid w:val="00376FB7"/>
    <w:rsid w:val="00377BD4"/>
    <w:rsid w:val="00377E4B"/>
    <w:rsid w:val="00377F5F"/>
    <w:rsid w:val="00380201"/>
    <w:rsid w:val="003808FA"/>
    <w:rsid w:val="0038114E"/>
    <w:rsid w:val="003812F2"/>
    <w:rsid w:val="003814EB"/>
    <w:rsid w:val="003817EF"/>
    <w:rsid w:val="00382585"/>
    <w:rsid w:val="00383970"/>
    <w:rsid w:val="00383E88"/>
    <w:rsid w:val="003842DD"/>
    <w:rsid w:val="003842E5"/>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604"/>
    <w:rsid w:val="003937CD"/>
    <w:rsid w:val="00394024"/>
    <w:rsid w:val="0039494E"/>
    <w:rsid w:val="00394E9D"/>
    <w:rsid w:val="003954F0"/>
    <w:rsid w:val="00395546"/>
    <w:rsid w:val="00395975"/>
    <w:rsid w:val="00395997"/>
    <w:rsid w:val="00395AEE"/>
    <w:rsid w:val="003960F5"/>
    <w:rsid w:val="003965F3"/>
    <w:rsid w:val="00396E61"/>
    <w:rsid w:val="00396E77"/>
    <w:rsid w:val="00397192"/>
    <w:rsid w:val="00397443"/>
    <w:rsid w:val="003975A6"/>
    <w:rsid w:val="003976DB"/>
    <w:rsid w:val="00397954"/>
    <w:rsid w:val="00397C05"/>
    <w:rsid w:val="003A04ED"/>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5777"/>
    <w:rsid w:val="003A5CCC"/>
    <w:rsid w:val="003A5D27"/>
    <w:rsid w:val="003A626A"/>
    <w:rsid w:val="003A62E7"/>
    <w:rsid w:val="003A6481"/>
    <w:rsid w:val="003A6864"/>
    <w:rsid w:val="003A73A7"/>
    <w:rsid w:val="003A75DB"/>
    <w:rsid w:val="003A7788"/>
    <w:rsid w:val="003A7FF6"/>
    <w:rsid w:val="003B029C"/>
    <w:rsid w:val="003B030C"/>
    <w:rsid w:val="003B07BD"/>
    <w:rsid w:val="003B0C33"/>
    <w:rsid w:val="003B0CA5"/>
    <w:rsid w:val="003B0D55"/>
    <w:rsid w:val="003B1214"/>
    <w:rsid w:val="003B15B0"/>
    <w:rsid w:val="003B16CF"/>
    <w:rsid w:val="003B1A5B"/>
    <w:rsid w:val="003B1D93"/>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C30"/>
    <w:rsid w:val="003B7F26"/>
    <w:rsid w:val="003B7FC0"/>
    <w:rsid w:val="003C00A5"/>
    <w:rsid w:val="003C05D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536"/>
    <w:rsid w:val="003D1E0B"/>
    <w:rsid w:val="003D2027"/>
    <w:rsid w:val="003D246F"/>
    <w:rsid w:val="003D27C4"/>
    <w:rsid w:val="003D2861"/>
    <w:rsid w:val="003D3A12"/>
    <w:rsid w:val="003D4459"/>
    <w:rsid w:val="003D46EB"/>
    <w:rsid w:val="003D470C"/>
    <w:rsid w:val="003D492F"/>
    <w:rsid w:val="003D4C9B"/>
    <w:rsid w:val="003D51D1"/>
    <w:rsid w:val="003D52DC"/>
    <w:rsid w:val="003D555D"/>
    <w:rsid w:val="003D5579"/>
    <w:rsid w:val="003D55F4"/>
    <w:rsid w:val="003D5817"/>
    <w:rsid w:val="003D5C48"/>
    <w:rsid w:val="003D5EAE"/>
    <w:rsid w:val="003D6053"/>
    <w:rsid w:val="003D636E"/>
    <w:rsid w:val="003D6763"/>
    <w:rsid w:val="003D679C"/>
    <w:rsid w:val="003D6A24"/>
    <w:rsid w:val="003D6C77"/>
    <w:rsid w:val="003D6CE3"/>
    <w:rsid w:val="003D6E85"/>
    <w:rsid w:val="003D6F6D"/>
    <w:rsid w:val="003D6F70"/>
    <w:rsid w:val="003D78D0"/>
    <w:rsid w:val="003D78E3"/>
    <w:rsid w:val="003E004F"/>
    <w:rsid w:val="003E0128"/>
    <w:rsid w:val="003E020B"/>
    <w:rsid w:val="003E0814"/>
    <w:rsid w:val="003E09C1"/>
    <w:rsid w:val="003E0B97"/>
    <w:rsid w:val="003E1418"/>
    <w:rsid w:val="003E1787"/>
    <w:rsid w:val="003E1B97"/>
    <w:rsid w:val="003E2880"/>
    <w:rsid w:val="003E291F"/>
    <w:rsid w:val="003E2CAA"/>
    <w:rsid w:val="003E3019"/>
    <w:rsid w:val="003E37E9"/>
    <w:rsid w:val="003E3979"/>
    <w:rsid w:val="003E3D16"/>
    <w:rsid w:val="003E4793"/>
    <w:rsid w:val="003E47D8"/>
    <w:rsid w:val="003E4827"/>
    <w:rsid w:val="003E4BD1"/>
    <w:rsid w:val="003E4DDA"/>
    <w:rsid w:val="003E507C"/>
    <w:rsid w:val="003E52D6"/>
    <w:rsid w:val="003E589A"/>
    <w:rsid w:val="003E5A8B"/>
    <w:rsid w:val="003E5D11"/>
    <w:rsid w:val="003E656F"/>
    <w:rsid w:val="003E737E"/>
    <w:rsid w:val="003E78EF"/>
    <w:rsid w:val="003E78F7"/>
    <w:rsid w:val="003E79F6"/>
    <w:rsid w:val="003F05B1"/>
    <w:rsid w:val="003F062F"/>
    <w:rsid w:val="003F078D"/>
    <w:rsid w:val="003F0A22"/>
    <w:rsid w:val="003F0AF1"/>
    <w:rsid w:val="003F0E64"/>
    <w:rsid w:val="003F127E"/>
    <w:rsid w:val="003F1775"/>
    <w:rsid w:val="003F17D0"/>
    <w:rsid w:val="003F17F4"/>
    <w:rsid w:val="003F2644"/>
    <w:rsid w:val="003F2F7A"/>
    <w:rsid w:val="003F48D2"/>
    <w:rsid w:val="003F4E6D"/>
    <w:rsid w:val="003F530D"/>
    <w:rsid w:val="003F532A"/>
    <w:rsid w:val="003F534A"/>
    <w:rsid w:val="003F568B"/>
    <w:rsid w:val="003F6410"/>
    <w:rsid w:val="003F69E2"/>
    <w:rsid w:val="003F70F3"/>
    <w:rsid w:val="003F7183"/>
    <w:rsid w:val="003F7361"/>
    <w:rsid w:val="003F7460"/>
    <w:rsid w:val="003F74DC"/>
    <w:rsid w:val="003F75A6"/>
    <w:rsid w:val="003F77C5"/>
    <w:rsid w:val="003F7A6B"/>
    <w:rsid w:val="004001B9"/>
    <w:rsid w:val="004008FB"/>
    <w:rsid w:val="00400E77"/>
    <w:rsid w:val="00400FAE"/>
    <w:rsid w:val="0040112C"/>
    <w:rsid w:val="00401EA8"/>
    <w:rsid w:val="004025F8"/>
    <w:rsid w:val="00403462"/>
    <w:rsid w:val="00403BF3"/>
    <w:rsid w:val="004042D3"/>
    <w:rsid w:val="00404FC0"/>
    <w:rsid w:val="0040533E"/>
    <w:rsid w:val="0040546C"/>
    <w:rsid w:val="004055C0"/>
    <w:rsid w:val="0040562A"/>
    <w:rsid w:val="00405B94"/>
    <w:rsid w:val="00405D10"/>
    <w:rsid w:val="00406FD5"/>
    <w:rsid w:val="00410239"/>
    <w:rsid w:val="00410381"/>
    <w:rsid w:val="00410C71"/>
    <w:rsid w:val="004110B9"/>
    <w:rsid w:val="00411AC1"/>
    <w:rsid w:val="00411B07"/>
    <w:rsid w:val="00411D3C"/>
    <w:rsid w:val="00411F11"/>
    <w:rsid w:val="0041227A"/>
    <w:rsid w:val="004124CE"/>
    <w:rsid w:val="004126D8"/>
    <w:rsid w:val="00412802"/>
    <w:rsid w:val="0041282B"/>
    <w:rsid w:val="00412D40"/>
    <w:rsid w:val="00413817"/>
    <w:rsid w:val="00413BA6"/>
    <w:rsid w:val="0041414E"/>
    <w:rsid w:val="004144B8"/>
    <w:rsid w:val="004147AD"/>
    <w:rsid w:val="00415B74"/>
    <w:rsid w:val="00416201"/>
    <w:rsid w:val="00416358"/>
    <w:rsid w:val="00416A10"/>
    <w:rsid w:val="00416CA1"/>
    <w:rsid w:val="0041740E"/>
    <w:rsid w:val="00417540"/>
    <w:rsid w:val="00417768"/>
    <w:rsid w:val="0041776F"/>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BB0"/>
    <w:rsid w:val="00424C12"/>
    <w:rsid w:val="00424D03"/>
    <w:rsid w:val="00425032"/>
    <w:rsid w:val="00425100"/>
    <w:rsid w:val="004251F3"/>
    <w:rsid w:val="004253F3"/>
    <w:rsid w:val="00425435"/>
    <w:rsid w:val="00425986"/>
    <w:rsid w:val="00425C4A"/>
    <w:rsid w:val="00425E20"/>
    <w:rsid w:val="004261DE"/>
    <w:rsid w:val="0042620D"/>
    <w:rsid w:val="00426261"/>
    <w:rsid w:val="00426C22"/>
    <w:rsid w:val="00426D51"/>
    <w:rsid w:val="00427480"/>
    <w:rsid w:val="00427869"/>
    <w:rsid w:val="00427B03"/>
    <w:rsid w:val="00430119"/>
    <w:rsid w:val="004307E3"/>
    <w:rsid w:val="00430D38"/>
    <w:rsid w:val="0043100B"/>
    <w:rsid w:val="00431029"/>
    <w:rsid w:val="00431103"/>
    <w:rsid w:val="00431DB8"/>
    <w:rsid w:val="004321E1"/>
    <w:rsid w:val="0043225C"/>
    <w:rsid w:val="0043247D"/>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6EE2"/>
    <w:rsid w:val="0043750B"/>
    <w:rsid w:val="004377FB"/>
    <w:rsid w:val="00437E37"/>
    <w:rsid w:val="00437F26"/>
    <w:rsid w:val="00440346"/>
    <w:rsid w:val="004404A5"/>
    <w:rsid w:val="00440BBB"/>
    <w:rsid w:val="00440DD6"/>
    <w:rsid w:val="00440F90"/>
    <w:rsid w:val="004413DB"/>
    <w:rsid w:val="0044204C"/>
    <w:rsid w:val="0044234F"/>
    <w:rsid w:val="00442749"/>
    <w:rsid w:val="00442A6A"/>
    <w:rsid w:val="00443631"/>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B61"/>
    <w:rsid w:val="00450CAA"/>
    <w:rsid w:val="00450D3E"/>
    <w:rsid w:val="0045136B"/>
    <w:rsid w:val="00451798"/>
    <w:rsid w:val="00451A96"/>
    <w:rsid w:val="00451C6D"/>
    <w:rsid w:val="00452140"/>
    <w:rsid w:val="004526DF"/>
    <w:rsid w:val="004526F8"/>
    <w:rsid w:val="00452A66"/>
    <w:rsid w:val="00452E64"/>
    <w:rsid w:val="00453BDE"/>
    <w:rsid w:val="00453D17"/>
    <w:rsid w:val="00454583"/>
    <w:rsid w:val="004549A0"/>
    <w:rsid w:val="00455103"/>
    <w:rsid w:val="0045512F"/>
    <w:rsid w:val="00455EFB"/>
    <w:rsid w:val="00456471"/>
    <w:rsid w:val="00456604"/>
    <w:rsid w:val="00456720"/>
    <w:rsid w:val="00456797"/>
    <w:rsid w:val="00456B49"/>
    <w:rsid w:val="00456ED2"/>
    <w:rsid w:val="00456ED5"/>
    <w:rsid w:val="004573BF"/>
    <w:rsid w:val="00457A32"/>
    <w:rsid w:val="00457BA9"/>
    <w:rsid w:val="00460652"/>
    <w:rsid w:val="00460EAD"/>
    <w:rsid w:val="004615C2"/>
    <w:rsid w:val="004617D4"/>
    <w:rsid w:val="004625DC"/>
    <w:rsid w:val="004629CE"/>
    <w:rsid w:val="00462B23"/>
    <w:rsid w:val="00462B58"/>
    <w:rsid w:val="00462D80"/>
    <w:rsid w:val="00463357"/>
    <w:rsid w:val="00464085"/>
    <w:rsid w:val="004641D3"/>
    <w:rsid w:val="004649D1"/>
    <w:rsid w:val="0046533E"/>
    <w:rsid w:val="0046540E"/>
    <w:rsid w:val="004659B5"/>
    <w:rsid w:val="00465B70"/>
    <w:rsid w:val="00465B87"/>
    <w:rsid w:val="00465EDE"/>
    <w:rsid w:val="00465FB8"/>
    <w:rsid w:val="004661AA"/>
    <w:rsid w:val="004662EE"/>
    <w:rsid w:val="0046632D"/>
    <w:rsid w:val="0046653C"/>
    <w:rsid w:val="004668A6"/>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1E46"/>
    <w:rsid w:val="0047215A"/>
    <w:rsid w:val="00472314"/>
    <w:rsid w:val="004735A9"/>
    <w:rsid w:val="00473B21"/>
    <w:rsid w:val="00473EE7"/>
    <w:rsid w:val="0047493A"/>
    <w:rsid w:val="00474F04"/>
    <w:rsid w:val="004751F3"/>
    <w:rsid w:val="0047533A"/>
    <w:rsid w:val="004757D5"/>
    <w:rsid w:val="004757DC"/>
    <w:rsid w:val="00475AEA"/>
    <w:rsid w:val="00475C94"/>
    <w:rsid w:val="004762EB"/>
    <w:rsid w:val="004768BE"/>
    <w:rsid w:val="00476974"/>
    <w:rsid w:val="00476A42"/>
    <w:rsid w:val="00476AC8"/>
    <w:rsid w:val="00476B05"/>
    <w:rsid w:val="00476C11"/>
    <w:rsid w:val="004773CC"/>
    <w:rsid w:val="00477B3C"/>
    <w:rsid w:val="0048024E"/>
    <w:rsid w:val="004806F3"/>
    <w:rsid w:val="00480AE3"/>
    <w:rsid w:val="0048115B"/>
    <w:rsid w:val="00481556"/>
    <w:rsid w:val="0048162E"/>
    <w:rsid w:val="00481886"/>
    <w:rsid w:val="004818F7"/>
    <w:rsid w:val="00481AF4"/>
    <w:rsid w:val="004827FB"/>
    <w:rsid w:val="00482891"/>
    <w:rsid w:val="00482ADB"/>
    <w:rsid w:val="00482BD7"/>
    <w:rsid w:val="00482F41"/>
    <w:rsid w:val="00483261"/>
    <w:rsid w:val="0048376A"/>
    <w:rsid w:val="0048377D"/>
    <w:rsid w:val="00483DB5"/>
    <w:rsid w:val="00484473"/>
    <w:rsid w:val="0048489A"/>
    <w:rsid w:val="00484953"/>
    <w:rsid w:val="00484C30"/>
    <w:rsid w:val="00484D0A"/>
    <w:rsid w:val="00484D4F"/>
    <w:rsid w:val="00485322"/>
    <w:rsid w:val="0048537F"/>
    <w:rsid w:val="004854B4"/>
    <w:rsid w:val="004855EA"/>
    <w:rsid w:val="0048566D"/>
    <w:rsid w:val="004858A7"/>
    <w:rsid w:val="004859B8"/>
    <w:rsid w:val="00485DD0"/>
    <w:rsid w:val="00485E2E"/>
    <w:rsid w:val="00486021"/>
    <w:rsid w:val="00486197"/>
    <w:rsid w:val="00486647"/>
    <w:rsid w:val="00487168"/>
    <w:rsid w:val="00487316"/>
    <w:rsid w:val="0048754A"/>
    <w:rsid w:val="00487A06"/>
    <w:rsid w:val="00490043"/>
    <w:rsid w:val="0049024D"/>
    <w:rsid w:val="00490A68"/>
    <w:rsid w:val="00490C31"/>
    <w:rsid w:val="00490E10"/>
    <w:rsid w:val="00491196"/>
    <w:rsid w:val="00491440"/>
    <w:rsid w:val="0049219F"/>
    <w:rsid w:val="004921BB"/>
    <w:rsid w:val="004928D7"/>
    <w:rsid w:val="00492D9B"/>
    <w:rsid w:val="00492EED"/>
    <w:rsid w:val="004937FF"/>
    <w:rsid w:val="0049397C"/>
    <w:rsid w:val="00493DA1"/>
    <w:rsid w:val="00494121"/>
    <w:rsid w:val="004941DD"/>
    <w:rsid w:val="004945FB"/>
    <w:rsid w:val="00494763"/>
    <w:rsid w:val="00494ABC"/>
    <w:rsid w:val="00494DB8"/>
    <w:rsid w:val="00494E04"/>
    <w:rsid w:val="004954F4"/>
    <w:rsid w:val="004956A8"/>
    <w:rsid w:val="00495DA9"/>
    <w:rsid w:val="0049650F"/>
    <w:rsid w:val="004965A7"/>
    <w:rsid w:val="004967F5"/>
    <w:rsid w:val="00496930"/>
    <w:rsid w:val="00496D7A"/>
    <w:rsid w:val="004974BE"/>
    <w:rsid w:val="00497789"/>
    <w:rsid w:val="0049799D"/>
    <w:rsid w:val="00497B42"/>
    <w:rsid w:val="004A007C"/>
    <w:rsid w:val="004A01D7"/>
    <w:rsid w:val="004A0209"/>
    <w:rsid w:val="004A0B1A"/>
    <w:rsid w:val="004A0B29"/>
    <w:rsid w:val="004A0DD0"/>
    <w:rsid w:val="004A16FB"/>
    <w:rsid w:val="004A17E1"/>
    <w:rsid w:val="004A18B8"/>
    <w:rsid w:val="004A1BD9"/>
    <w:rsid w:val="004A204C"/>
    <w:rsid w:val="004A2500"/>
    <w:rsid w:val="004A27A0"/>
    <w:rsid w:val="004A2827"/>
    <w:rsid w:val="004A295C"/>
    <w:rsid w:val="004A2A2D"/>
    <w:rsid w:val="004A2E0D"/>
    <w:rsid w:val="004A2E8F"/>
    <w:rsid w:val="004A3439"/>
    <w:rsid w:val="004A345C"/>
    <w:rsid w:val="004A34D8"/>
    <w:rsid w:val="004A364F"/>
    <w:rsid w:val="004A3B70"/>
    <w:rsid w:val="004A3BDB"/>
    <w:rsid w:val="004A3CF3"/>
    <w:rsid w:val="004A3F21"/>
    <w:rsid w:val="004A4291"/>
    <w:rsid w:val="004A4B1E"/>
    <w:rsid w:val="004A4DE3"/>
    <w:rsid w:val="004A4FB8"/>
    <w:rsid w:val="004A5022"/>
    <w:rsid w:val="004A537D"/>
    <w:rsid w:val="004A54AF"/>
    <w:rsid w:val="004A56E8"/>
    <w:rsid w:val="004A5754"/>
    <w:rsid w:val="004A58D2"/>
    <w:rsid w:val="004A65BB"/>
    <w:rsid w:val="004A65F8"/>
    <w:rsid w:val="004A6B9C"/>
    <w:rsid w:val="004A73D0"/>
    <w:rsid w:val="004A7FAE"/>
    <w:rsid w:val="004B0861"/>
    <w:rsid w:val="004B0D44"/>
    <w:rsid w:val="004B0D84"/>
    <w:rsid w:val="004B0E38"/>
    <w:rsid w:val="004B108F"/>
    <w:rsid w:val="004B17E2"/>
    <w:rsid w:val="004B1ECE"/>
    <w:rsid w:val="004B2867"/>
    <w:rsid w:val="004B38FE"/>
    <w:rsid w:val="004B4225"/>
    <w:rsid w:val="004B4393"/>
    <w:rsid w:val="004B4428"/>
    <w:rsid w:val="004B4489"/>
    <w:rsid w:val="004B4577"/>
    <w:rsid w:val="004B4601"/>
    <w:rsid w:val="004B46C6"/>
    <w:rsid w:val="004B4A35"/>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6A7"/>
    <w:rsid w:val="004C176D"/>
    <w:rsid w:val="004C1E54"/>
    <w:rsid w:val="004C232F"/>
    <w:rsid w:val="004C24A2"/>
    <w:rsid w:val="004C26A7"/>
    <w:rsid w:val="004C289A"/>
    <w:rsid w:val="004C2A56"/>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6986"/>
    <w:rsid w:val="004C6E02"/>
    <w:rsid w:val="004C7200"/>
    <w:rsid w:val="004C7275"/>
    <w:rsid w:val="004C76F5"/>
    <w:rsid w:val="004C783A"/>
    <w:rsid w:val="004C7C4C"/>
    <w:rsid w:val="004C7ECA"/>
    <w:rsid w:val="004D01E1"/>
    <w:rsid w:val="004D0246"/>
    <w:rsid w:val="004D03FD"/>
    <w:rsid w:val="004D0872"/>
    <w:rsid w:val="004D0C37"/>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49E"/>
    <w:rsid w:val="004D55FB"/>
    <w:rsid w:val="004D57B1"/>
    <w:rsid w:val="004D5BD3"/>
    <w:rsid w:val="004D6085"/>
    <w:rsid w:val="004D618B"/>
    <w:rsid w:val="004D6548"/>
    <w:rsid w:val="004D659C"/>
    <w:rsid w:val="004D6B66"/>
    <w:rsid w:val="004D6C07"/>
    <w:rsid w:val="004D6E38"/>
    <w:rsid w:val="004D72D8"/>
    <w:rsid w:val="004D7315"/>
    <w:rsid w:val="004E05E0"/>
    <w:rsid w:val="004E0657"/>
    <w:rsid w:val="004E0764"/>
    <w:rsid w:val="004E0F3F"/>
    <w:rsid w:val="004E2245"/>
    <w:rsid w:val="004E25EE"/>
    <w:rsid w:val="004E2B26"/>
    <w:rsid w:val="004E2ECE"/>
    <w:rsid w:val="004E3030"/>
    <w:rsid w:val="004E309C"/>
    <w:rsid w:val="004E3587"/>
    <w:rsid w:val="004E3F0D"/>
    <w:rsid w:val="004E3F8D"/>
    <w:rsid w:val="004E41B4"/>
    <w:rsid w:val="004E4583"/>
    <w:rsid w:val="004E4CD3"/>
    <w:rsid w:val="004E5527"/>
    <w:rsid w:val="004E5A4B"/>
    <w:rsid w:val="004E5C34"/>
    <w:rsid w:val="004E5C8C"/>
    <w:rsid w:val="004E6108"/>
    <w:rsid w:val="004E626C"/>
    <w:rsid w:val="004E62E4"/>
    <w:rsid w:val="004E62FB"/>
    <w:rsid w:val="004E64BB"/>
    <w:rsid w:val="004E6677"/>
    <w:rsid w:val="004E6B86"/>
    <w:rsid w:val="004E7504"/>
    <w:rsid w:val="004E7618"/>
    <w:rsid w:val="004E795E"/>
    <w:rsid w:val="004F0340"/>
    <w:rsid w:val="004F052B"/>
    <w:rsid w:val="004F0879"/>
    <w:rsid w:val="004F0A60"/>
    <w:rsid w:val="004F0ADA"/>
    <w:rsid w:val="004F0CC3"/>
    <w:rsid w:val="004F0EAA"/>
    <w:rsid w:val="004F1182"/>
    <w:rsid w:val="004F143C"/>
    <w:rsid w:val="004F14E6"/>
    <w:rsid w:val="004F1A78"/>
    <w:rsid w:val="004F1DB6"/>
    <w:rsid w:val="004F1E45"/>
    <w:rsid w:val="004F2391"/>
    <w:rsid w:val="004F3140"/>
    <w:rsid w:val="004F37C3"/>
    <w:rsid w:val="004F41DA"/>
    <w:rsid w:val="004F4264"/>
    <w:rsid w:val="004F4398"/>
    <w:rsid w:val="004F447C"/>
    <w:rsid w:val="004F46B1"/>
    <w:rsid w:val="004F5019"/>
    <w:rsid w:val="004F59F9"/>
    <w:rsid w:val="004F62B4"/>
    <w:rsid w:val="004F6360"/>
    <w:rsid w:val="004F6D18"/>
    <w:rsid w:val="004F714A"/>
    <w:rsid w:val="004F7269"/>
    <w:rsid w:val="004F764C"/>
    <w:rsid w:val="004F7752"/>
    <w:rsid w:val="004F7983"/>
    <w:rsid w:val="004F7C12"/>
    <w:rsid w:val="004F7C28"/>
    <w:rsid w:val="004F7EE6"/>
    <w:rsid w:val="004F7FE5"/>
    <w:rsid w:val="00500576"/>
    <w:rsid w:val="00500889"/>
    <w:rsid w:val="00500E98"/>
    <w:rsid w:val="0050157D"/>
    <w:rsid w:val="0050182D"/>
    <w:rsid w:val="00501BBE"/>
    <w:rsid w:val="00501C1C"/>
    <w:rsid w:val="005020EF"/>
    <w:rsid w:val="005025F2"/>
    <w:rsid w:val="005029F9"/>
    <w:rsid w:val="00503ADF"/>
    <w:rsid w:val="00503FE3"/>
    <w:rsid w:val="005042AC"/>
    <w:rsid w:val="00504711"/>
    <w:rsid w:val="00504730"/>
    <w:rsid w:val="00504799"/>
    <w:rsid w:val="00504E84"/>
    <w:rsid w:val="00505210"/>
    <w:rsid w:val="0050575F"/>
    <w:rsid w:val="00505934"/>
    <w:rsid w:val="00505959"/>
    <w:rsid w:val="00505F32"/>
    <w:rsid w:val="0050617F"/>
    <w:rsid w:val="00507016"/>
    <w:rsid w:val="00507076"/>
    <w:rsid w:val="00507286"/>
    <w:rsid w:val="00507D4B"/>
    <w:rsid w:val="0051094A"/>
    <w:rsid w:val="00510C5E"/>
    <w:rsid w:val="005111CF"/>
    <w:rsid w:val="005113E1"/>
    <w:rsid w:val="00511618"/>
    <w:rsid w:val="005118EC"/>
    <w:rsid w:val="00511E5E"/>
    <w:rsid w:val="00512151"/>
    <w:rsid w:val="005126B1"/>
    <w:rsid w:val="005128A5"/>
    <w:rsid w:val="00512C8B"/>
    <w:rsid w:val="00512CE8"/>
    <w:rsid w:val="00512DD3"/>
    <w:rsid w:val="00512E36"/>
    <w:rsid w:val="00513389"/>
    <w:rsid w:val="005134BB"/>
    <w:rsid w:val="00514137"/>
    <w:rsid w:val="00514442"/>
    <w:rsid w:val="005144FC"/>
    <w:rsid w:val="0051455A"/>
    <w:rsid w:val="005149D6"/>
    <w:rsid w:val="00514A15"/>
    <w:rsid w:val="00514BAC"/>
    <w:rsid w:val="00514C9A"/>
    <w:rsid w:val="005156A2"/>
    <w:rsid w:val="00515B0F"/>
    <w:rsid w:val="00515D6F"/>
    <w:rsid w:val="0051621B"/>
    <w:rsid w:val="0051628C"/>
    <w:rsid w:val="00516EAD"/>
    <w:rsid w:val="00516F1D"/>
    <w:rsid w:val="00516FAE"/>
    <w:rsid w:val="00517B07"/>
    <w:rsid w:val="00520027"/>
    <w:rsid w:val="00520085"/>
    <w:rsid w:val="005202C5"/>
    <w:rsid w:val="005206C3"/>
    <w:rsid w:val="005207DB"/>
    <w:rsid w:val="00520834"/>
    <w:rsid w:val="0052145E"/>
    <w:rsid w:val="00521FF4"/>
    <w:rsid w:val="00522BE4"/>
    <w:rsid w:val="00522C27"/>
    <w:rsid w:val="005233F8"/>
    <w:rsid w:val="0052349F"/>
    <w:rsid w:val="00523DCA"/>
    <w:rsid w:val="005240F6"/>
    <w:rsid w:val="00524D60"/>
    <w:rsid w:val="00524DEA"/>
    <w:rsid w:val="005254A1"/>
    <w:rsid w:val="00525C05"/>
    <w:rsid w:val="00525E0C"/>
    <w:rsid w:val="00525E46"/>
    <w:rsid w:val="00526B13"/>
    <w:rsid w:val="005272B2"/>
    <w:rsid w:val="00527672"/>
    <w:rsid w:val="00527A29"/>
    <w:rsid w:val="00527E71"/>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2F7A"/>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6E5F"/>
    <w:rsid w:val="00547238"/>
    <w:rsid w:val="00547411"/>
    <w:rsid w:val="00547502"/>
    <w:rsid w:val="005478F7"/>
    <w:rsid w:val="005479EF"/>
    <w:rsid w:val="00547BA9"/>
    <w:rsid w:val="00547CE6"/>
    <w:rsid w:val="00547D04"/>
    <w:rsid w:val="00550908"/>
    <w:rsid w:val="005513C9"/>
    <w:rsid w:val="00551675"/>
    <w:rsid w:val="00551B33"/>
    <w:rsid w:val="00551E34"/>
    <w:rsid w:val="00551EB6"/>
    <w:rsid w:val="00552812"/>
    <w:rsid w:val="00552958"/>
    <w:rsid w:val="00552D28"/>
    <w:rsid w:val="0055323E"/>
    <w:rsid w:val="00553710"/>
    <w:rsid w:val="00553A76"/>
    <w:rsid w:val="00553BC6"/>
    <w:rsid w:val="00553FF8"/>
    <w:rsid w:val="00554C71"/>
    <w:rsid w:val="00554EC3"/>
    <w:rsid w:val="0055580B"/>
    <w:rsid w:val="0055592A"/>
    <w:rsid w:val="00555F5C"/>
    <w:rsid w:val="005564FE"/>
    <w:rsid w:val="00556883"/>
    <w:rsid w:val="00556E3C"/>
    <w:rsid w:val="00557093"/>
    <w:rsid w:val="00557169"/>
    <w:rsid w:val="00557414"/>
    <w:rsid w:val="00557ADF"/>
    <w:rsid w:val="00557B74"/>
    <w:rsid w:val="00557B88"/>
    <w:rsid w:val="00560468"/>
    <w:rsid w:val="00560495"/>
    <w:rsid w:val="00560F56"/>
    <w:rsid w:val="0056106E"/>
    <w:rsid w:val="00561201"/>
    <w:rsid w:val="00561398"/>
    <w:rsid w:val="005615A2"/>
    <w:rsid w:val="005617FF"/>
    <w:rsid w:val="005618BB"/>
    <w:rsid w:val="00561E4B"/>
    <w:rsid w:val="005621F0"/>
    <w:rsid w:val="0056296A"/>
    <w:rsid w:val="00563221"/>
    <w:rsid w:val="005634A1"/>
    <w:rsid w:val="005638BE"/>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8A4"/>
    <w:rsid w:val="00570B41"/>
    <w:rsid w:val="00571149"/>
    <w:rsid w:val="005713DE"/>
    <w:rsid w:val="00571902"/>
    <w:rsid w:val="00571E44"/>
    <w:rsid w:val="005720AD"/>
    <w:rsid w:val="005720BD"/>
    <w:rsid w:val="00572390"/>
    <w:rsid w:val="005725E7"/>
    <w:rsid w:val="0057273B"/>
    <w:rsid w:val="00572D27"/>
    <w:rsid w:val="005730C7"/>
    <w:rsid w:val="0057399D"/>
    <w:rsid w:val="005739D5"/>
    <w:rsid w:val="00573B7F"/>
    <w:rsid w:val="00573EB1"/>
    <w:rsid w:val="00574115"/>
    <w:rsid w:val="00574139"/>
    <w:rsid w:val="00574178"/>
    <w:rsid w:val="00574913"/>
    <w:rsid w:val="00574956"/>
    <w:rsid w:val="00574C40"/>
    <w:rsid w:val="0057501C"/>
    <w:rsid w:val="0057503F"/>
    <w:rsid w:val="00575392"/>
    <w:rsid w:val="00575771"/>
    <w:rsid w:val="00575B14"/>
    <w:rsid w:val="00576136"/>
    <w:rsid w:val="00576A4A"/>
    <w:rsid w:val="005771AC"/>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8A5"/>
    <w:rsid w:val="005829A9"/>
    <w:rsid w:val="00582F6C"/>
    <w:rsid w:val="00582FF2"/>
    <w:rsid w:val="0058355A"/>
    <w:rsid w:val="005838BB"/>
    <w:rsid w:val="00583CC8"/>
    <w:rsid w:val="00583D5E"/>
    <w:rsid w:val="00584234"/>
    <w:rsid w:val="0058452E"/>
    <w:rsid w:val="00584B3C"/>
    <w:rsid w:val="00584BF3"/>
    <w:rsid w:val="00585587"/>
    <w:rsid w:val="005858C5"/>
    <w:rsid w:val="00585CF8"/>
    <w:rsid w:val="0058620C"/>
    <w:rsid w:val="005863D2"/>
    <w:rsid w:val="0058684E"/>
    <w:rsid w:val="0058692B"/>
    <w:rsid w:val="00586B33"/>
    <w:rsid w:val="00586B97"/>
    <w:rsid w:val="00586D5B"/>
    <w:rsid w:val="00586E6F"/>
    <w:rsid w:val="00587739"/>
    <w:rsid w:val="005878F6"/>
    <w:rsid w:val="005879E3"/>
    <w:rsid w:val="00587ADD"/>
    <w:rsid w:val="00587EE7"/>
    <w:rsid w:val="0059040B"/>
    <w:rsid w:val="005904C9"/>
    <w:rsid w:val="00590624"/>
    <w:rsid w:val="005909CB"/>
    <w:rsid w:val="00590A69"/>
    <w:rsid w:val="00590BF1"/>
    <w:rsid w:val="00590EE8"/>
    <w:rsid w:val="00591543"/>
    <w:rsid w:val="0059161F"/>
    <w:rsid w:val="005916C2"/>
    <w:rsid w:val="00591866"/>
    <w:rsid w:val="00591EEE"/>
    <w:rsid w:val="00592308"/>
    <w:rsid w:val="005924AB"/>
    <w:rsid w:val="00592C3E"/>
    <w:rsid w:val="00592E51"/>
    <w:rsid w:val="00593212"/>
    <w:rsid w:val="0059326F"/>
    <w:rsid w:val="005939EA"/>
    <w:rsid w:val="00593CD1"/>
    <w:rsid w:val="00593F40"/>
    <w:rsid w:val="00594500"/>
    <w:rsid w:val="0059473E"/>
    <w:rsid w:val="0059474E"/>
    <w:rsid w:val="00594980"/>
    <w:rsid w:val="00594EC8"/>
    <w:rsid w:val="0059517E"/>
    <w:rsid w:val="00595331"/>
    <w:rsid w:val="00595F3F"/>
    <w:rsid w:val="00596052"/>
    <w:rsid w:val="00596327"/>
    <w:rsid w:val="00596365"/>
    <w:rsid w:val="005966E2"/>
    <w:rsid w:val="00596A08"/>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2AA"/>
    <w:rsid w:val="005B060D"/>
    <w:rsid w:val="005B09E4"/>
    <w:rsid w:val="005B0BAD"/>
    <w:rsid w:val="005B11DB"/>
    <w:rsid w:val="005B1A75"/>
    <w:rsid w:val="005B1C7A"/>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1C7B"/>
    <w:rsid w:val="005C2228"/>
    <w:rsid w:val="005C2413"/>
    <w:rsid w:val="005C284E"/>
    <w:rsid w:val="005C2D3D"/>
    <w:rsid w:val="005C2F5E"/>
    <w:rsid w:val="005C2FCE"/>
    <w:rsid w:val="005C325A"/>
    <w:rsid w:val="005C3638"/>
    <w:rsid w:val="005C36A2"/>
    <w:rsid w:val="005C37C8"/>
    <w:rsid w:val="005C3925"/>
    <w:rsid w:val="005C397D"/>
    <w:rsid w:val="005C39FD"/>
    <w:rsid w:val="005C3BE7"/>
    <w:rsid w:val="005C401C"/>
    <w:rsid w:val="005C4114"/>
    <w:rsid w:val="005C46B0"/>
    <w:rsid w:val="005C4A3A"/>
    <w:rsid w:val="005C4EBD"/>
    <w:rsid w:val="005C5035"/>
    <w:rsid w:val="005C5483"/>
    <w:rsid w:val="005C58FD"/>
    <w:rsid w:val="005C5D4E"/>
    <w:rsid w:val="005C5F49"/>
    <w:rsid w:val="005C6160"/>
    <w:rsid w:val="005C63E4"/>
    <w:rsid w:val="005C65DD"/>
    <w:rsid w:val="005C6802"/>
    <w:rsid w:val="005C6911"/>
    <w:rsid w:val="005C6B6F"/>
    <w:rsid w:val="005C7113"/>
    <w:rsid w:val="005C76D1"/>
    <w:rsid w:val="005C7990"/>
    <w:rsid w:val="005C7AA4"/>
    <w:rsid w:val="005D0113"/>
    <w:rsid w:val="005D07EC"/>
    <w:rsid w:val="005D0BB2"/>
    <w:rsid w:val="005D1488"/>
    <w:rsid w:val="005D149C"/>
    <w:rsid w:val="005D164F"/>
    <w:rsid w:val="005D1660"/>
    <w:rsid w:val="005D1860"/>
    <w:rsid w:val="005D18AC"/>
    <w:rsid w:val="005D19A3"/>
    <w:rsid w:val="005D19E6"/>
    <w:rsid w:val="005D1D3C"/>
    <w:rsid w:val="005D1F50"/>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AF3"/>
    <w:rsid w:val="005D7BD2"/>
    <w:rsid w:val="005D7D8C"/>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6165"/>
    <w:rsid w:val="005E6690"/>
    <w:rsid w:val="005E68DF"/>
    <w:rsid w:val="005E73D7"/>
    <w:rsid w:val="005E7F23"/>
    <w:rsid w:val="005F0348"/>
    <w:rsid w:val="005F08EE"/>
    <w:rsid w:val="005F0972"/>
    <w:rsid w:val="005F0C96"/>
    <w:rsid w:val="005F0FFC"/>
    <w:rsid w:val="005F2411"/>
    <w:rsid w:val="005F294C"/>
    <w:rsid w:val="005F3318"/>
    <w:rsid w:val="005F33CB"/>
    <w:rsid w:val="005F3543"/>
    <w:rsid w:val="005F3D2C"/>
    <w:rsid w:val="005F4061"/>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5F7D46"/>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3FBE"/>
    <w:rsid w:val="00604E9E"/>
    <w:rsid w:val="006052C0"/>
    <w:rsid w:val="0060549E"/>
    <w:rsid w:val="006055A5"/>
    <w:rsid w:val="006055E1"/>
    <w:rsid w:val="00605871"/>
    <w:rsid w:val="00605C76"/>
    <w:rsid w:val="00605E0A"/>
    <w:rsid w:val="006060D6"/>
    <w:rsid w:val="006063D7"/>
    <w:rsid w:val="006068E1"/>
    <w:rsid w:val="00606EF2"/>
    <w:rsid w:val="006071F8"/>
    <w:rsid w:val="006072A4"/>
    <w:rsid w:val="0060770E"/>
    <w:rsid w:val="006079CD"/>
    <w:rsid w:val="00607C59"/>
    <w:rsid w:val="00610044"/>
    <w:rsid w:val="00610417"/>
    <w:rsid w:val="00610500"/>
    <w:rsid w:val="00610530"/>
    <w:rsid w:val="006106F3"/>
    <w:rsid w:val="00610802"/>
    <w:rsid w:val="00610848"/>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237"/>
    <w:rsid w:val="00613746"/>
    <w:rsid w:val="0061381A"/>
    <w:rsid w:val="0061385E"/>
    <w:rsid w:val="00613EEF"/>
    <w:rsid w:val="00614143"/>
    <w:rsid w:val="00614192"/>
    <w:rsid w:val="00614484"/>
    <w:rsid w:val="006145D6"/>
    <w:rsid w:val="00614867"/>
    <w:rsid w:val="00614A7B"/>
    <w:rsid w:val="00614E75"/>
    <w:rsid w:val="006151E6"/>
    <w:rsid w:val="006152EE"/>
    <w:rsid w:val="0061548C"/>
    <w:rsid w:val="00615B1A"/>
    <w:rsid w:val="00615E21"/>
    <w:rsid w:val="00615E43"/>
    <w:rsid w:val="00616090"/>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18C"/>
    <w:rsid w:val="00621939"/>
    <w:rsid w:val="00621CD2"/>
    <w:rsid w:val="00621E65"/>
    <w:rsid w:val="00622858"/>
    <w:rsid w:val="006228C1"/>
    <w:rsid w:val="006231AA"/>
    <w:rsid w:val="00623615"/>
    <w:rsid w:val="00623685"/>
    <w:rsid w:val="0062385B"/>
    <w:rsid w:val="0062389D"/>
    <w:rsid w:val="00623979"/>
    <w:rsid w:val="006239CD"/>
    <w:rsid w:val="00623D22"/>
    <w:rsid w:val="00624056"/>
    <w:rsid w:val="006240E4"/>
    <w:rsid w:val="006244EC"/>
    <w:rsid w:val="0062497E"/>
    <w:rsid w:val="00624CA1"/>
    <w:rsid w:val="006251AF"/>
    <w:rsid w:val="00625495"/>
    <w:rsid w:val="00625ACC"/>
    <w:rsid w:val="00625BEF"/>
    <w:rsid w:val="00625EA7"/>
    <w:rsid w:val="00626A8E"/>
    <w:rsid w:val="00626AB4"/>
    <w:rsid w:val="00626C16"/>
    <w:rsid w:val="006276B6"/>
    <w:rsid w:val="0063001F"/>
    <w:rsid w:val="0063044C"/>
    <w:rsid w:val="006304E2"/>
    <w:rsid w:val="006317C4"/>
    <w:rsid w:val="00631E4C"/>
    <w:rsid w:val="00632616"/>
    <w:rsid w:val="0063285A"/>
    <w:rsid w:val="00632DD1"/>
    <w:rsid w:val="00633897"/>
    <w:rsid w:val="00633AD5"/>
    <w:rsid w:val="00634547"/>
    <w:rsid w:val="00634816"/>
    <w:rsid w:val="00634906"/>
    <w:rsid w:val="00634C3B"/>
    <w:rsid w:val="00634F72"/>
    <w:rsid w:val="006350F8"/>
    <w:rsid w:val="0063523D"/>
    <w:rsid w:val="006357A8"/>
    <w:rsid w:val="00635DCB"/>
    <w:rsid w:val="00635F9D"/>
    <w:rsid w:val="00636055"/>
    <w:rsid w:val="00636498"/>
    <w:rsid w:val="00636658"/>
    <w:rsid w:val="00636831"/>
    <w:rsid w:val="006369B8"/>
    <w:rsid w:val="006373CE"/>
    <w:rsid w:val="0063773C"/>
    <w:rsid w:val="00637818"/>
    <w:rsid w:val="00637CA8"/>
    <w:rsid w:val="00640E77"/>
    <w:rsid w:val="0064101F"/>
    <w:rsid w:val="006411C9"/>
    <w:rsid w:val="006416DB"/>
    <w:rsid w:val="00641B07"/>
    <w:rsid w:val="00641F55"/>
    <w:rsid w:val="00642041"/>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1E71"/>
    <w:rsid w:val="0065237E"/>
    <w:rsid w:val="00652903"/>
    <w:rsid w:val="006529AF"/>
    <w:rsid w:val="00652E97"/>
    <w:rsid w:val="00653194"/>
    <w:rsid w:val="00653732"/>
    <w:rsid w:val="006537DB"/>
    <w:rsid w:val="0065384F"/>
    <w:rsid w:val="00653A5B"/>
    <w:rsid w:val="00653ACC"/>
    <w:rsid w:val="00653AF0"/>
    <w:rsid w:val="00653BDF"/>
    <w:rsid w:val="00653F15"/>
    <w:rsid w:val="0065407F"/>
    <w:rsid w:val="0065416F"/>
    <w:rsid w:val="006541EC"/>
    <w:rsid w:val="0065466D"/>
    <w:rsid w:val="00654BDF"/>
    <w:rsid w:val="00654E15"/>
    <w:rsid w:val="00654F97"/>
    <w:rsid w:val="00655513"/>
    <w:rsid w:val="006555E8"/>
    <w:rsid w:val="006556BA"/>
    <w:rsid w:val="00655C14"/>
    <w:rsid w:val="00655FFB"/>
    <w:rsid w:val="006563BA"/>
    <w:rsid w:val="00656605"/>
    <w:rsid w:val="006566DF"/>
    <w:rsid w:val="0065693A"/>
    <w:rsid w:val="00656B09"/>
    <w:rsid w:val="00656F75"/>
    <w:rsid w:val="00657262"/>
    <w:rsid w:val="00657518"/>
    <w:rsid w:val="00657931"/>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32C"/>
    <w:rsid w:val="00665559"/>
    <w:rsid w:val="00665DCB"/>
    <w:rsid w:val="00665E74"/>
    <w:rsid w:val="00666805"/>
    <w:rsid w:val="00666AE7"/>
    <w:rsid w:val="0066721B"/>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03"/>
    <w:rsid w:val="006744A7"/>
    <w:rsid w:val="0067456F"/>
    <w:rsid w:val="0067460D"/>
    <w:rsid w:val="00674832"/>
    <w:rsid w:val="00674B97"/>
    <w:rsid w:val="00674F04"/>
    <w:rsid w:val="0067654D"/>
    <w:rsid w:val="0067682E"/>
    <w:rsid w:val="00676ADF"/>
    <w:rsid w:val="00676DB3"/>
    <w:rsid w:val="006772B4"/>
    <w:rsid w:val="006775D2"/>
    <w:rsid w:val="00677717"/>
    <w:rsid w:val="00677BD1"/>
    <w:rsid w:val="00677D5B"/>
    <w:rsid w:val="00677E81"/>
    <w:rsid w:val="00680062"/>
    <w:rsid w:val="006800AF"/>
    <w:rsid w:val="006803BE"/>
    <w:rsid w:val="006809E3"/>
    <w:rsid w:val="00680CA2"/>
    <w:rsid w:val="00680DD9"/>
    <w:rsid w:val="006812D5"/>
    <w:rsid w:val="00681419"/>
    <w:rsid w:val="006817C6"/>
    <w:rsid w:val="006819DA"/>
    <w:rsid w:val="00682797"/>
    <w:rsid w:val="00683340"/>
    <w:rsid w:val="00683CAA"/>
    <w:rsid w:val="006849C9"/>
    <w:rsid w:val="00685064"/>
    <w:rsid w:val="006853EB"/>
    <w:rsid w:val="006856E5"/>
    <w:rsid w:val="00685AF2"/>
    <w:rsid w:val="00685E8B"/>
    <w:rsid w:val="00685F63"/>
    <w:rsid w:val="0068637D"/>
    <w:rsid w:val="00686C0B"/>
    <w:rsid w:val="00686E23"/>
    <w:rsid w:val="00686E85"/>
    <w:rsid w:val="00687082"/>
    <w:rsid w:val="00687107"/>
    <w:rsid w:val="0068737B"/>
    <w:rsid w:val="0068743A"/>
    <w:rsid w:val="006875EF"/>
    <w:rsid w:val="00687B2C"/>
    <w:rsid w:val="00687D66"/>
    <w:rsid w:val="00687F49"/>
    <w:rsid w:val="00687F60"/>
    <w:rsid w:val="006904C3"/>
    <w:rsid w:val="006904CB"/>
    <w:rsid w:val="006904DC"/>
    <w:rsid w:val="00690676"/>
    <w:rsid w:val="0069067B"/>
    <w:rsid w:val="006907F2"/>
    <w:rsid w:val="00690FAF"/>
    <w:rsid w:val="00690FB1"/>
    <w:rsid w:val="006910FB"/>
    <w:rsid w:val="006912EC"/>
    <w:rsid w:val="006915A9"/>
    <w:rsid w:val="006917F0"/>
    <w:rsid w:val="00691AE6"/>
    <w:rsid w:val="00691BD2"/>
    <w:rsid w:val="00691E3A"/>
    <w:rsid w:val="00691EA6"/>
    <w:rsid w:val="00691EC7"/>
    <w:rsid w:val="006924C6"/>
    <w:rsid w:val="00692D8D"/>
    <w:rsid w:val="00693133"/>
    <w:rsid w:val="006934EA"/>
    <w:rsid w:val="0069367F"/>
    <w:rsid w:val="00693683"/>
    <w:rsid w:val="006936B0"/>
    <w:rsid w:val="00693D20"/>
    <w:rsid w:val="00693E19"/>
    <w:rsid w:val="006940EE"/>
    <w:rsid w:val="006945A9"/>
    <w:rsid w:val="0069462E"/>
    <w:rsid w:val="00694728"/>
    <w:rsid w:val="00694B49"/>
    <w:rsid w:val="00694D4A"/>
    <w:rsid w:val="00695468"/>
    <w:rsid w:val="00695A44"/>
    <w:rsid w:val="00695D79"/>
    <w:rsid w:val="00695EC8"/>
    <w:rsid w:val="0069605B"/>
    <w:rsid w:val="00696553"/>
    <w:rsid w:val="00696578"/>
    <w:rsid w:val="00696C62"/>
    <w:rsid w:val="00696CF0"/>
    <w:rsid w:val="00696D73"/>
    <w:rsid w:val="006970E0"/>
    <w:rsid w:val="00697B28"/>
    <w:rsid w:val="00697BBB"/>
    <w:rsid w:val="00697BDF"/>
    <w:rsid w:val="00697D1A"/>
    <w:rsid w:val="006A0163"/>
    <w:rsid w:val="006A0822"/>
    <w:rsid w:val="006A086A"/>
    <w:rsid w:val="006A1258"/>
    <w:rsid w:val="006A16B5"/>
    <w:rsid w:val="006A17EA"/>
    <w:rsid w:val="006A1830"/>
    <w:rsid w:val="006A1B4A"/>
    <w:rsid w:val="006A205D"/>
    <w:rsid w:val="006A220D"/>
    <w:rsid w:val="006A27D6"/>
    <w:rsid w:val="006A2FAF"/>
    <w:rsid w:val="006A2FDF"/>
    <w:rsid w:val="006A32D5"/>
    <w:rsid w:val="006A363F"/>
    <w:rsid w:val="006A3B4C"/>
    <w:rsid w:val="006A3C1D"/>
    <w:rsid w:val="006A3F2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673"/>
    <w:rsid w:val="006B081F"/>
    <w:rsid w:val="006B0C3B"/>
    <w:rsid w:val="006B0D31"/>
    <w:rsid w:val="006B0E47"/>
    <w:rsid w:val="006B141D"/>
    <w:rsid w:val="006B158A"/>
    <w:rsid w:val="006B192A"/>
    <w:rsid w:val="006B2153"/>
    <w:rsid w:val="006B215D"/>
    <w:rsid w:val="006B27C0"/>
    <w:rsid w:val="006B2EDA"/>
    <w:rsid w:val="006B45C0"/>
    <w:rsid w:val="006B45DA"/>
    <w:rsid w:val="006B4A6D"/>
    <w:rsid w:val="006B5B26"/>
    <w:rsid w:val="006B5BEF"/>
    <w:rsid w:val="006B618B"/>
    <w:rsid w:val="006B638E"/>
    <w:rsid w:val="006B68FF"/>
    <w:rsid w:val="006B691B"/>
    <w:rsid w:val="006B6C16"/>
    <w:rsid w:val="006B6EE7"/>
    <w:rsid w:val="006B7671"/>
    <w:rsid w:val="006B7A5E"/>
    <w:rsid w:val="006B7B64"/>
    <w:rsid w:val="006C011A"/>
    <w:rsid w:val="006C0766"/>
    <w:rsid w:val="006C0855"/>
    <w:rsid w:val="006C0C51"/>
    <w:rsid w:val="006C12C7"/>
    <w:rsid w:val="006C157C"/>
    <w:rsid w:val="006C1A1F"/>
    <w:rsid w:val="006C1EDE"/>
    <w:rsid w:val="006C2227"/>
    <w:rsid w:val="006C2531"/>
    <w:rsid w:val="006C263F"/>
    <w:rsid w:val="006C29ED"/>
    <w:rsid w:val="006C2E71"/>
    <w:rsid w:val="006C300F"/>
    <w:rsid w:val="006C364D"/>
    <w:rsid w:val="006C3907"/>
    <w:rsid w:val="006C3D74"/>
    <w:rsid w:val="006C405E"/>
    <w:rsid w:val="006C49CD"/>
    <w:rsid w:val="006C4E0A"/>
    <w:rsid w:val="006C5BD2"/>
    <w:rsid w:val="006C5E47"/>
    <w:rsid w:val="006C6036"/>
    <w:rsid w:val="006C6245"/>
    <w:rsid w:val="006C62F3"/>
    <w:rsid w:val="006C638A"/>
    <w:rsid w:val="006C63A3"/>
    <w:rsid w:val="006C63AC"/>
    <w:rsid w:val="006C6527"/>
    <w:rsid w:val="006C66F4"/>
    <w:rsid w:val="006C6816"/>
    <w:rsid w:val="006C6D34"/>
    <w:rsid w:val="006C76FB"/>
    <w:rsid w:val="006C799F"/>
    <w:rsid w:val="006C7C8F"/>
    <w:rsid w:val="006D0201"/>
    <w:rsid w:val="006D03FE"/>
    <w:rsid w:val="006D0D43"/>
    <w:rsid w:val="006D1405"/>
    <w:rsid w:val="006D15D0"/>
    <w:rsid w:val="006D1667"/>
    <w:rsid w:val="006D18B6"/>
    <w:rsid w:val="006D195D"/>
    <w:rsid w:val="006D1B04"/>
    <w:rsid w:val="006D1EB5"/>
    <w:rsid w:val="006D1F68"/>
    <w:rsid w:val="006D2C3B"/>
    <w:rsid w:val="006D2CE5"/>
    <w:rsid w:val="006D2DE9"/>
    <w:rsid w:val="006D329E"/>
    <w:rsid w:val="006D4030"/>
    <w:rsid w:val="006D43E3"/>
    <w:rsid w:val="006D43E4"/>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1401"/>
    <w:rsid w:val="006E29A6"/>
    <w:rsid w:val="006E2FE1"/>
    <w:rsid w:val="006E3125"/>
    <w:rsid w:val="006E3274"/>
    <w:rsid w:val="006E387E"/>
    <w:rsid w:val="006E38AD"/>
    <w:rsid w:val="006E3A9A"/>
    <w:rsid w:val="006E536C"/>
    <w:rsid w:val="006E559E"/>
    <w:rsid w:val="006E574E"/>
    <w:rsid w:val="006E599E"/>
    <w:rsid w:val="006E5A8A"/>
    <w:rsid w:val="006E5AEE"/>
    <w:rsid w:val="006E69C0"/>
    <w:rsid w:val="006E6BF2"/>
    <w:rsid w:val="006E6C16"/>
    <w:rsid w:val="006E6CBF"/>
    <w:rsid w:val="006E730D"/>
    <w:rsid w:val="006E755B"/>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30"/>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3F"/>
    <w:rsid w:val="006F7373"/>
    <w:rsid w:val="006F73BC"/>
    <w:rsid w:val="006F78E6"/>
    <w:rsid w:val="006F7D65"/>
    <w:rsid w:val="0070078A"/>
    <w:rsid w:val="007007A4"/>
    <w:rsid w:val="007008E0"/>
    <w:rsid w:val="00700CC8"/>
    <w:rsid w:val="00700D89"/>
    <w:rsid w:val="007011F1"/>
    <w:rsid w:val="00701766"/>
    <w:rsid w:val="00701A42"/>
    <w:rsid w:val="00701A8F"/>
    <w:rsid w:val="00701C4B"/>
    <w:rsid w:val="00702161"/>
    <w:rsid w:val="00703B1B"/>
    <w:rsid w:val="00703C03"/>
    <w:rsid w:val="00703D0F"/>
    <w:rsid w:val="00703ED6"/>
    <w:rsid w:val="00703FA6"/>
    <w:rsid w:val="0070470B"/>
    <w:rsid w:val="0070485B"/>
    <w:rsid w:val="00704877"/>
    <w:rsid w:val="00704E91"/>
    <w:rsid w:val="007050EF"/>
    <w:rsid w:val="007052AD"/>
    <w:rsid w:val="00705889"/>
    <w:rsid w:val="00705DCD"/>
    <w:rsid w:val="00705DEC"/>
    <w:rsid w:val="00706768"/>
    <w:rsid w:val="00706C05"/>
    <w:rsid w:val="00706F61"/>
    <w:rsid w:val="00707904"/>
    <w:rsid w:val="00707958"/>
    <w:rsid w:val="00707A73"/>
    <w:rsid w:val="00707F6F"/>
    <w:rsid w:val="0071084A"/>
    <w:rsid w:val="00710889"/>
    <w:rsid w:val="0071098C"/>
    <w:rsid w:val="007112C3"/>
    <w:rsid w:val="0071159C"/>
    <w:rsid w:val="00711A72"/>
    <w:rsid w:val="00711F88"/>
    <w:rsid w:val="00712135"/>
    <w:rsid w:val="00712376"/>
    <w:rsid w:val="0071250B"/>
    <w:rsid w:val="007125E4"/>
    <w:rsid w:val="007128D2"/>
    <w:rsid w:val="0071296B"/>
    <w:rsid w:val="0071322F"/>
    <w:rsid w:val="00714575"/>
    <w:rsid w:val="007146A5"/>
    <w:rsid w:val="0071496E"/>
    <w:rsid w:val="00715088"/>
    <w:rsid w:val="00715883"/>
    <w:rsid w:val="00715B2B"/>
    <w:rsid w:val="0071685D"/>
    <w:rsid w:val="007175DA"/>
    <w:rsid w:val="00717E7F"/>
    <w:rsid w:val="007201C9"/>
    <w:rsid w:val="0072084F"/>
    <w:rsid w:val="00720C63"/>
    <w:rsid w:val="00720FC6"/>
    <w:rsid w:val="00721877"/>
    <w:rsid w:val="007219BF"/>
    <w:rsid w:val="007223BE"/>
    <w:rsid w:val="007225AF"/>
    <w:rsid w:val="00722766"/>
    <w:rsid w:val="007227D7"/>
    <w:rsid w:val="007228CE"/>
    <w:rsid w:val="00723074"/>
    <w:rsid w:val="00723141"/>
    <w:rsid w:val="00723298"/>
    <w:rsid w:val="0072339D"/>
    <w:rsid w:val="00723460"/>
    <w:rsid w:val="00723F49"/>
    <w:rsid w:val="0072427A"/>
    <w:rsid w:val="00724550"/>
    <w:rsid w:val="007245E7"/>
    <w:rsid w:val="007248CF"/>
    <w:rsid w:val="00725496"/>
    <w:rsid w:val="00725613"/>
    <w:rsid w:val="007256C3"/>
    <w:rsid w:val="00725B9E"/>
    <w:rsid w:val="00725CCB"/>
    <w:rsid w:val="007260EC"/>
    <w:rsid w:val="00726213"/>
    <w:rsid w:val="007262DA"/>
    <w:rsid w:val="00726548"/>
    <w:rsid w:val="00726BBF"/>
    <w:rsid w:val="00726D1D"/>
    <w:rsid w:val="00726D1E"/>
    <w:rsid w:val="00727189"/>
    <w:rsid w:val="00727248"/>
    <w:rsid w:val="0072763E"/>
    <w:rsid w:val="00730500"/>
    <w:rsid w:val="00730995"/>
    <w:rsid w:val="00730A2A"/>
    <w:rsid w:val="00731447"/>
    <w:rsid w:val="007316F5"/>
    <w:rsid w:val="00731902"/>
    <w:rsid w:val="00732173"/>
    <w:rsid w:val="0073286A"/>
    <w:rsid w:val="00732A95"/>
    <w:rsid w:val="00732D61"/>
    <w:rsid w:val="0073316C"/>
    <w:rsid w:val="007335B8"/>
    <w:rsid w:val="00733D58"/>
    <w:rsid w:val="00733FF6"/>
    <w:rsid w:val="00734012"/>
    <w:rsid w:val="007346F1"/>
    <w:rsid w:val="00734C3F"/>
    <w:rsid w:val="00734D91"/>
    <w:rsid w:val="00735009"/>
    <w:rsid w:val="00735A75"/>
    <w:rsid w:val="00735D37"/>
    <w:rsid w:val="00736728"/>
    <w:rsid w:val="00736D4A"/>
    <w:rsid w:val="00737044"/>
    <w:rsid w:val="00737214"/>
    <w:rsid w:val="007375CA"/>
    <w:rsid w:val="00737A32"/>
    <w:rsid w:val="00737BEE"/>
    <w:rsid w:val="00740086"/>
    <w:rsid w:val="0074024D"/>
    <w:rsid w:val="007404EB"/>
    <w:rsid w:val="00740E5B"/>
    <w:rsid w:val="00741306"/>
    <w:rsid w:val="007417A5"/>
    <w:rsid w:val="00741931"/>
    <w:rsid w:val="007419E6"/>
    <w:rsid w:val="00741A4C"/>
    <w:rsid w:val="00741AC6"/>
    <w:rsid w:val="00742492"/>
    <w:rsid w:val="00742851"/>
    <w:rsid w:val="0074289C"/>
    <w:rsid w:val="00743DF0"/>
    <w:rsid w:val="00744047"/>
    <w:rsid w:val="007443C4"/>
    <w:rsid w:val="00744BA7"/>
    <w:rsid w:val="00744BBD"/>
    <w:rsid w:val="00744F2A"/>
    <w:rsid w:val="00745192"/>
    <w:rsid w:val="007456B4"/>
    <w:rsid w:val="007458B0"/>
    <w:rsid w:val="00745BB3"/>
    <w:rsid w:val="00745D31"/>
    <w:rsid w:val="00745E90"/>
    <w:rsid w:val="0074661E"/>
    <w:rsid w:val="00746DB4"/>
    <w:rsid w:val="00746E53"/>
    <w:rsid w:val="00746F3C"/>
    <w:rsid w:val="00747069"/>
    <w:rsid w:val="00747320"/>
    <w:rsid w:val="0074776E"/>
    <w:rsid w:val="00747BF8"/>
    <w:rsid w:val="00750046"/>
    <w:rsid w:val="00750508"/>
    <w:rsid w:val="007508CF"/>
    <w:rsid w:val="00750908"/>
    <w:rsid w:val="00750B36"/>
    <w:rsid w:val="00750D28"/>
    <w:rsid w:val="00750EA9"/>
    <w:rsid w:val="00751623"/>
    <w:rsid w:val="007517C7"/>
    <w:rsid w:val="00751862"/>
    <w:rsid w:val="00751A74"/>
    <w:rsid w:val="00751E5D"/>
    <w:rsid w:val="00751F92"/>
    <w:rsid w:val="0075299B"/>
    <w:rsid w:val="007529FF"/>
    <w:rsid w:val="00752CEA"/>
    <w:rsid w:val="0075338C"/>
    <w:rsid w:val="007533B3"/>
    <w:rsid w:val="007538B9"/>
    <w:rsid w:val="00753BAC"/>
    <w:rsid w:val="00753F1A"/>
    <w:rsid w:val="00754D12"/>
    <w:rsid w:val="00754D93"/>
    <w:rsid w:val="00755643"/>
    <w:rsid w:val="00755718"/>
    <w:rsid w:val="007558EA"/>
    <w:rsid w:val="00755BA5"/>
    <w:rsid w:val="00755D6B"/>
    <w:rsid w:val="007563E1"/>
    <w:rsid w:val="00756A0C"/>
    <w:rsid w:val="0075755B"/>
    <w:rsid w:val="007576E5"/>
    <w:rsid w:val="0075775D"/>
    <w:rsid w:val="00757B6D"/>
    <w:rsid w:val="00757D2D"/>
    <w:rsid w:val="00757D33"/>
    <w:rsid w:val="00757FA7"/>
    <w:rsid w:val="00760246"/>
    <w:rsid w:val="007603B6"/>
    <w:rsid w:val="00760678"/>
    <w:rsid w:val="00760EDA"/>
    <w:rsid w:val="007611FF"/>
    <w:rsid w:val="0076265F"/>
    <w:rsid w:val="00762AA5"/>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253"/>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3BBB"/>
    <w:rsid w:val="00774386"/>
    <w:rsid w:val="007743D9"/>
    <w:rsid w:val="007748FB"/>
    <w:rsid w:val="00774AC8"/>
    <w:rsid w:val="00774B25"/>
    <w:rsid w:val="00774BC2"/>
    <w:rsid w:val="00774D2C"/>
    <w:rsid w:val="0077544A"/>
    <w:rsid w:val="007759BD"/>
    <w:rsid w:val="00775AC4"/>
    <w:rsid w:val="00775B27"/>
    <w:rsid w:val="00775F26"/>
    <w:rsid w:val="00775F38"/>
    <w:rsid w:val="007762DC"/>
    <w:rsid w:val="007766C9"/>
    <w:rsid w:val="0077670F"/>
    <w:rsid w:val="00776B7E"/>
    <w:rsid w:val="00776BD4"/>
    <w:rsid w:val="00776FB5"/>
    <w:rsid w:val="007770C9"/>
    <w:rsid w:val="00777C99"/>
    <w:rsid w:val="00777D72"/>
    <w:rsid w:val="0078004F"/>
    <w:rsid w:val="00780192"/>
    <w:rsid w:val="0078036E"/>
    <w:rsid w:val="00780548"/>
    <w:rsid w:val="007806BC"/>
    <w:rsid w:val="00780733"/>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5D8"/>
    <w:rsid w:val="007847DC"/>
    <w:rsid w:val="00784C07"/>
    <w:rsid w:val="00784CD6"/>
    <w:rsid w:val="0078501B"/>
    <w:rsid w:val="00785349"/>
    <w:rsid w:val="007858C9"/>
    <w:rsid w:val="00785D93"/>
    <w:rsid w:val="00785F7E"/>
    <w:rsid w:val="00786494"/>
    <w:rsid w:val="007867CD"/>
    <w:rsid w:val="00786859"/>
    <w:rsid w:val="00786E91"/>
    <w:rsid w:val="00786FB1"/>
    <w:rsid w:val="007873AA"/>
    <w:rsid w:val="00787492"/>
    <w:rsid w:val="00787616"/>
    <w:rsid w:val="007876CF"/>
    <w:rsid w:val="00787A38"/>
    <w:rsid w:val="00787EB8"/>
    <w:rsid w:val="007903C3"/>
    <w:rsid w:val="007904CD"/>
    <w:rsid w:val="0079096A"/>
    <w:rsid w:val="00790981"/>
    <w:rsid w:val="00791A46"/>
    <w:rsid w:val="00791DF7"/>
    <w:rsid w:val="00792428"/>
    <w:rsid w:val="00792DAA"/>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04D"/>
    <w:rsid w:val="007962AB"/>
    <w:rsid w:val="007965B5"/>
    <w:rsid w:val="00796717"/>
    <w:rsid w:val="00796912"/>
    <w:rsid w:val="00796B4C"/>
    <w:rsid w:val="00796BB3"/>
    <w:rsid w:val="00797371"/>
    <w:rsid w:val="007A0332"/>
    <w:rsid w:val="007A0476"/>
    <w:rsid w:val="007A0E5C"/>
    <w:rsid w:val="007A0F8B"/>
    <w:rsid w:val="007A12B9"/>
    <w:rsid w:val="007A1954"/>
    <w:rsid w:val="007A240E"/>
    <w:rsid w:val="007A2A08"/>
    <w:rsid w:val="007A2B26"/>
    <w:rsid w:val="007A2DAB"/>
    <w:rsid w:val="007A2F7A"/>
    <w:rsid w:val="007A3069"/>
    <w:rsid w:val="007A3439"/>
    <w:rsid w:val="007A35A5"/>
    <w:rsid w:val="007A35C4"/>
    <w:rsid w:val="007A3A80"/>
    <w:rsid w:val="007A3F45"/>
    <w:rsid w:val="007A423D"/>
    <w:rsid w:val="007A46D5"/>
    <w:rsid w:val="007A47CE"/>
    <w:rsid w:val="007A4CB2"/>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67B"/>
    <w:rsid w:val="007A79F6"/>
    <w:rsid w:val="007B0300"/>
    <w:rsid w:val="007B081A"/>
    <w:rsid w:val="007B087B"/>
    <w:rsid w:val="007B0A80"/>
    <w:rsid w:val="007B0F1B"/>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8EF"/>
    <w:rsid w:val="007B7D70"/>
    <w:rsid w:val="007B7F8C"/>
    <w:rsid w:val="007B7FB6"/>
    <w:rsid w:val="007C0154"/>
    <w:rsid w:val="007C06D1"/>
    <w:rsid w:val="007C0B00"/>
    <w:rsid w:val="007C11B7"/>
    <w:rsid w:val="007C12A8"/>
    <w:rsid w:val="007C12CF"/>
    <w:rsid w:val="007C12FA"/>
    <w:rsid w:val="007C13DA"/>
    <w:rsid w:val="007C1B2A"/>
    <w:rsid w:val="007C1C26"/>
    <w:rsid w:val="007C1C93"/>
    <w:rsid w:val="007C1FA1"/>
    <w:rsid w:val="007C2107"/>
    <w:rsid w:val="007C2317"/>
    <w:rsid w:val="007C24C6"/>
    <w:rsid w:val="007C28CD"/>
    <w:rsid w:val="007C2999"/>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6F4"/>
    <w:rsid w:val="007C5860"/>
    <w:rsid w:val="007C5904"/>
    <w:rsid w:val="007C5D67"/>
    <w:rsid w:val="007C6034"/>
    <w:rsid w:val="007C60B6"/>
    <w:rsid w:val="007C6821"/>
    <w:rsid w:val="007C6E53"/>
    <w:rsid w:val="007C6E72"/>
    <w:rsid w:val="007C71B1"/>
    <w:rsid w:val="007C72CD"/>
    <w:rsid w:val="007C72D5"/>
    <w:rsid w:val="007C7A6E"/>
    <w:rsid w:val="007C7F97"/>
    <w:rsid w:val="007D060A"/>
    <w:rsid w:val="007D0C15"/>
    <w:rsid w:val="007D17DA"/>
    <w:rsid w:val="007D193F"/>
    <w:rsid w:val="007D1B68"/>
    <w:rsid w:val="007D2F73"/>
    <w:rsid w:val="007D3182"/>
    <w:rsid w:val="007D3231"/>
    <w:rsid w:val="007D37D0"/>
    <w:rsid w:val="007D397B"/>
    <w:rsid w:val="007D39ED"/>
    <w:rsid w:val="007D3B0B"/>
    <w:rsid w:val="007D3D73"/>
    <w:rsid w:val="007D3DE4"/>
    <w:rsid w:val="007D44B4"/>
    <w:rsid w:val="007D4A5C"/>
    <w:rsid w:val="007D4CEF"/>
    <w:rsid w:val="007D4FD1"/>
    <w:rsid w:val="007D5236"/>
    <w:rsid w:val="007D55BD"/>
    <w:rsid w:val="007D5784"/>
    <w:rsid w:val="007D5806"/>
    <w:rsid w:val="007D5CD9"/>
    <w:rsid w:val="007D5D18"/>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9F0"/>
    <w:rsid w:val="007E1BEC"/>
    <w:rsid w:val="007E1D34"/>
    <w:rsid w:val="007E1EA9"/>
    <w:rsid w:val="007E29BF"/>
    <w:rsid w:val="007E46CA"/>
    <w:rsid w:val="007E4B54"/>
    <w:rsid w:val="007E4D63"/>
    <w:rsid w:val="007E4EEA"/>
    <w:rsid w:val="007E4FDD"/>
    <w:rsid w:val="007E60F6"/>
    <w:rsid w:val="007E6391"/>
    <w:rsid w:val="007E6A0B"/>
    <w:rsid w:val="007E6E2C"/>
    <w:rsid w:val="007E6F45"/>
    <w:rsid w:val="007E7E7F"/>
    <w:rsid w:val="007F0A9A"/>
    <w:rsid w:val="007F0AFA"/>
    <w:rsid w:val="007F0E20"/>
    <w:rsid w:val="007F1493"/>
    <w:rsid w:val="007F1B43"/>
    <w:rsid w:val="007F1C40"/>
    <w:rsid w:val="007F1E61"/>
    <w:rsid w:val="007F226B"/>
    <w:rsid w:val="007F24AB"/>
    <w:rsid w:val="007F259D"/>
    <w:rsid w:val="007F2E5C"/>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200"/>
    <w:rsid w:val="008049B5"/>
    <w:rsid w:val="00804C05"/>
    <w:rsid w:val="00804C45"/>
    <w:rsid w:val="00804CE2"/>
    <w:rsid w:val="00805465"/>
    <w:rsid w:val="00805B70"/>
    <w:rsid w:val="00805CB9"/>
    <w:rsid w:val="00805ECD"/>
    <w:rsid w:val="00806440"/>
    <w:rsid w:val="0080655C"/>
    <w:rsid w:val="00806594"/>
    <w:rsid w:val="008065E0"/>
    <w:rsid w:val="00806A0B"/>
    <w:rsid w:val="00806D85"/>
    <w:rsid w:val="008077A2"/>
    <w:rsid w:val="0080793B"/>
    <w:rsid w:val="0080796C"/>
    <w:rsid w:val="00807DDE"/>
    <w:rsid w:val="008100DB"/>
    <w:rsid w:val="008102A5"/>
    <w:rsid w:val="008107B9"/>
    <w:rsid w:val="00810AF0"/>
    <w:rsid w:val="00810B6D"/>
    <w:rsid w:val="00810CC2"/>
    <w:rsid w:val="00810CCB"/>
    <w:rsid w:val="00811173"/>
    <w:rsid w:val="0081127F"/>
    <w:rsid w:val="0081138B"/>
    <w:rsid w:val="008114FB"/>
    <w:rsid w:val="00811549"/>
    <w:rsid w:val="0081206C"/>
    <w:rsid w:val="008122BB"/>
    <w:rsid w:val="008123A1"/>
    <w:rsid w:val="00812550"/>
    <w:rsid w:val="00812CF2"/>
    <w:rsid w:val="00812F2D"/>
    <w:rsid w:val="00812F9B"/>
    <w:rsid w:val="00813075"/>
    <w:rsid w:val="00813174"/>
    <w:rsid w:val="00813492"/>
    <w:rsid w:val="0081384F"/>
    <w:rsid w:val="00813D7B"/>
    <w:rsid w:val="00814174"/>
    <w:rsid w:val="00814AB3"/>
    <w:rsid w:val="00814B5F"/>
    <w:rsid w:val="00814BC7"/>
    <w:rsid w:val="00816560"/>
    <w:rsid w:val="0081689A"/>
    <w:rsid w:val="00816DD2"/>
    <w:rsid w:val="00816FAC"/>
    <w:rsid w:val="00817D9D"/>
    <w:rsid w:val="00820137"/>
    <w:rsid w:val="00821078"/>
    <w:rsid w:val="008213B8"/>
    <w:rsid w:val="0082168A"/>
    <w:rsid w:val="008217A0"/>
    <w:rsid w:val="0082241E"/>
    <w:rsid w:val="008227E3"/>
    <w:rsid w:val="008228D1"/>
    <w:rsid w:val="00822F9F"/>
    <w:rsid w:val="00823132"/>
    <w:rsid w:val="008231DA"/>
    <w:rsid w:val="00823B71"/>
    <w:rsid w:val="00823C24"/>
    <w:rsid w:val="00823DDF"/>
    <w:rsid w:val="0082416E"/>
    <w:rsid w:val="00824386"/>
    <w:rsid w:val="0082566C"/>
    <w:rsid w:val="00825CFD"/>
    <w:rsid w:val="00826704"/>
    <w:rsid w:val="0082675A"/>
    <w:rsid w:val="00826C8E"/>
    <w:rsid w:val="00827097"/>
    <w:rsid w:val="008270EB"/>
    <w:rsid w:val="008271D3"/>
    <w:rsid w:val="0082778F"/>
    <w:rsid w:val="008277A2"/>
    <w:rsid w:val="008279DB"/>
    <w:rsid w:val="00827BEE"/>
    <w:rsid w:val="00827FFB"/>
    <w:rsid w:val="00830285"/>
    <w:rsid w:val="008302AA"/>
    <w:rsid w:val="008303EE"/>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235"/>
    <w:rsid w:val="008334F7"/>
    <w:rsid w:val="00833AE1"/>
    <w:rsid w:val="00833EEC"/>
    <w:rsid w:val="008343DA"/>
    <w:rsid w:val="00834901"/>
    <w:rsid w:val="00834AE1"/>
    <w:rsid w:val="008352E5"/>
    <w:rsid w:val="00835704"/>
    <w:rsid w:val="00835FCC"/>
    <w:rsid w:val="008365DB"/>
    <w:rsid w:val="00836839"/>
    <w:rsid w:val="00836B16"/>
    <w:rsid w:val="00836D94"/>
    <w:rsid w:val="00837046"/>
    <w:rsid w:val="00837360"/>
    <w:rsid w:val="008406FF"/>
    <w:rsid w:val="0084081F"/>
    <w:rsid w:val="008409F1"/>
    <w:rsid w:val="00840A25"/>
    <w:rsid w:val="00840F52"/>
    <w:rsid w:val="0084128E"/>
    <w:rsid w:val="0084133B"/>
    <w:rsid w:val="0084141F"/>
    <w:rsid w:val="008416B2"/>
    <w:rsid w:val="008416C8"/>
    <w:rsid w:val="00841A0D"/>
    <w:rsid w:val="00841A39"/>
    <w:rsid w:val="00841D0A"/>
    <w:rsid w:val="008420AB"/>
    <w:rsid w:val="008423ED"/>
    <w:rsid w:val="00842A98"/>
    <w:rsid w:val="00843CF0"/>
    <w:rsid w:val="00843F97"/>
    <w:rsid w:val="0084409E"/>
    <w:rsid w:val="008441CD"/>
    <w:rsid w:val="00844257"/>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423"/>
    <w:rsid w:val="008476E5"/>
    <w:rsid w:val="00847A52"/>
    <w:rsid w:val="00847A60"/>
    <w:rsid w:val="008500EF"/>
    <w:rsid w:val="0085064F"/>
    <w:rsid w:val="008507A2"/>
    <w:rsid w:val="0085228F"/>
    <w:rsid w:val="0085236E"/>
    <w:rsid w:val="00852929"/>
    <w:rsid w:val="00853052"/>
    <w:rsid w:val="00853080"/>
    <w:rsid w:val="00853A32"/>
    <w:rsid w:val="0085439F"/>
    <w:rsid w:val="008547A4"/>
    <w:rsid w:val="008549F3"/>
    <w:rsid w:val="00854B79"/>
    <w:rsid w:val="00854C37"/>
    <w:rsid w:val="00854EDD"/>
    <w:rsid w:val="00855ABB"/>
    <w:rsid w:val="00855E17"/>
    <w:rsid w:val="00856610"/>
    <w:rsid w:val="00856841"/>
    <w:rsid w:val="00856969"/>
    <w:rsid w:val="00856A15"/>
    <w:rsid w:val="00856BD5"/>
    <w:rsid w:val="008572BF"/>
    <w:rsid w:val="008574A0"/>
    <w:rsid w:val="008577D4"/>
    <w:rsid w:val="00857F2E"/>
    <w:rsid w:val="0086037A"/>
    <w:rsid w:val="0086043C"/>
    <w:rsid w:val="008608F8"/>
    <w:rsid w:val="00860B37"/>
    <w:rsid w:val="00860C0B"/>
    <w:rsid w:val="00861093"/>
    <w:rsid w:val="00861433"/>
    <w:rsid w:val="00861592"/>
    <w:rsid w:val="00861884"/>
    <w:rsid w:val="00861F78"/>
    <w:rsid w:val="00861FE7"/>
    <w:rsid w:val="00862361"/>
    <w:rsid w:val="0086237A"/>
    <w:rsid w:val="0086270E"/>
    <w:rsid w:val="00862886"/>
    <w:rsid w:val="0086297A"/>
    <w:rsid w:val="00862AC6"/>
    <w:rsid w:val="008632BF"/>
    <w:rsid w:val="00863427"/>
    <w:rsid w:val="0086446E"/>
    <w:rsid w:val="0086458E"/>
    <w:rsid w:val="008645CA"/>
    <w:rsid w:val="00864610"/>
    <w:rsid w:val="00864701"/>
    <w:rsid w:val="00864902"/>
    <w:rsid w:val="008649B9"/>
    <w:rsid w:val="00864AD8"/>
    <w:rsid w:val="008658C3"/>
    <w:rsid w:val="00865B89"/>
    <w:rsid w:val="00865CEB"/>
    <w:rsid w:val="00865DDF"/>
    <w:rsid w:val="00865FCD"/>
    <w:rsid w:val="0086615E"/>
    <w:rsid w:val="0086635B"/>
    <w:rsid w:val="0086646A"/>
    <w:rsid w:val="008664E7"/>
    <w:rsid w:val="008669EE"/>
    <w:rsid w:val="00866B0E"/>
    <w:rsid w:val="0086723C"/>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371"/>
    <w:rsid w:val="008725C1"/>
    <w:rsid w:val="00872732"/>
    <w:rsid w:val="008727A2"/>
    <w:rsid w:val="008730B4"/>
    <w:rsid w:val="008733B7"/>
    <w:rsid w:val="00873A22"/>
    <w:rsid w:val="008741F3"/>
    <w:rsid w:val="0087421A"/>
    <w:rsid w:val="008743CC"/>
    <w:rsid w:val="008744C0"/>
    <w:rsid w:val="00874517"/>
    <w:rsid w:val="00874D35"/>
    <w:rsid w:val="00874EFD"/>
    <w:rsid w:val="00874F54"/>
    <w:rsid w:val="00875670"/>
    <w:rsid w:val="00875AC8"/>
    <w:rsid w:val="00875CD0"/>
    <w:rsid w:val="00875E12"/>
    <w:rsid w:val="00875FDA"/>
    <w:rsid w:val="008761CE"/>
    <w:rsid w:val="008762A3"/>
    <w:rsid w:val="00877151"/>
    <w:rsid w:val="008779D6"/>
    <w:rsid w:val="00877F9F"/>
    <w:rsid w:val="0088086B"/>
    <w:rsid w:val="008809FD"/>
    <w:rsid w:val="00880A86"/>
    <w:rsid w:val="00880A97"/>
    <w:rsid w:val="00880CC2"/>
    <w:rsid w:val="008810AC"/>
    <w:rsid w:val="00881422"/>
    <w:rsid w:val="008814DE"/>
    <w:rsid w:val="0088159C"/>
    <w:rsid w:val="008819C6"/>
    <w:rsid w:val="00881A16"/>
    <w:rsid w:val="00882868"/>
    <w:rsid w:val="00882999"/>
    <w:rsid w:val="00882D83"/>
    <w:rsid w:val="008838EE"/>
    <w:rsid w:val="008843A1"/>
    <w:rsid w:val="0088468F"/>
    <w:rsid w:val="00884762"/>
    <w:rsid w:val="00884B35"/>
    <w:rsid w:val="00884BEF"/>
    <w:rsid w:val="00884CFF"/>
    <w:rsid w:val="00884EFA"/>
    <w:rsid w:val="008850B3"/>
    <w:rsid w:val="00885728"/>
    <w:rsid w:val="008857B8"/>
    <w:rsid w:val="008864DA"/>
    <w:rsid w:val="0088673F"/>
    <w:rsid w:val="00887189"/>
    <w:rsid w:val="00887427"/>
    <w:rsid w:val="0088788E"/>
    <w:rsid w:val="00887AE2"/>
    <w:rsid w:val="00887E1C"/>
    <w:rsid w:val="00890465"/>
    <w:rsid w:val="0089065B"/>
    <w:rsid w:val="0089068F"/>
    <w:rsid w:val="00890C33"/>
    <w:rsid w:val="00890DB8"/>
    <w:rsid w:val="00891178"/>
    <w:rsid w:val="0089119F"/>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431"/>
    <w:rsid w:val="00893931"/>
    <w:rsid w:val="00893A80"/>
    <w:rsid w:val="00893C65"/>
    <w:rsid w:val="00893DF5"/>
    <w:rsid w:val="008942CC"/>
    <w:rsid w:val="008945D4"/>
    <w:rsid w:val="00894FF7"/>
    <w:rsid w:val="00895215"/>
    <w:rsid w:val="0089527B"/>
    <w:rsid w:val="00895297"/>
    <w:rsid w:val="008953B8"/>
    <w:rsid w:val="00895766"/>
    <w:rsid w:val="00895C09"/>
    <w:rsid w:val="00895DBC"/>
    <w:rsid w:val="00896059"/>
    <w:rsid w:val="00896139"/>
    <w:rsid w:val="00896631"/>
    <w:rsid w:val="0089683F"/>
    <w:rsid w:val="008972ED"/>
    <w:rsid w:val="0089737D"/>
    <w:rsid w:val="00897AC8"/>
    <w:rsid w:val="00897B5D"/>
    <w:rsid w:val="00897EA9"/>
    <w:rsid w:val="00897FB9"/>
    <w:rsid w:val="008A05EA"/>
    <w:rsid w:val="008A07C8"/>
    <w:rsid w:val="008A0E5A"/>
    <w:rsid w:val="008A1052"/>
    <w:rsid w:val="008A111B"/>
    <w:rsid w:val="008A1F32"/>
    <w:rsid w:val="008A224A"/>
    <w:rsid w:val="008A256C"/>
    <w:rsid w:val="008A26F7"/>
    <w:rsid w:val="008A2960"/>
    <w:rsid w:val="008A2A08"/>
    <w:rsid w:val="008A2B23"/>
    <w:rsid w:val="008A2C81"/>
    <w:rsid w:val="008A2D52"/>
    <w:rsid w:val="008A2E55"/>
    <w:rsid w:val="008A31BD"/>
    <w:rsid w:val="008A354B"/>
    <w:rsid w:val="008A35C5"/>
    <w:rsid w:val="008A36B2"/>
    <w:rsid w:val="008A36ED"/>
    <w:rsid w:val="008A3750"/>
    <w:rsid w:val="008A37E6"/>
    <w:rsid w:val="008A3834"/>
    <w:rsid w:val="008A39BA"/>
    <w:rsid w:val="008A4597"/>
    <w:rsid w:val="008A4A01"/>
    <w:rsid w:val="008A4B4F"/>
    <w:rsid w:val="008A4D16"/>
    <w:rsid w:val="008A4F15"/>
    <w:rsid w:val="008A5330"/>
    <w:rsid w:val="008A5D14"/>
    <w:rsid w:val="008A6265"/>
    <w:rsid w:val="008A6877"/>
    <w:rsid w:val="008A69A2"/>
    <w:rsid w:val="008A6B23"/>
    <w:rsid w:val="008A6C8B"/>
    <w:rsid w:val="008A71DC"/>
    <w:rsid w:val="008A74D0"/>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1B"/>
    <w:rsid w:val="008B3BA4"/>
    <w:rsid w:val="008B4107"/>
    <w:rsid w:val="008B42E0"/>
    <w:rsid w:val="008B46AE"/>
    <w:rsid w:val="008B486A"/>
    <w:rsid w:val="008B4B8F"/>
    <w:rsid w:val="008B4EDB"/>
    <w:rsid w:val="008B5814"/>
    <w:rsid w:val="008B5903"/>
    <w:rsid w:val="008B5934"/>
    <w:rsid w:val="008B5945"/>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0E17"/>
    <w:rsid w:val="008C11AA"/>
    <w:rsid w:val="008C12D7"/>
    <w:rsid w:val="008C16CE"/>
    <w:rsid w:val="008C18D6"/>
    <w:rsid w:val="008C1E43"/>
    <w:rsid w:val="008C1E7B"/>
    <w:rsid w:val="008C264D"/>
    <w:rsid w:val="008C2817"/>
    <w:rsid w:val="008C29E3"/>
    <w:rsid w:val="008C2A66"/>
    <w:rsid w:val="008C2B94"/>
    <w:rsid w:val="008C2F35"/>
    <w:rsid w:val="008C2F59"/>
    <w:rsid w:val="008C35EB"/>
    <w:rsid w:val="008C361E"/>
    <w:rsid w:val="008C39FD"/>
    <w:rsid w:val="008C3E00"/>
    <w:rsid w:val="008C4189"/>
    <w:rsid w:val="008C442B"/>
    <w:rsid w:val="008C452D"/>
    <w:rsid w:val="008C4826"/>
    <w:rsid w:val="008C4DC9"/>
    <w:rsid w:val="008C4E78"/>
    <w:rsid w:val="008C56D9"/>
    <w:rsid w:val="008C5910"/>
    <w:rsid w:val="008C592A"/>
    <w:rsid w:val="008C5D3D"/>
    <w:rsid w:val="008C62A2"/>
    <w:rsid w:val="008C654E"/>
    <w:rsid w:val="008C6825"/>
    <w:rsid w:val="008C6E85"/>
    <w:rsid w:val="008C6EBD"/>
    <w:rsid w:val="008C6EE1"/>
    <w:rsid w:val="008C7173"/>
    <w:rsid w:val="008C728F"/>
    <w:rsid w:val="008C7446"/>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2E0"/>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A46"/>
    <w:rsid w:val="008D7D17"/>
    <w:rsid w:val="008D7EA7"/>
    <w:rsid w:val="008E0091"/>
    <w:rsid w:val="008E00C0"/>
    <w:rsid w:val="008E0E0E"/>
    <w:rsid w:val="008E15F9"/>
    <w:rsid w:val="008E18D4"/>
    <w:rsid w:val="008E1DAF"/>
    <w:rsid w:val="008E1E82"/>
    <w:rsid w:val="008E2636"/>
    <w:rsid w:val="008E267C"/>
    <w:rsid w:val="008E2A8A"/>
    <w:rsid w:val="008E2AAF"/>
    <w:rsid w:val="008E2AD6"/>
    <w:rsid w:val="008E2BD0"/>
    <w:rsid w:val="008E2C53"/>
    <w:rsid w:val="008E2D00"/>
    <w:rsid w:val="008E3F0D"/>
    <w:rsid w:val="008E4189"/>
    <w:rsid w:val="008E4501"/>
    <w:rsid w:val="008E460C"/>
    <w:rsid w:val="008E46F6"/>
    <w:rsid w:val="008E4714"/>
    <w:rsid w:val="008E4B46"/>
    <w:rsid w:val="008E4D47"/>
    <w:rsid w:val="008E54CF"/>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AB7"/>
    <w:rsid w:val="008F2B37"/>
    <w:rsid w:val="008F2C3D"/>
    <w:rsid w:val="008F33F9"/>
    <w:rsid w:val="008F3452"/>
    <w:rsid w:val="008F38F9"/>
    <w:rsid w:val="008F3F2D"/>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2C4"/>
    <w:rsid w:val="00901304"/>
    <w:rsid w:val="0090148A"/>
    <w:rsid w:val="00901502"/>
    <w:rsid w:val="0090172C"/>
    <w:rsid w:val="00901758"/>
    <w:rsid w:val="00901773"/>
    <w:rsid w:val="009017CF"/>
    <w:rsid w:val="00901A22"/>
    <w:rsid w:val="00901ABB"/>
    <w:rsid w:val="00902BCA"/>
    <w:rsid w:val="00903007"/>
    <w:rsid w:val="009035BC"/>
    <w:rsid w:val="00903D31"/>
    <w:rsid w:val="00903ECE"/>
    <w:rsid w:val="00904407"/>
    <w:rsid w:val="009047DD"/>
    <w:rsid w:val="00905244"/>
    <w:rsid w:val="00905389"/>
    <w:rsid w:val="00905AE9"/>
    <w:rsid w:val="00905FAD"/>
    <w:rsid w:val="009061DC"/>
    <w:rsid w:val="00906351"/>
    <w:rsid w:val="0090653D"/>
    <w:rsid w:val="0090656C"/>
    <w:rsid w:val="009069BF"/>
    <w:rsid w:val="00906BBE"/>
    <w:rsid w:val="00906C07"/>
    <w:rsid w:val="00910047"/>
    <w:rsid w:val="0091066F"/>
    <w:rsid w:val="00910A88"/>
    <w:rsid w:val="00910F6B"/>
    <w:rsid w:val="00911A18"/>
    <w:rsid w:val="00911BC1"/>
    <w:rsid w:val="00911EA2"/>
    <w:rsid w:val="0091224D"/>
    <w:rsid w:val="00912492"/>
    <w:rsid w:val="00912D40"/>
    <w:rsid w:val="00913139"/>
    <w:rsid w:val="009131B3"/>
    <w:rsid w:val="0091382C"/>
    <w:rsid w:val="00913DBC"/>
    <w:rsid w:val="0091410B"/>
    <w:rsid w:val="00914375"/>
    <w:rsid w:val="00914584"/>
    <w:rsid w:val="00914586"/>
    <w:rsid w:val="0091477F"/>
    <w:rsid w:val="00914D99"/>
    <w:rsid w:val="00915077"/>
    <w:rsid w:val="00915350"/>
    <w:rsid w:val="00915782"/>
    <w:rsid w:val="009159A3"/>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4D3F"/>
    <w:rsid w:val="0092510F"/>
    <w:rsid w:val="00925547"/>
    <w:rsid w:val="0092555D"/>
    <w:rsid w:val="009257CD"/>
    <w:rsid w:val="009258DA"/>
    <w:rsid w:val="00925A1D"/>
    <w:rsid w:val="00925B6E"/>
    <w:rsid w:val="00926136"/>
    <w:rsid w:val="009261C0"/>
    <w:rsid w:val="009262A1"/>
    <w:rsid w:val="009265E2"/>
    <w:rsid w:val="00926D79"/>
    <w:rsid w:val="00926E75"/>
    <w:rsid w:val="0092710B"/>
    <w:rsid w:val="0092774A"/>
    <w:rsid w:val="00927A56"/>
    <w:rsid w:val="00927E7B"/>
    <w:rsid w:val="00927FD5"/>
    <w:rsid w:val="009301CC"/>
    <w:rsid w:val="009306F4"/>
    <w:rsid w:val="009307A9"/>
    <w:rsid w:val="00930F7D"/>
    <w:rsid w:val="00931040"/>
    <w:rsid w:val="00931295"/>
    <w:rsid w:val="0093135B"/>
    <w:rsid w:val="009314AF"/>
    <w:rsid w:val="00931939"/>
    <w:rsid w:val="00931A40"/>
    <w:rsid w:val="009328DB"/>
    <w:rsid w:val="00932B8B"/>
    <w:rsid w:val="00932BAB"/>
    <w:rsid w:val="00932F02"/>
    <w:rsid w:val="009333CF"/>
    <w:rsid w:val="009336FD"/>
    <w:rsid w:val="00933810"/>
    <w:rsid w:val="00934630"/>
    <w:rsid w:val="00934EEE"/>
    <w:rsid w:val="009350DB"/>
    <w:rsid w:val="009350E7"/>
    <w:rsid w:val="00935197"/>
    <w:rsid w:val="0093531F"/>
    <w:rsid w:val="009353D5"/>
    <w:rsid w:val="00935500"/>
    <w:rsid w:val="009363E2"/>
    <w:rsid w:val="00936799"/>
    <w:rsid w:val="009368AF"/>
    <w:rsid w:val="00936AA8"/>
    <w:rsid w:val="00936C8D"/>
    <w:rsid w:val="00936E67"/>
    <w:rsid w:val="00936FB4"/>
    <w:rsid w:val="00937454"/>
    <w:rsid w:val="009374D2"/>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3D3C"/>
    <w:rsid w:val="00943F62"/>
    <w:rsid w:val="0094436F"/>
    <w:rsid w:val="00944394"/>
    <w:rsid w:val="009445B7"/>
    <w:rsid w:val="009447E2"/>
    <w:rsid w:val="00944E86"/>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0EED"/>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8E0"/>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0754"/>
    <w:rsid w:val="00961075"/>
    <w:rsid w:val="00961885"/>
    <w:rsid w:val="00961CAA"/>
    <w:rsid w:val="00961E6C"/>
    <w:rsid w:val="0096222E"/>
    <w:rsid w:val="0096273D"/>
    <w:rsid w:val="00962A12"/>
    <w:rsid w:val="00962D45"/>
    <w:rsid w:val="00962EE2"/>
    <w:rsid w:val="00963982"/>
    <w:rsid w:val="00963CBC"/>
    <w:rsid w:val="0096429E"/>
    <w:rsid w:val="00964353"/>
    <w:rsid w:val="0096489D"/>
    <w:rsid w:val="00964FFE"/>
    <w:rsid w:val="00965335"/>
    <w:rsid w:val="00965494"/>
    <w:rsid w:val="009658E8"/>
    <w:rsid w:val="009660A8"/>
    <w:rsid w:val="009661A4"/>
    <w:rsid w:val="009668EF"/>
    <w:rsid w:val="00966CDD"/>
    <w:rsid w:val="00967029"/>
    <w:rsid w:val="00967342"/>
    <w:rsid w:val="0096774D"/>
    <w:rsid w:val="009678D2"/>
    <w:rsid w:val="00967AF1"/>
    <w:rsid w:val="00967D80"/>
    <w:rsid w:val="00970454"/>
    <w:rsid w:val="009708C5"/>
    <w:rsid w:val="00971567"/>
    <w:rsid w:val="00971D40"/>
    <w:rsid w:val="00971D84"/>
    <w:rsid w:val="00971E85"/>
    <w:rsid w:val="00971E93"/>
    <w:rsid w:val="00972F58"/>
    <w:rsid w:val="00973664"/>
    <w:rsid w:val="009736FE"/>
    <w:rsid w:val="0097387C"/>
    <w:rsid w:val="00973A4D"/>
    <w:rsid w:val="00973B72"/>
    <w:rsid w:val="009740E8"/>
    <w:rsid w:val="00974254"/>
    <w:rsid w:val="00974578"/>
    <w:rsid w:val="009747E4"/>
    <w:rsid w:val="009748FC"/>
    <w:rsid w:val="0097490D"/>
    <w:rsid w:val="00975197"/>
    <w:rsid w:val="00975587"/>
    <w:rsid w:val="00975622"/>
    <w:rsid w:val="00975D20"/>
    <w:rsid w:val="009760D9"/>
    <w:rsid w:val="0097628F"/>
    <w:rsid w:val="0097659A"/>
    <w:rsid w:val="00976D7C"/>
    <w:rsid w:val="00977291"/>
    <w:rsid w:val="0097748C"/>
    <w:rsid w:val="0097799B"/>
    <w:rsid w:val="00977A62"/>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759"/>
    <w:rsid w:val="0099395D"/>
    <w:rsid w:val="0099396F"/>
    <w:rsid w:val="00993C3D"/>
    <w:rsid w:val="00993E5A"/>
    <w:rsid w:val="00994025"/>
    <w:rsid w:val="009947EB"/>
    <w:rsid w:val="00994DC0"/>
    <w:rsid w:val="00994E14"/>
    <w:rsid w:val="00994EDC"/>
    <w:rsid w:val="00995038"/>
    <w:rsid w:val="00995600"/>
    <w:rsid w:val="009958C1"/>
    <w:rsid w:val="009959C9"/>
    <w:rsid w:val="00995F17"/>
    <w:rsid w:val="0099607B"/>
    <w:rsid w:val="00996E4E"/>
    <w:rsid w:val="00996E55"/>
    <w:rsid w:val="00996EB9"/>
    <w:rsid w:val="009A00E9"/>
    <w:rsid w:val="009A07FB"/>
    <w:rsid w:val="009A090D"/>
    <w:rsid w:val="009A1235"/>
    <w:rsid w:val="009A17BA"/>
    <w:rsid w:val="009A193D"/>
    <w:rsid w:val="009A1942"/>
    <w:rsid w:val="009A1D14"/>
    <w:rsid w:val="009A2152"/>
    <w:rsid w:val="009A26CB"/>
    <w:rsid w:val="009A276A"/>
    <w:rsid w:val="009A2A2C"/>
    <w:rsid w:val="009A3334"/>
    <w:rsid w:val="009A3559"/>
    <w:rsid w:val="009A3A3A"/>
    <w:rsid w:val="009A3C61"/>
    <w:rsid w:val="009A3E6B"/>
    <w:rsid w:val="009A45EB"/>
    <w:rsid w:val="009A5392"/>
    <w:rsid w:val="009A5536"/>
    <w:rsid w:val="009A5837"/>
    <w:rsid w:val="009A5DC9"/>
    <w:rsid w:val="009A5E3D"/>
    <w:rsid w:val="009A5F17"/>
    <w:rsid w:val="009A5FBA"/>
    <w:rsid w:val="009A6126"/>
    <w:rsid w:val="009A646D"/>
    <w:rsid w:val="009A6A39"/>
    <w:rsid w:val="009A6A6D"/>
    <w:rsid w:val="009A6BC2"/>
    <w:rsid w:val="009A6BF4"/>
    <w:rsid w:val="009A73FD"/>
    <w:rsid w:val="009A78B1"/>
    <w:rsid w:val="009A79F3"/>
    <w:rsid w:val="009A7FC2"/>
    <w:rsid w:val="009B007C"/>
    <w:rsid w:val="009B06B7"/>
    <w:rsid w:val="009B0BA4"/>
    <w:rsid w:val="009B1101"/>
    <w:rsid w:val="009B1C75"/>
    <w:rsid w:val="009B1CBA"/>
    <w:rsid w:val="009B22AA"/>
    <w:rsid w:val="009B2458"/>
    <w:rsid w:val="009B2B75"/>
    <w:rsid w:val="009B2CC7"/>
    <w:rsid w:val="009B2E8E"/>
    <w:rsid w:val="009B366D"/>
    <w:rsid w:val="009B376D"/>
    <w:rsid w:val="009B39F8"/>
    <w:rsid w:val="009B3ECE"/>
    <w:rsid w:val="009B41C3"/>
    <w:rsid w:val="009B432A"/>
    <w:rsid w:val="009B44E2"/>
    <w:rsid w:val="009B44F2"/>
    <w:rsid w:val="009B4A59"/>
    <w:rsid w:val="009B4A8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99D"/>
    <w:rsid w:val="009C4FDB"/>
    <w:rsid w:val="009C514D"/>
    <w:rsid w:val="009C57EE"/>
    <w:rsid w:val="009C57FA"/>
    <w:rsid w:val="009C59D6"/>
    <w:rsid w:val="009C6712"/>
    <w:rsid w:val="009C6C48"/>
    <w:rsid w:val="009C6D29"/>
    <w:rsid w:val="009C7065"/>
    <w:rsid w:val="009C736D"/>
    <w:rsid w:val="009C76C5"/>
    <w:rsid w:val="009C7A48"/>
    <w:rsid w:val="009C7CB1"/>
    <w:rsid w:val="009C7D43"/>
    <w:rsid w:val="009C7DE1"/>
    <w:rsid w:val="009D068B"/>
    <w:rsid w:val="009D0B4C"/>
    <w:rsid w:val="009D0C72"/>
    <w:rsid w:val="009D0F71"/>
    <w:rsid w:val="009D1443"/>
    <w:rsid w:val="009D150D"/>
    <w:rsid w:val="009D32F8"/>
    <w:rsid w:val="009D3BA2"/>
    <w:rsid w:val="009D3D14"/>
    <w:rsid w:val="009D420A"/>
    <w:rsid w:val="009D4234"/>
    <w:rsid w:val="009D4284"/>
    <w:rsid w:val="009D4361"/>
    <w:rsid w:val="009D4396"/>
    <w:rsid w:val="009D4554"/>
    <w:rsid w:val="009D4848"/>
    <w:rsid w:val="009D4F90"/>
    <w:rsid w:val="009D6578"/>
    <w:rsid w:val="009D762C"/>
    <w:rsid w:val="009D7A3D"/>
    <w:rsid w:val="009D7A3E"/>
    <w:rsid w:val="009D7F0A"/>
    <w:rsid w:val="009E00A8"/>
    <w:rsid w:val="009E0167"/>
    <w:rsid w:val="009E06EC"/>
    <w:rsid w:val="009E0BF3"/>
    <w:rsid w:val="009E109C"/>
    <w:rsid w:val="009E1A09"/>
    <w:rsid w:val="009E1E12"/>
    <w:rsid w:val="009E2B09"/>
    <w:rsid w:val="009E2BD2"/>
    <w:rsid w:val="009E2F53"/>
    <w:rsid w:val="009E3C13"/>
    <w:rsid w:val="009E3CEA"/>
    <w:rsid w:val="009E3FED"/>
    <w:rsid w:val="009E4265"/>
    <w:rsid w:val="009E43B4"/>
    <w:rsid w:val="009E49F7"/>
    <w:rsid w:val="009E4BAD"/>
    <w:rsid w:val="009E50C6"/>
    <w:rsid w:val="009E569D"/>
    <w:rsid w:val="009E5CF6"/>
    <w:rsid w:val="009E608E"/>
    <w:rsid w:val="009E6101"/>
    <w:rsid w:val="009E6C63"/>
    <w:rsid w:val="009E6C75"/>
    <w:rsid w:val="009E748D"/>
    <w:rsid w:val="009E7CA5"/>
    <w:rsid w:val="009E7D36"/>
    <w:rsid w:val="009F0065"/>
    <w:rsid w:val="009F0075"/>
    <w:rsid w:val="009F0085"/>
    <w:rsid w:val="009F0736"/>
    <w:rsid w:val="009F17E5"/>
    <w:rsid w:val="009F21DD"/>
    <w:rsid w:val="009F2901"/>
    <w:rsid w:val="009F2F03"/>
    <w:rsid w:val="009F2F1F"/>
    <w:rsid w:val="009F2F53"/>
    <w:rsid w:val="009F2FC5"/>
    <w:rsid w:val="009F303F"/>
    <w:rsid w:val="009F3287"/>
    <w:rsid w:val="009F3AE4"/>
    <w:rsid w:val="009F40C7"/>
    <w:rsid w:val="009F472A"/>
    <w:rsid w:val="009F4BDB"/>
    <w:rsid w:val="009F5902"/>
    <w:rsid w:val="009F5A20"/>
    <w:rsid w:val="009F5BB4"/>
    <w:rsid w:val="009F6657"/>
    <w:rsid w:val="009F6677"/>
    <w:rsid w:val="009F6A56"/>
    <w:rsid w:val="009F6CBE"/>
    <w:rsid w:val="009F6E3E"/>
    <w:rsid w:val="00A002E8"/>
    <w:rsid w:val="00A00320"/>
    <w:rsid w:val="00A00B84"/>
    <w:rsid w:val="00A00CA4"/>
    <w:rsid w:val="00A01041"/>
    <w:rsid w:val="00A01189"/>
    <w:rsid w:val="00A015EA"/>
    <w:rsid w:val="00A01D9D"/>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3F3"/>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1D21"/>
    <w:rsid w:val="00A1251B"/>
    <w:rsid w:val="00A1261A"/>
    <w:rsid w:val="00A129E4"/>
    <w:rsid w:val="00A12AD8"/>
    <w:rsid w:val="00A12B34"/>
    <w:rsid w:val="00A13160"/>
    <w:rsid w:val="00A1345C"/>
    <w:rsid w:val="00A1372C"/>
    <w:rsid w:val="00A13B3E"/>
    <w:rsid w:val="00A14149"/>
    <w:rsid w:val="00A14259"/>
    <w:rsid w:val="00A143A6"/>
    <w:rsid w:val="00A14A99"/>
    <w:rsid w:val="00A14F5D"/>
    <w:rsid w:val="00A15C8E"/>
    <w:rsid w:val="00A15D90"/>
    <w:rsid w:val="00A162BB"/>
    <w:rsid w:val="00A1697E"/>
    <w:rsid w:val="00A16A91"/>
    <w:rsid w:val="00A16C74"/>
    <w:rsid w:val="00A17482"/>
    <w:rsid w:val="00A1755C"/>
    <w:rsid w:val="00A175A9"/>
    <w:rsid w:val="00A17B17"/>
    <w:rsid w:val="00A17B22"/>
    <w:rsid w:val="00A20050"/>
    <w:rsid w:val="00A20442"/>
    <w:rsid w:val="00A20DCD"/>
    <w:rsid w:val="00A211C1"/>
    <w:rsid w:val="00A21A8D"/>
    <w:rsid w:val="00A21E85"/>
    <w:rsid w:val="00A22321"/>
    <w:rsid w:val="00A2264C"/>
    <w:rsid w:val="00A22935"/>
    <w:rsid w:val="00A22951"/>
    <w:rsid w:val="00A22963"/>
    <w:rsid w:val="00A22A4B"/>
    <w:rsid w:val="00A22DAE"/>
    <w:rsid w:val="00A231DE"/>
    <w:rsid w:val="00A248CD"/>
    <w:rsid w:val="00A24B29"/>
    <w:rsid w:val="00A26063"/>
    <w:rsid w:val="00A26642"/>
    <w:rsid w:val="00A27E59"/>
    <w:rsid w:val="00A305AA"/>
    <w:rsid w:val="00A308AC"/>
    <w:rsid w:val="00A3094A"/>
    <w:rsid w:val="00A30A31"/>
    <w:rsid w:val="00A30A4E"/>
    <w:rsid w:val="00A31872"/>
    <w:rsid w:val="00A31939"/>
    <w:rsid w:val="00A319D1"/>
    <w:rsid w:val="00A31DD4"/>
    <w:rsid w:val="00A31EA6"/>
    <w:rsid w:val="00A324CE"/>
    <w:rsid w:val="00A32AA0"/>
    <w:rsid w:val="00A32D2C"/>
    <w:rsid w:val="00A3342E"/>
    <w:rsid w:val="00A3372A"/>
    <w:rsid w:val="00A337A8"/>
    <w:rsid w:val="00A33915"/>
    <w:rsid w:val="00A33BAC"/>
    <w:rsid w:val="00A345B9"/>
    <w:rsid w:val="00A347A7"/>
    <w:rsid w:val="00A34E79"/>
    <w:rsid w:val="00A35BFE"/>
    <w:rsid w:val="00A35C9D"/>
    <w:rsid w:val="00A35F38"/>
    <w:rsid w:val="00A3610B"/>
    <w:rsid w:val="00A3652E"/>
    <w:rsid w:val="00A36570"/>
    <w:rsid w:val="00A36A53"/>
    <w:rsid w:val="00A36BCD"/>
    <w:rsid w:val="00A37470"/>
    <w:rsid w:val="00A3750F"/>
    <w:rsid w:val="00A37776"/>
    <w:rsid w:val="00A40559"/>
    <w:rsid w:val="00A405BE"/>
    <w:rsid w:val="00A40621"/>
    <w:rsid w:val="00A41939"/>
    <w:rsid w:val="00A41E82"/>
    <w:rsid w:val="00A42687"/>
    <w:rsid w:val="00A42A6D"/>
    <w:rsid w:val="00A42E09"/>
    <w:rsid w:val="00A434A3"/>
    <w:rsid w:val="00A43E97"/>
    <w:rsid w:val="00A44D61"/>
    <w:rsid w:val="00A4502F"/>
    <w:rsid w:val="00A45224"/>
    <w:rsid w:val="00A45406"/>
    <w:rsid w:val="00A454C1"/>
    <w:rsid w:val="00A455B1"/>
    <w:rsid w:val="00A4583D"/>
    <w:rsid w:val="00A4598C"/>
    <w:rsid w:val="00A45C8C"/>
    <w:rsid w:val="00A45F0E"/>
    <w:rsid w:val="00A45FAA"/>
    <w:rsid w:val="00A463CB"/>
    <w:rsid w:val="00A4677A"/>
    <w:rsid w:val="00A46C5B"/>
    <w:rsid w:val="00A46EDE"/>
    <w:rsid w:val="00A47507"/>
    <w:rsid w:val="00A47D1E"/>
    <w:rsid w:val="00A47EBB"/>
    <w:rsid w:val="00A5023F"/>
    <w:rsid w:val="00A503F5"/>
    <w:rsid w:val="00A50797"/>
    <w:rsid w:val="00A50C95"/>
    <w:rsid w:val="00A50FBF"/>
    <w:rsid w:val="00A51A13"/>
    <w:rsid w:val="00A52136"/>
    <w:rsid w:val="00A521E3"/>
    <w:rsid w:val="00A5282C"/>
    <w:rsid w:val="00A5288F"/>
    <w:rsid w:val="00A53193"/>
    <w:rsid w:val="00A5323A"/>
    <w:rsid w:val="00A53249"/>
    <w:rsid w:val="00A53299"/>
    <w:rsid w:val="00A534D6"/>
    <w:rsid w:val="00A53AC9"/>
    <w:rsid w:val="00A53BBC"/>
    <w:rsid w:val="00A53D6C"/>
    <w:rsid w:val="00A53E61"/>
    <w:rsid w:val="00A5480B"/>
    <w:rsid w:val="00A54DB1"/>
    <w:rsid w:val="00A54FCC"/>
    <w:rsid w:val="00A553DA"/>
    <w:rsid w:val="00A55A3E"/>
    <w:rsid w:val="00A55AA1"/>
    <w:rsid w:val="00A55CA5"/>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27B"/>
    <w:rsid w:val="00A614D3"/>
    <w:rsid w:val="00A61D86"/>
    <w:rsid w:val="00A61E81"/>
    <w:rsid w:val="00A62E0C"/>
    <w:rsid w:val="00A62FDF"/>
    <w:rsid w:val="00A63441"/>
    <w:rsid w:val="00A63654"/>
    <w:rsid w:val="00A63B6C"/>
    <w:rsid w:val="00A63BBE"/>
    <w:rsid w:val="00A646DE"/>
    <w:rsid w:val="00A64D27"/>
    <w:rsid w:val="00A64DBE"/>
    <w:rsid w:val="00A6510F"/>
    <w:rsid w:val="00A65570"/>
    <w:rsid w:val="00A65EC0"/>
    <w:rsid w:val="00A661BD"/>
    <w:rsid w:val="00A66221"/>
    <w:rsid w:val="00A6726C"/>
    <w:rsid w:val="00A679D5"/>
    <w:rsid w:val="00A704E4"/>
    <w:rsid w:val="00A70DE9"/>
    <w:rsid w:val="00A71F1C"/>
    <w:rsid w:val="00A722F1"/>
    <w:rsid w:val="00A7243A"/>
    <w:rsid w:val="00A728A7"/>
    <w:rsid w:val="00A728CB"/>
    <w:rsid w:val="00A72A75"/>
    <w:rsid w:val="00A73692"/>
    <w:rsid w:val="00A737D8"/>
    <w:rsid w:val="00A7391D"/>
    <w:rsid w:val="00A7392D"/>
    <w:rsid w:val="00A74029"/>
    <w:rsid w:val="00A74394"/>
    <w:rsid w:val="00A74731"/>
    <w:rsid w:val="00A74D7E"/>
    <w:rsid w:val="00A752D7"/>
    <w:rsid w:val="00A7675F"/>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2EC8"/>
    <w:rsid w:val="00A83252"/>
    <w:rsid w:val="00A8331F"/>
    <w:rsid w:val="00A8382E"/>
    <w:rsid w:val="00A83F98"/>
    <w:rsid w:val="00A84092"/>
    <w:rsid w:val="00A84605"/>
    <w:rsid w:val="00A84813"/>
    <w:rsid w:val="00A84B0C"/>
    <w:rsid w:val="00A84E71"/>
    <w:rsid w:val="00A85608"/>
    <w:rsid w:val="00A85920"/>
    <w:rsid w:val="00A85BF3"/>
    <w:rsid w:val="00A85D42"/>
    <w:rsid w:val="00A85D67"/>
    <w:rsid w:val="00A86403"/>
    <w:rsid w:val="00A866F0"/>
    <w:rsid w:val="00A86892"/>
    <w:rsid w:val="00A86946"/>
    <w:rsid w:val="00A86EEB"/>
    <w:rsid w:val="00A86F54"/>
    <w:rsid w:val="00A87339"/>
    <w:rsid w:val="00A87574"/>
    <w:rsid w:val="00A877C9"/>
    <w:rsid w:val="00A87CBB"/>
    <w:rsid w:val="00A902FD"/>
    <w:rsid w:val="00A90CB2"/>
    <w:rsid w:val="00A90ED1"/>
    <w:rsid w:val="00A91052"/>
    <w:rsid w:val="00A91392"/>
    <w:rsid w:val="00A91406"/>
    <w:rsid w:val="00A91603"/>
    <w:rsid w:val="00A917C0"/>
    <w:rsid w:val="00A921DD"/>
    <w:rsid w:val="00A9293F"/>
    <w:rsid w:val="00A92FC8"/>
    <w:rsid w:val="00A9348D"/>
    <w:rsid w:val="00A93659"/>
    <w:rsid w:val="00A93C3D"/>
    <w:rsid w:val="00A94390"/>
    <w:rsid w:val="00A948C3"/>
    <w:rsid w:val="00A94932"/>
    <w:rsid w:val="00A95792"/>
    <w:rsid w:val="00A957C4"/>
    <w:rsid w:val="00A95839"/>
    <w:rsid w:val="00A95863"/>
    <w:rsid w:val="00A959BB"/>
    <w:rsid w:val="00A964F7"/>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537"/>
    <w:rsid w:val="00AB4965"/>
    <w:rsid w:val="00AB4B15"/>
    <w:rsid w:val="00AB4DE9"/>
    <w:rsid w:val="00AB55C4"/>
    <w:rsid w:val="00AB5887"/>
    <w:rsid w:val="00AB5889"/>
    <w:rsid w:val="00AB5AA9"/>
    <w:rsid w:val="00AB5F5A"/>
    <w:rsid w:val="00AB61A1"/>
    <w:rsid w:val="00AB6608"/>
    <w:rsid w:val="00AB6D46"/>
    <w:rsid w:val="00AB784E"/>
    <w:rsid w:val="00AB78A6"/>
    <w:rsid w:val="00AB7976"/>
    <w:rsid w:val="00AB7C07"/>
    <w:rsid w:val="00AB7FC9"/>
    <w:rsid w:val="00AC01D7"/>
    <w:rsid w:val="00AC0A19"/>
    <w:rsid w:val="00AC1119"/>
    <w:rsid w:val="00AC11F0"/>
    <w:rsid w:val="00AC1228"/>
    <w:rsid w:val="00AC1362"/>
    <w:rsid w:val="00AC15CF"/>
    <w:rsid w:val="00AC16D2"/>
    <w:rsid w:val="00AC1714"/>
    <w:rsid w:val="00AC18C4"/>
    <w:rsid w:val="00AC1A6E"/>
    <w:rsid w:val="00AC1F03"/>
    <w:rsid w:val="00AC27CC"/>
    <w:rsid w:val="00AC2A05"/>
    <w:rsid w:val="00AC3203"/>
    <w:rsid w:val="00AC38BB"/>
    <w:rsid w:val="00AC3A8E"/>
    <w:rsid w:val="00AC40D5"/>
    <w:rsid w:val="00AC40E3"/>
    <w:rsid w:val="00AC42CB"/>
    <w:rsid w:val="00AC43C2"/>
    <w:rsid w:val="00AC44A8"/>
    <w:rsid w:val="00AC4508"/>
    <w:rsid w:val="00AC4764"/>
    <w:rsid w:val="00AC4BB4"/>
    <w:rsid w:val="00AC4DA7"/>
    <w:rsid w:val="00AC552E"/>
    <w:rsid w:val="00AC59D6"/>
    <w:rsid w:val="00AC5B6D"/>
    <w:rsid w:val="00AC5CD4"/>
    <w:rsid w:val="00AC5D23"/>
    <w:rsid w:val="00AC61BF"/>
    <w:rsid w:val="00AC656C"/>
    <w:rsid w:val="00AC69AF"/>
    <w:rsid w:val="00AC6F78"/>
    <w:rsid w:val="00AC7094"/>
    <w:rsid w:val="00AC70F7"/>
    <w:rsid w:val="00AC7346"/>
    <w:rsid w:val="00AC7616"/>
    <w:rsid w:val="00AC765E"/>
    <w:rsid w:val="00AC7BC6"/>
    <w:rsid w:val="00AC7BF3"/>
    <w:rsid w:val="00AC7E0A"/>
    <w:rsid w:val="00AD04E1"/>
    <w:rsid w:val="00AD0A5E"/>
    <w:rsid w:val="00AD0B2E"/>
    <w:rsid w:val="00AD0F0B"/>
    <w:rsid w:val="00AD12E9"/>
    <w:rsid w:val="00AD176D"/>
    <w:rsid w:val="00AD199D"/>
    <w:rsid w:val="00AD1AA9"/>
    <w:rsid w:val="00AD1DA7"/>
    <w:rsid w:val="00AD2C68"/>
    <w:rsid w:val="00AD2CC6"/>
    <w:rsid w:val="00AD34C4"/>
    <w:rsid w:val="00AD3CB5"/>
    <w:rsid w:val="00AD41EE"/>
    <w:rsid w:val="00AD41FC"/>
    <w:rsid w:val="00AD4E49"/>
    <w:rsid w:val="00AD5503"/>
    <w:rsid w:val="00AD5548"/>
    <w:rsid w:val="00AD576C"/>
    <w:rsid w:val="00AD5860"/>
    <w:rsid w:val="00AD6366"/>
    <w:rsid w:val="00AD6412"/>
    <w:rsid w:val="00AD68AF"/>
    <w:rsid w:val="00AD6D8A"/>
    <w:rsid w:val="00AD74F9"/>
    <w:rsid w:val="00AD77EB"/>
    <w:rsid w:val="00AD7A14"/>
    <w:rsid w:val="00AE028D"/>
    <w:rsid w:val="00AE039E"/>
    <w:rsid w:val="00AE053F"/>
    <w:rsid w:val="00AE05E1"/>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8B9"/>
    <w:rsid w:val="00AE3964"/>
    <w:rsid w:val="00AE3FD4"/>
    <w:rsid w:val="00AE4324"/>
    <w:rsid w:val="00AE43B6"/>
    <w:rsid w:val="00AE442A"/>
    <w:rsid w:val="00AE468C"/>
    <w:rsid w:val="00AE4701"/>
    <w:rsid w:val="00AE4988"/>
    <w:rsid w:val="00AE49EF"/>
    <w:rsid w:val="00AE5097"/>
    <w:rsid w:val="00AE5BA7"/>
    <w:rsid w:val="00AE5C9B"/>
    <w:rsid w:val="00AE65D4"/>
    <w:rsid w:val="00AE675D"/>
    <w:rsid w:val="00AE6E89"/>
    <w:rsid w:val="00AE7191"/>
    <w:rsid w:val="00AE7794"/>
    <w:rsid w:val="00AE79AD"/>
    <w:rsid w:val="00AE7A5A"/>
    <w:rsid w:val="00AE7B11"/>
    <w:rsid w:val="00AE7E57"/>
    <w:rsid w:val="00AF0839"/>
    <w:rsid w:val="00AF0CBD"/>
    <w:rsid w:val="00AF144F"/>
    <w:rsid w:val="00AF1DFF"/>
    <w:rsid w:val="00AF2F52"/>
    <w:rsid w:val="00AF2FA2"/>
    <w:rsid w:val="00AF3DCD"/>
    <w:rsid w:val="00AF3F16"/>
    <w:rsid w:val="00AF3FFE"/>
    <w:rsid w:val="00AF4858"/>
    <w:rsid w:val="00AF48F7"/>
    <w:rsid w:val="00AF4C46"/>
    <w:rsid w:val="00AF4D33"/>
    <w:rsid w:val="00AF4F6C"/>
    <w:rsid w:val="00AF5D08"/>
    <w:rsid w:val="00AF5E66"/>
    <w:rsid w:val="00AF61A0"/>
    <w:rsid w:val="00AF6561"/>
    <w:rsid w:val="00AF67C9"/>
    <w:rsid w:val="00AF6E7D"/>
    <w:rsid w:val="00AF6ECA"/>
    <w:rsid w:val="00AF73F7"/>
    <w:rsid w:val="00AF79B8"/>
    <w:rsid w:val="00B005D6"/>
    <w:rsid w:val="00B006E1"/>
    <w:rsid w:val="00B009E1"/>
    <w:rsid w:val="00B00A95"/>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5FA"/>
    <w:rsid w:val="00B109AE"/>
    <w:rsid w:val="00B109F2"/>
    <w:rsid w:val="00B10B3F"/>
    <w:rsid w:val="00B10CDD"/>
    <w:rsid w:val="00B10D30"/>
    <w:rsid w:val="00B11399"/>
    <w:rsid w:val="00B1146A"/>
    <w:rsid w:val="00B11508"/>
    <w:rsid w:val="00B117CA"/>
    <w:rsid w:val="00B118A7"/>
    <w:rsid w:val="00B119CB"/>
    <w:rsid w:val="00B11C08"/>
    <w:rsid w:val="00B11D8C"/>
    <w:rsid w:val="00B11EA2"/>
    <w:rsid w:val="00B12174"/>
    <w:rsid w:val="00B12471"/>
    <w:rsid w:val="00B12861"/>
    <w:rsid w:val="00B12FD7"/>
    <w:rsid w:val="00B1317D"/>
    <w:rsid w:val="00B13394"/>
    <w:rsid w:val="00B13759"/>
    <w:rsid w:val="00B138D6"/>
    <w:rsid w:val="00B1392C"/>
    <w:rsid w:val="00B14265"/>
    <w:rsid w:val="00B14B4A"/>
    <w:rsid w:val="00B14DCD"/>
    <w:rsid w:val="00B14E1D"/>
    <w:rsid w:val="00B150A4"/>
    <w:rsid w:val="00B1535A"/>
    <w:rsid w:val="00B15A48"/>
    <w:rsid w:val="00B15E27"/>
    <w:rsid w:val="00B1608F"/>
    <w:rsid w:val="00B16247"/>
    <w:rsid w:val="00B16350"/>
    <w:rsid w:val="00B163CF"/>
    <w:rsid w:val="00B1663D"/>
    <w:rsid w:val="00B16AB6"/>
    <w:rsid w:val="00B1715A"/>
    <w:rsid w:val="00B17641"/>
    <w:rsid w:val="00B17687"/>
    <w:rsid w:val="00B17896"/>
    <w:rsid w:val="00B17B0B"/>
    <w:rsid w:val="00B17BDE"/>
    <w:rsid w:val="00B17D95"/>
    <w:rsid w:val="00B17F13"/>
    <w:rsid w:val="00B20212"/>
    <w:rsid w:val="00B20CFA"/>
    <w:rsid w:val="00B20EC6"/>
    <w:rsid w:val="00B20F88"/>
    <w:rsid w:val="00B21233"/>
    <w:rsid w:val="00B218F6"/>
    <w:rsid w:val="00B21D1F"/>
    <w:rsid w:val="00B222F8"/>
    <w:rsid w:val="00B2238B"/>
    <w:rsid w:val="00B228D7"/>
    <w:rsid w:val="00B228E9"/>
    <w:rsid w:val="00B22D48"/>
    <w:rsid w:val="00B22E7D"/>
    <w:rsid w:val="00B2328A"/>
    <w:rsid w:val="00B23408"/>
    <w:rsid w:val="00B23584"/>
    <w:rsid w:val="00B235CD"/>
    <w:rsid w:val="00B23B69"/>
    <w:rsid w:val="00B24944"/>
    <w:rsid w:val="00B24D41"/>
    <w:rsid w:val="00B25BB9"/>
    <w:rsid w:val="00B26D60"/>
    <w:rsid w:val="00B27144"/>
    <w:rsid w:val="00B27B83"/>
    <w:rsid w:val="00B27E71"/>
    <w:rsid w:val="00B27FD2"/>
    <w:rsid w:val="00B3015B"/>
    <w:rsid w:val="00B30A5D"/>
    <w:rsid w:val="00B30B2E"/>
    <w:rsid w:val="00B30C3B"/>
    <w:rsid w:val="00B3180A"/>
    <w:rsid w:val="00B32174"/>
    <w:rsid w:val="00B3242A"/>
    <w:rsid w:val="00B32750"/>
    <w:rsid w:val="00B32A65"/>
    <w:rsid w:val="00B32BAE"/>
    <w:rsid w:val="00B32D4A"/>
    <w:rsid w:val="00B33142"/>
    <w:rsid w:val="00B33ACF"/>
    <w:rsid w:val="00B340FE"/>
    <w:rsid w:val="00B341D4"/>
    <w:rsid w:val="00B342D6"/>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394"/>
    <w:rsid w:val="00B414A7"/>
    <w:rsid w:val="00B41E00"/>
    <w:rsid w:val="00B422CE"/>
    <w:rsid w:val="00B4282A"/>
    <w:rsid w:val="00B428CE"/>
    <w:rsid w:val="00B429FC"/>
    <w:rsid w:val="00B42D82"/>
    <w:rsid w:val="00B42DA0"/>
    <w:rsid w:val="00B432CD"/>
    <w:rsid w:val="00B4357C"/>
    <w:rsid w:val="00B4372F"/>
    <w:rsid w:val="00B43819"/>
    <w:rsid w:val="00B43965"/>
    <w:rsid w:val="00B451E0"/>
    <w:rsid w:val="00B45219"/>
    <w:rsid w:val="00B4554D"/>
    <w:rsid w:val="00B45CC9"/>
    <w:rsid w:val="00B45ECC"/>
    <w:rsid w:val="00B464D9"/>
    <w:rsid w:val="00B46997"/>
    <w:rsid w:val="00B46C34"/>
    <w:rsid w:val="00B46E28"/>
    <w:rsid w:val="00B4769E"/>
    <w:rsid w:val="00B476BB"/>
    <w:rsid w:val="00B47709"/>
    <w:rsid w:val="00B50399"/>
    <w:rsid w:val="00B50708"/>
    <w:rsid w:val="00B50717"/>
    <w:rsid w:val="00B50B2E"/>
    <w:rsid w:val="00B50F68"/>
    <w:rsid w:val="00B51584"/>
    <w:rsid w:val="00B51596"/>
    <w:rsid w:val="00B51645"/>
    <w:rsid w:val="00B5178E"/>
    <w:rsid w:val="00B51C2B"/>
    <w:rsid w:val="00B52C7A"/>
    <w:rsid w:val="00B52F12"/>
    <w:rsid w:val="00B52FB6"/>
    <w:rsid w:val="00B530BD"/>
    <w:rsid w:val="00B532E8"/>
    <w:rsid w:val="00B53634"/>
    <w:rsid w:val="00B53838"/>
    <w:rsid w:val="00B53B25"/>
    <w:rsid w:val="00B53C1A"/>
    <w:rsid w:val="00B54086"/>
    <w:rsid w:val="00B540D7"/>
    <w:rsid w:val="00B54409"/>
    <w:rsid w:val="00B5483B"/>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2ECA"/>
    <w:rsid w:val="00B63166"/>
    <w:rsid w:val="00B63484"/>
    <w:rsid w:val="00B6367B"/>
    <w:rsid w:val="00B63B35"/>
    <w:rsid w:val="00B63F65"/>
    <w:rsid w:val="00B6444F"/>
    <w:rsid w:val="00B64667"/>
    <w:rsid w:val="00B64974"/>
    <w:rsid w:val="00B64D26"/>
    <w:rsid w:val="00B6586F"/>
    <w:rsid w:val="00B65954"/>
    <w:rsid w:val="00B65B7B"/>
    <w:rsid w:val="00B65CF6"/>
    <w:rsid w:val="00B669F8"/>
    <w:rsid w:val="00B66C44"/>
    <w:rsid w:val="00B6704E"/>
    <w:rsid w:val="00B67243"/>
    <w:rsid w:val="00B674DF"/>
    <w:rsid w:val="00B67851"/>
    <w:rsid w:val="00B67DEB"/>
    <w:rsid w:val="00B70099"/>
    <w:rsid w:val="00B705DA"/>
    <w:rsid w:val="00B7062B"/>
    <w:rsid w:val="00B70E0B"/>
    <w:rsid w:val="00B711DF"/>
    <w:rsid w:val="00B71286"/>
    <w:rsid w:val="00B71407"/>
    <w:rsid w:val="00B717C3"/>
    <w:rsid w:val="00B71ABA"/>
    <w:rsid w:val="00B71E26"/>
    <w:rsid w:val="00B725DE"/>
    <w:rsid w:val="00B72802"/>
    <w:rsid w:val="00B72D32"/>
    <w:rsid w:val="00B72F36"/>
    <w:rsid w:val="00B73B61"/>
    <w:rsid w:val="00B73C09"/>
    <w:rsid w:val="00B73D69"/>
    <w:rsid w:val="00B73FB2"/>
    <w:rsid w:val="00B74475"/>
    <w:rsid w:val="00B74984"/>
    <w:rsid w:val="00B74DC4"/>
    <w:rsid w:val="00B74DD5"/>
    <w:rsid w:val="00B74FBC"/>
    <w:rsid w:val="00B74FE6"/>
    <w:rsid w:val="00B7511A"/>
    <w:rsid w:val="00B7524A"/>
    <w:rsid w:val="00B75A2D"/>
    <w:rsid w:val="00B75BDC"/>
    <w:rsid w:val="00B75D09"/>
    <w:rsid w:val="00B76145"/>
    <w:rsid w:val="00B762F9"/>
    <w:rsid w:val="00B76489"/>
    <w:rsid w:val="00B769B0"/>
    <w:rsid w:val="00B76C8D"/>
    <w:rsid w:val="00B77034"/>
    <w:rsid w:val="00B77190"/>
    <w:rsid w:val="00B772E4"/>
    <w:rsid w:val="00B774FA"/>
    <w:rsid w:val="00B774FC"/>
    <w:rsid w:val="00B77893"/>
    <w:rsid w:val="00B77DEA"/>
    <w:rsid w:val="00B80014"/>
    <w:rsid w:val="00B806CB"/>
    <w:rsid w:val="00B80951"/>
    <w:rsid w:val="00B80A9F"/>
    <w:rsid w:val="00B81CFB"/>
    <w:rsid w:val="00B81FF7"/>
    <w:rsid w:val="00B82204"/>
    <w:rsid w:val="00B82593"/>
    <w:rsid w:val="00B825FB"/>
    <w:rsid w:val="00B8281E"/>
    <w:rsid w:val="00B82D09"/>
    <w:rsid w:val="00B82DEF"/>
    <w:rsid w:val="00B82E19"/>
    <w:rsid w:val="00B82FA3"/>
    <w:rsid w:val="00B8308B"/>
    <w:rsid w:val="00B830C2"/>
    <w:rsid w:val="00B83102"/>
    <w:rsid w:val="00B8318D"/>
    <w:rsid w:val="00B83DDC"/>
    <w:rsid w:val="00B84353"/>
    <w:rsid w:val="00B84651"/>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1BE9"/>
    <w:rsid w:val="00B91D8E"/>
    <w:rsid w:val="00B92109"/>
    <w:rsid w:val="00B922A4"/>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97E18"/>
    <w:rsid w:val="00BA0DFF"/>
    <w:rsid w:val="00BA16E2"/>
    <w:rsid w:val="00BA17D1"/>
    <w:rsid w:val="00BA2220"/>
    <w:rsid w:val="00BA2323"/>
    <w:rsid w:val="00BA2C62"/>
    <w:rsid w:val="00BA2C6D"/>
    <w:rsid w:val="00BA2CAE"/>
    <w:rsid w:val="00BA34F0"/>
    <w:rsid w:val="00BA3D72"/>
    <w:rsid w:val="00BA450B"/>
    <w:rsid w:val="00BA4534"/>
    <w:rsid w:val="00BA4AE1"/>
    <w:rsid w:val="00BA4D4E"/>
    <w:rsid w:val="00BA511E"/>
    <w:rsid w:val="00BA51F9"/>
    <w:rsid w:val="00BA58B5"/>
    <w:rsid w:val="00BA5B06"/>
    <w:rsid w:val="00BA5EEC"/>
    <w:rsid w:val="00BA6055"/>
    <w:rsid w:val="00BA610B"/>
    <w:rsid w:val="00BA62BD"/>
    <w:rsid w:val="00BA6B33"/>
    <w:rsid w:val="00BA6C30"/>
    <w:rsid w:val="00BA72EE"/>
    <w:rsid w:val="00BA7629"/>
    <w:rsid w:val="00BA76E2"/>
    <w:rsid w:val="00BA7839"/>
    <w:rsid w:val="00BA7B3D"/>
    <w:rsid w:val="00BB0049"/>
    <w:rsid w:val="00BB00FA"/>
    <w:rsid w:val="00BB0380"/>
    <w:rsid w:val="00BB0B07"/>
    <w:rsid w:val="00BB0F3F"/>
    <w:rsid w:val="00BB20E6"/>
    <w:rsid w:val="00BB21B9"/>
    <w:rsid w:val="00BB2A7B"/>
    <w:rsid w:val="00BB2CF9"/>
    <w:rsid w:val="00BB2E79"/>
    <w:rsid w:val="00BB3486"/>
    <w:rsid w:val="00BB34D9"/>
    <w:rsid w:val="00BB35F9"/>
    <w:rsid w:val="00BB3AEC"/>
    <w:rsid w:val="00BB3B2B"/>
    <w:rsid w:val="00BB47FC"/>
    <w:rsid w:val="00BB4D1C"/>
    <w:rsid w:val="00BB589D"/>
    <w:rsid w:val="00BB5EFC"/>
    <w:rsid w:val="00BB6013"/>
    <w:rsid w:val="00BB602D"/>
    <w:rsid w:val="00BB614C"/>
    <w:rsid w:val="00BB62D8"/>
    <w:rsid w:val="00BB6470"/>
    <w:rsid w:val="00BB6724"/>
    <w:rsid w:val="00BB6B1D"/>
    <w:rsid w:val="00BB7298"/>
    <w:rsid w:val="00BC0764"/>
    <w:rsid w:val="00BC0CE0"/>
    <w:rsid w:val="00BC1141"/>
    <w:rsid w:val="00BC11CE"/>
    <w:rsid w:val="00BC12A4"/>
    <w:rsid w:val="00BC1749"/>
    <w:rsid w:val="00BC1B7A"/>
    <w:rsid w:val="00BC3957"/>
    <w:rsid w:val="00BC3B70"/>
    <w:rsid w:val="00BC3D67"/>
    <w:rsid w:val="00BC3F68"/>
    <w:rsid w:val="00BC47E6"/>
    <w:rsid w:val="00BC4B6F"/>
    <w:rsid w:val="00BC4E13"/>
    <w:rsid w:val="00BC4EAD"/>
    <w:rsid w:val="00BC4F36"/>
    <w:rsid w:val="00BC4FBF"/>
    <w:rsid w:val="00BC53BD"/>
    <w:rsid w:val="00BC5AB4"/>
    <w:rsid w:val="00BC5AB5"/>
    <w:rsid w:val="00BC61A0"/>
    <w:rsid w:val="00BC62BB"/>
    <w:rsid w:val="00BC68C5"/>
    <w:rsid w:val="00BC69A5"/>
    <w:rsid w:val="00BC75BD"/>
    <w:rsid w:val="00BC7853"/>
    <w:rsid w:val="00BD0D4B"/>
    <w:rsid w:val="00BD1096"/>
    <w:rsid w:val="00BD113E"/>
    <w:rsid w:val="00BD129B"/>
    <w:rsid w:val="00BD1AB9"/>
    <w:rsid w:val="00BD1F6F"/>
    <w:rsid w:val="00BD22BF"/>
    <w:rsid w:val="00BD2B83"/>
    <w:rsid w:val="00BD2BC5"/>
    <w:rsid w:val="00BD2D0F"/>
    <w:rsid w:val="00BD2F3B"/>
    <w:rsid w:val="00BD3239"/>
    <w:rsid w:val="00BD335A"/>
    <w:rsid w:val="00BD351D"/>
    <w:rsid w:val="00BD3649"/>
    <w:rsid w:val="00BD37F2"/>
    <w:rsid w:val="00BD3F09"/>
    <w:rsid w:val="00BD3F3C"/>
    <w:rsid w:val="00BD4123"/>
    <w:rsid w:val="00BD4679"/>
    <w:rsid w:val="00BD4933"/>
    <w:rsid w:val="00BD57E1"/>
    <w:rsid w:val="00BD585A"/>
    <w:rsid w:val="00BD5AAB"/>
    <w:rsid w:val="00BD5B4B"/>
    <w:rsid w:val="00BD5C53"/>
    <w:rsid w:val="00BD610D"/>
    <w:rsid w:val="00BD611A"/>
    <w:rsid w:val="00BD6462"/>
    <w:rsid w:val="00BD6689"/>
    <w:rsid w:val="00BD697D"/>
    <w:rsid w:val="00BD6C6C"/>
    <w:rsid w:val="00BD6C71"/>
    <w:rsid w:val="00BD6DAE"/>
    <w:rsid w:val="00BD778C"/>
    <w:rsid w:val="00BD7B3D"/>
    <w:rsid w:val="00BD7B53"/>
    <w:rsid w:val="00BD7EF7"/>
    <w:rsid w:val="00BE0167"/>
    <w:rsid w:val="00BE025B"/>
    <w:rsid w:val="00BE03AF"/>
    <w:rsid w:val="00BE068D"/>
    <w:rsid w:val="00BE083A"/>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834"/>
    <w:rsid w:val="00BE79F0"/>
    <w:rsid w:val="00BE7AD6"/>
    <w:rsid w:val="00BE7BB2"/>
    <w:rsid w:val="00BF0212"/>
    <w:rsid w:val="00BF06E1"/>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273"/>
    <w:rsid w:val="00BF3358"/>
    <w:rsid w:val="00BF369D"/>
    <w:rsid w:val="00BF3F75"/>
    <w:rsid w:val="00BF4136"/>
    <w:rsid w:val="00BF4414"/>
    <w:rsid w:val="00BF483D"/>
    <w:rsid w:val="00BF4B0A"/>
    <w:rsid w:val="00BF4CAA"/>
    <w:rsid w:val="00BF517A"/>
    <w:rsid w:val="00BF54D4"/>
    <w:rsid w:val="00BF5585"/>
    <w:rsid w:val="00BF5657"/>
    <w:rsid w:val="00BF5EA0"/>
    <w:rsid w:val="00BF6167"/>
    <w:rsid w:val="00BF6427"/>
    <w:rsid w:val="00BF6AD4"/>
    <w:rsid w:val="00BF72FB"/>
    <w:rsid w:val="00BF740E"/>
    <w:rsid w:val="00BF74C2"/>
    <w:rsid w:val="00C002FD"/>
    <w:rsid w:val="00C00C9E"/>
    <w:rsid w:val="00C00FF7"/>
    <w:rsid w:val="00C01400"/>
    <w:rsid w:val="00C018AA"/>
    <w:rsid w:val="00C01E5C"/>
    <w:rsid w:val="00C01EE0"/>
    <w:rsid w:val="00C02CCA"/>
    <w:rsid w:val="00C02CE3"/>
    <w:rsid w:val="00C02CF0"/>
    <w:rsid w:val="00C03192"/>
    <w:rsid w:val="00C03917"/>
    <w:rsid w:val="00C03BD6"/>
    <w:rsid w:val="00C03EC8"/>
    <w:rsid w:val="00C03F65"/>
    <w:rsid w:val="00C04681"/>
    <w:rsid w:val="00C04970"/>
    <w:rsid w:val="00C05325"/>
    <w:rsid w:val="00C059F7"/>
    <w:rsid w:val="00C06E06"/>
    <w:rsid w:val="00C06E4A"/>
    <w:rsid w:val="00C06F87"/>
    <w:rsid w:val="00C077AF"/>
    <w:rsid w:val="00C07CE3"/>
    <w:rsid w:val="00C07DDE"/>
    <w:rsid w:val="00C07E21"/>
    <w:rsid w:val="00C07E6B"/>
    <w:rsid w:val="00C1003F"/>
    <w:rsid w:val="00C1030A"/>
    <w:rsid w:val="00C104D8"/>
    <w:rsid w:val="00C106CA"/>
    <w:rsid w:val="00C10956"/>
    <w:rsid w:val="00C10C1B"/>
    <w:rsid w:val="00C11626"/>
    <w:rsid w:val="00C12726"/>
    <w:rsid w:val="00C12A37"/>
    <w:rsid w:val="00C12D11"/>
    <w:rsid w:val="00C13070"/>
    <w:rsid w:val="00C13768"/>
    <w:rsid w:val="00C13C5F"/>
    <w:rsid w:val="00C1408B"/>
    <w:rsid w:val="00C14182"/>
    <w:rsid w:val="00C14897"/>
    <w:rsid w:val="00C149D5"/>
    <w:rsid w:val="00C14BA6"/>
    <w:rsid w:val="00C14E1E"/>
    <w:rsid w:val="00C14E9F"/>
    <w:rsid w:val="00C150FA"/>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17B0"/>
    <w:rsid w:val="00C22228"/>
    <w:rsid w:val="00C22271"/>
    <w:rsid w:val="00C227A3"/>
    <w:rsid w:val="00C22B6E"/>
    <w:rsid w:val="00C23840"/>
    <w:rsid w:val="00C2385A"/>
    <w:rsid w:val="00C23E26"/>
    <w:rsid w:val="00C240DE"/>
    <w:rsid w:val="00C2421D"/>
    <w:rsid w:val="00C24560"/>
    <w:rsid w:val="00C24683"/>
    <w:rsid w:val="00C250EB"/>
    <w:rsid w:val="00C252DB"/>
    <w:rsid w:val="00C259AF"/>
    <w:rsid w:val="00C26476"/>
    <w:rsid w:val="00C2661C"/>
    <w:rsid w:val="00C2680F"/>
    <w:rsid w:val="00C26FC5"/>
    <w:rsid w:val="00C27276"/>
    <w:rsid w:val="00C272C1"/>
    <w:rsid w:val="00C27660"/>
    <w:rsid w:val="00C27C8E"/>
    <w:rsid w:val="00C27E7A"/>
    <w:rsid w:val="00C27F40"/>
    <w:rsid w:val="00C30665"/>
    <w:rsid w:val="00C30FEB"/>
    <w:rsid w:val="00C31592"/>
    <w:rsid w:val="00C32044"/>
    <w:rsid w:val="00C3237C"/>
    <w:rsid w:val="00C32414"/>
    <w:rsid w:val="00C32472"/>
    <w:rsid w:val="00C32892"/>
    <w:rsid w:val="00C328D2"/>
    <w:rsid w:val="00C3384D"/>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303"/>
    <w:rsid w:val="00C377FA"/>
    <w:rsid w:val="00C407A0"/>
    <w:rsid w:val="00C407CE"/>
    <w:rsid w:val="00C40A78"/>
    <w:rsid w:val="00C40BDC"/>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5E6"/>
    <w:rsid w:val="00C44B7C"/>
    <w:rsid w:val="00C44F61"/>
    <w:rsid w:val="00C458C2"/>
    <w:rsid w:val="00C45E33"/>
    <w:rsid w:val="00C4609B"/>
    <w:rsid w:val="00C46135"/>
    <w:rsid w:val="00C46B94"/>
    <w:rsid w:val="00C46C05"/>
    <w:rsid w:val="00C46F4A"/>
    <w:rsid w:val="00C47058"/>
    <w:rsid w:val="00C478A6"/>
    <w:rsid w:val="00C47B47"/>
    <w:rsid w:val="00C47DE5"/>
    <w:rsid w:val="00C47EEA"/>
    <w:rsid w:val="00C47FB6"/>
    <w:rsid w:val="00C47FFB"/>
    <w:rsid w:val="00C507E2"/>
    <w:rsid w:val="00C5093E"/>
    <w:rsid w:val="00C50E50"/>
    <w:rsid w:val="00C5137A"/>
    <w:rsid w:val="00C51B66"/>
    <w:rsid w:val="00C51BE3"/>
    <w:rsid w:val="00C5225D"/>
    <w:rsid w:val="00C5231C"/>
    <w:rsid w:val="00C525D3"/>
    <w:rsid w:val="00C52A9E"/>
    <w:rsid w:val="00C53223"/>
    <w:rsid w:val="00C53279"/>
    <w:rsid w:val="00C5359B"/>
    <w:rsid w:val="00C538D7"/>
    <w:rsid w:val="00C538F8"/>
    <w:rsid w:val="00C53CA6"/>
    <w:rsid w:val="00C53DF4"/>
    <w:rsid w:val="00C54395"/>
    <w:rsid w:val="00C5441F"/>
    <w:rsid w:val="00C54A30"/>
    <w:rsid w:val="00C54B12"/>
    <w:rsid w:val="00C555F7"/>
    <w:rsid w:val="00C5567A"/>
    <w:rsid w:val="00C556B3"/>
    <w:rsid w:val="00C568B4"/>
    <w:rsid w:val="00C56906"/>
    <w:rsid w:val="00C56AA7"/>
    <w:rsid w:val="00C56C54"/>
    <w:rsid w:val="00C57EA5"/>
    <w:rsid w:val="00C57FDA"/>
    <w:rsid w:val="00C6019E"/>
    <w:rsid w:val="00C6031A"/>
    <w:rsid w:val="00C606BA"/>
    <w:rsid w:val="00C6079A"/>
    <w:rsid w:val="00C6080A"/>
    <w:rsid w:val="00C60CD8"/>
    <w:rsid w:val="00C60E84"/>
    <w:rsid w:val="00C61BEF"/>
    <w:rsid w:val="00C61DB4"/>
    <w:rsid w:val="00C626AE"/>
    <w:rsid w:val="00C62A28"/>
    <w:rsid w:val="00C62B37"/>
    <w:rsid w:val="00C634A2"/>
    <w:rsid w:val="00C63619"/>
    <w:rsid w:val="00C6366B"/>
    <w:rsid w:val="00C636E5"/>
    <w:rsid w:val="00C63C30"/>
    <w:rsid w:val="00C63C58"/>
    <w:rsid w:val="00C63DBE"/>
    <w:rsid w:val="00C643A1"/>
    <w:rsid w:val="00C6446B"/>
    <w:rsid w:val="00C64D3D"/>
    <w:rsid w:val="00C653DF"/>
    <w:rsid w:val="00C65BBB"/>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9F7"/>
    <w:rsid w:val="00C73C6D"/>
    <w:rsid w:val="00C73E0D"/>
    <w:rsid w:val="00C742F1"/>
    <w:rsid w:val="00C75487"/>
    <w:rsid w:val="00C75629"/>
    <w:rsid w:val="00C759DB"/>
    <w:rsid w:val="00C75F29"/>
    <w:rsid w:val="00C75F5C"/>
    <w:rsid w:val="00C767C9"/>
    <w:rsid w:val="00C76AB9"/>
    <w:rsid w:val="00C76B72"/>
    <w:rsid w:val="00C776F3"/>
    <w:rsid w:val="00C77C0B"/>
    <w:rsid w:val="00C77E2C"/>
    <w:rsid w:val="00C808F5"/>
    <w:rsid w:val="00C80952"/>
    <w:rsid w:val="00C80AD6"/>
    <w:rsid w:val="00C80BBB"/>
    <w:rsid w:val="00C816FD"/>
    <w:rsid w:val="00C81D59"/>
    <w:rsid w:val="00C8235B"/>
    <w:rsid w:val="00C82928"/>
    <w:rsid w:val="00C82C96"/>
    <w:rsid w:val="00C83639"/>
    <w:rsid w:val="00C83968"/>
    <w:rsid w:val="00C83D83"/>
    <w:rsid w:val="00C83DC2"/>
    <w:rsid w:val="00C84127"/>
    <w:rsid w:val="00C843B1"/>
    <w:rsid w:val="00C846FD"/>
    <w:rsid w:val="00C84913"/>
    <w:rsid w:val="00C84C87"/>
    <w:rsid w:val="00C84EC7"/>
    <w:rsid w:val="00C851CA"/>
    <w:rsid w:val="00C851E2"/>
    <w:rsid w:val="00C855C8"/>
    <w:rsid w:val="00C85BB1"/>
    <w:rsid w:val="00C85D78"/>
    <w:rsid w:val="00C8608C"/>
    <w:rsid w:val="00C861E0"/>
    <w:rsid w:val="00C8648F"/>
    <w:rsid w:val="00C86767"/>
    <w:rsid w:val="00C86982"/>
    <w:rsid w:val="00C87117"/>
    <w:rsid w:val="00C87492"/>
    <w:rsid w:val="00C87621"/>
    <w:rsid w:val="00C87625"/>
    <w:rsid w:val="00C90218"/>
    <w:rsid w:val="00C90376"/>
    <w:rsid w:val="00C908CC"/>
    <w:rsid w:val="00C909FC"/>
    <w:rsid w:val="00C917CF"/>
    <w:rsid w:val="00C925F1"/>
    <w:rsid w:val="00C927D9"/>
    <w:rsid w:val="00C93252"/>
    <w:rsid w:val="00C9384E"/>
    <w:rsid w:val="00C93A04"/>
    <w:rsid w:val="00C93C16"/>
    <w:rsid w:val="00C940B6"/>
    <w:rsid w:val="00C9416E"/>
    <w:rsid w:val="00C9429B"/>
    <w:rsid w:val="00C94408"/>
    <w:rsid w:val="00C94922"/>
    <w:rsid w:val="00C94DD1"/>
    <w:rsid w:val="00C94F6B"/>
    <w:rsid w:val="00C94F8B"/>
    <w:rsid w:val="00C954F8"/>
    <w:rsid w:val="00C9560C"/>
    <w:rsid w:val="00C956F9"/>
    <w:rsid w:val="00C95AAE"/>
    <w:rsid w:val="00C96351"/>
    <w:rsid w:val="00C96573"/>
    <w:rsid w:val="00C968C4"/>
    <w:rsid w:val="00C96E2B"/>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6CE"/>
    <w:rsid w:val="00CA2A2B"/>
    <w:rsid w:val="00CA2DD8"/>
    <w:rsid w:val="00CA300F"/>
    <w:rsid w:val="00CA3745"/>
    <w:rsid w:val="00CA37A1"/>
    <w:rsid w:val="00CA3EB4"/>
    <w:rsid w:val="00CA4041"/>
    <w:rsid w:val="00CA4250"/>
    <w:rsid w:val="00CA4279"/>
    <w:rsid w:val="00CA43C7"/>
    <w:rsid w:val="00CA4EC6"/>
    <w:rsid w:val="00CA54B5"/>
    <w:rsid w:val="00CA58A6"/>
    <w:rsid w:val="00CA5AB7"/>
    <w:rsid w:val="00CA5CD7"/>
    <w:rsid w:val="00CA5D91"/>
    <w:rsid w:val="00CA5E8E"/>
    <w:rsid w:val="00CA5E94"/>
    <w:rsid w:val="00CA6E05"/>
    <w:rsid w:val="00CA6FCA"/>
    <w:rsid w:val="00CA70BA"/>
    <w:rsid w:val="00CA729B"/>
    <w:rsid w:val="00CA744E"/>
    <w:rsid w:val="00CA745D"/>
    <w:rsid w:val="00CA7A14"/>
    <w:rsid w:val="00CA7D2B"/>
    <w:rsid w:val="00CA7F73"/>
    <w:rsid w:val="00CB03CC"/>
    <w:rsid w:val="00CB0AA6"/>
    <w:rsid w:val="00CB12D8"/>
    <w:rsid w:val="00CB12EB"/>
    <w:rsid w:val="00CB131F"/>
    <w:rsid w:val="00CB1464"/>
    <w:rsid w:val="00CB1823"/>
    <w:rsid w:val="00CB1A35"/>
    <w:rsid w:val="00CB1B0D"/>
    <w:rsid w:val="00CB1D23"/>
    <w:rsid w:val="00CB1E2C"/>
    <w:rsid w:val="00CB1E5C"/>
    <w:rsid w:val="00CB1E61"/>
    <w:rsid w:val="00CB206E"/>
    <w:rsid w:val="00CB2106"/>
    <w:rsid w:val="00CB22DB"/>
    <w:rsid w:val="00CB2A0B"/>
    <w:rsid w:val="00CB2AD9"/>
    <w:rsid w:val="00CB2AF2"/>
    <w:rsid w:val="00CB2D8A"/>
    <w:rsid w:val="00CB3446"/>
    <w:rsid w:val="00CB3762"/>
    <w:rsid w:val="00CB3B26"/>
    <w:rsid w:val="00CB3E6C"/>
    <w:rsid w:val="00CB4391"/>
    <w:rsid w:val="00CB4504"/>
    <w:rsid w:val="00CB4C58"/>
    <w:rsid w:val="00CB4CE1"/>
    <w:rsid w:val="00CB4DDE"/>
    <w:rsid w:val="00CB4E53"/>
    <w:rsid w:val="00CB56C3"/>
    <w:rsid w:val="00CB5FA9"/>
    <w:rsid w:val="00CB6894"/>
    <w:rsid w:val="00CB68D4"/>
    <w:rsid w:val="00CB6E57"/>
    <w:rsid w:val="00CB764A"/>
    <w:rsid w:val="00CB7ADD"/>
    <w:rsid w:val="00CC0988"/>
    <w:rsid w:val="00CC0AF8"/>
    <w:rsid w:val="00CC1445"/>
    <w:rsid w:val="00CC1AAD"/>
    <w:rsid w:val="00CC1D10"/>
    <w:rsid w:val="00CC21CE"/>
    <w:rsid w:val="00CC2366"/>
    <w:rsid w:val="00CC27DA"/>
    <w:rsid w:val="00CC2DE9"/>
    <w:rsid w:val="00CC2FCC"/>
    <w:rsid w:val="00CC312E"/>
    <w:rsid w:val="00CC34B6"/>
    <w:rsid w:val="00CC3543"/>
    <w:rsid w:val="00CC3A38"/>
    <w:rsid w:val="00CC3A9D"/>
    <w:rsid w:val="00CC3CD5"/>
    <w:rsid w:val="00CC3F35"/>
    <w:rsid w:val="00CC477C"/>
    <w:rsid w:val="00CC4851"/>
    <w:rsid w:val="00CC4C7C"/>
    <w:rsid w:val="00CC5D07"/>
    <w:rsid w:val="00CC6966"/>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33A"/>
    <w:rsid w:val="00CD2CAF"/>
    <w:rsid w:val="00CD2D73"/>
    <w:rsid w:val="00CD30F6"/>
    <w:rsid w:val="00CD38E6"/>
    <w:rsid w:val="00CD3C25"/>
    <w:rsid w:val="00CD3E59"/>
    <w:rsid w:val="00CD3FBB"/>
    <w:rsid w:val="00CD4268"/>
    <w:rsid w:val="00CD49B3"/>
    <w:rsid w:val="00CD4E1C"/>
    <w:rsid w:val="00CD4FA2"/>
    <w:rsid w:val="00CD5441"/>
    <w:rsid w:val="00CD57BA"/>
    <w:rsid w:val="00CD6349"/>
    <w:rsid w:val="00CD64D6"/>
    <w:rsid w:val="00CD6565"/>
    <w:rsid w:val="00CD66DB"/>
    <w:rsid w:val="00CD6C41"/>
    <w:rsid w:val="00CD7018"/>
    <w:rsid w:val="00CD7161"/>
    <w:rsid w:val="00CD717C"/>
    <w:rsid w:val="00CD71C1"/>
    <w:rsid w:val="00CD73E6"/>
    <w:rsid w:val="00CD7886"/>
    <w:rsid w:val="00CD7C98"/>
    <w:rsid w:val="00CE000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3A5A"/>
    <w:rsid w:val="00CE40C5"/>
    <w:rsid w:val="00CE41C7"/>
    <w:rsid w:val="00CE42D8"/>
    <w:rsid w:val="00CE45C8"/>
    <w:rsid w:val="00CE465A"/>
    <w:rsid w:val="00CE5133"/>
    <w:rsid w:val="00CE5223"/>
    <w:rsid w:val="00CE548D"/>
    <w:rsid w:val="00CE5796"/>
    <w:rsid w:val="00CE5E91"/>
    <w:rsid w:val="00CE6238"/>
    <w:rsid w:val="00CE63E1"/>
    <w:rsid w:val="00CE658E"/>
    <w:rsid w:val="00CE65D5"/>
    <w:rsid w:val="00CE6641"/>
    <w:rsid w:val="00CE66F7"/>
    <w:rsid w:val="00CE6762"/>
    <w:rsid w:val="00CE6961"/>
    <w:rsid w:val="00CE6A54"/>
    <w:rsid w:val="00CE726F"/>
    <w:rsid w:val="00CE7C81"/>
    <w:rsid w:val="00CF031E"/>
    <w:rsid w:val="00CF050E"/>
    <w:rsid w:val="00CF0C4D"/>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6915"/>
    <w:rsid w:val="00CF7258"/>
    <w:rsid w:val="00CF741B"/>
    <w:rsid w:val="00CF745B"/>
    <w:rsid w:val="00CF7E28"/>
    <w:rsid w:val="00D00334"/>
    <w:rsid w:val="00D00607"/>
    <w:rsid w:val="00D0073D"/>
    <w:rsid w:val="00D00828"/>
    <w:rsid w:val="00D00B8A"/>
    <w:rsid w:val="00D00B96"/>
    <w:rsid w:val="00D00E1C"/>
    <w:rsid w:val="00D00EE8"/>
    <w:rsid w:val="00D01363"/>
    <w:rsid w:val="00D013B8"/>
    <w:rsid w:val="00D013F5"/>
    <w:rsid w:val="00D01618"/>
    <w:rsid w:val="00D01D25"/>
    <w:rsid w:val="00D01D81"/>
    <w:rsid w:val="00D02150"/>
    <w:rsid w:val="00D02170"/>
    <w:rsid w:val="00D02228"/>
    <w:rsid w:val="00D02618"/>
    <w:rsid w:val="00D02632"/>
    <w:rsid w:val="00D02903"/>
    <w:rsid w:val="00D02B4E"/>
    <w:rsid w:val="00D02B7A"/>
    <w:rsid w:val="00D0331B"/>
    <w:rsid w:val="00D0343E"/>
    <w:rsid w:val="00D03FE8"/>
    <w:rsid w:val="00D0431B"/>
    <w:rsid w:val="00D047E7"/>
    <w:rsid w:val="00D04892"/>
    <w:rsid w:val="00D04BDA"/>
    <w:rsid w:val="00D05014"/>
    <w:rsid w:val="00D05025"/>
    <w:rsid w:val="00D050E9"/>
    <w:rsid w:val="00D05362"/>
    <w:rsid w:val="00D058A5"/>
    <w:rsid w:val="00D05D9F"/>
    <w:rsid w:val="00D060DD"/>
    <w:rsid w:val="00D06213"/>
    <w:rsid w:val="00D06370"/>
    <w:rsid w:val="00D068E0"/>
    <w:rsid w:val="00D06A3E"/>
    <w:rsid w:val="00D075BA"/>
    <w:rsid w:val="00D075BF"/>
    <w:rsid w:val="00D07623"/>
    <w:rsid w:val="00D07F3C"/>
    <w:rsid w:val="00D07F61"/>
    <w:rsid w:val="00D07FDF"/>
    <w:rsid w:val="00D1016B"/>
    <w:rsid w:val="00D104C1"/>
    <w:rsid w:val="00D10585"/>
    <w:rsid w:val="00D105AD"/>
    <w:rsid w:val="00D10720"/>
    <w:rsid w:val="00D1088A"/>
    <w:rsid w:val="00D10E26"/>
    <w:rsid w:val="00D10ECC"/>
    <w:rsid w:val="00D10FA2"/>
    <w:rsid w:val="00D11023"/>
    <w:rsid w:val="00D1124D"/>
    <w:rsid w:val="00D112D4"/>
    <w:rsid w:val="00D11577"/>
    <w:rsid w:val="00D11651"/>
    <w:rsid w:val="00D1173A"/>
    <w:rsid w:val="00D11B1C"/>
    <w:rsid w:val="00D11F57"/>
    <w:rsid w:val="00D12172"/>
    <w:rsid w:val="00D121BD"/>
    <w:rsid w:val="00D12348"/>
    <w:rsid w:val="00D1245D"/>
    <w:rsid w:val="00D14014"/>
    <w:rsid w:val="00D14362"/>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30D"/>
    <w:rsid w:val="00D20620"/>
    <w:rsid w:val="00D20BDB"/>
    <w:rsid w:val="00D20E9E"/>
    <w:rsid w:val="00D2145D"/>
    <w:rsid w:val="00D214FF"/>
    <w:rsid w:val="00D215C1"/>
    <w:rsid w:val="00D21701"/>
    <w:rsid w:val="00D21EFF"/>
    <w:rsid w:val="00D224D5"/>
    <w:rsid w:val="00D225CD"/>
    <w:rsid w:val="00D229D9"/>
    <w:rsid w:val="00D22DE6"/>
    <w:rsid w:val="00D23517"/>
    <w:rsid w:val="00D23940"/>
    <w:rsid w:val="00D23F40"/>
    <w:rsid w:val="00D2405C"/>
    <w:rsid w:val="00D2489D"/>
    <w:rsid w:val="00D248A0"/>
    <w:rsid w:val="00D248B5"/>
    <w:rsid w:val="00D24945"/>
    <w:rsid w:val="00D24C0D"/>
    <w:rsid w:val="00D24C87"/>
    <w:rsid w:val="00D24CA4"/>
    <w:rsid w:val="00D25307"/>
    <w:rsid w:val="00D25837"/>
    <w:rsid w:val="00D2599A"/>
    <w:rsid w:val="00D25A41"/>
    <w:rsid w:val="00D25AB6"/>
    <w:rsid w:val="00D26083"/>
    <w:rsid w:val="00D261EB"/>
    <w:rsid w:val="00D264FC"/>
    <w:rsid w:val="00D26580"/>
    <w:rsid w:val="00D26884"/>
    <w:rsid w:val="00D26886"/>
    <w:rsid w:val="00D26B38"/>
    <w:rsid w:val="00D27715"/>
    <w:rsid w:val="00D277E2"/>
    <w:rsid w:val="00D3034B"/>
    <w:rsid w:val="00D30B7B"/>
    <w:rsid w:val="00D30B85"/>
    <w:rsid w:val="00D30B8A"/>
    <w:rsid w:val="00D30F74"/>
    <w:rsid w:val="00D315DC"/>
    <w:rsid w:val="00D31E63"/>
    <w:rsid w:val="00D32CA0"/>
    <w:rsid w:val="00D32F50"/>
    <w:rsid w:val="00D3301D"/>
    <w:rsid w:val="00D337B3"/>
    <w:rsid w:val="00D338B4"/>
    <w:rsid w:val="00D3391A"/>
    <w:rsid w:val="00D33E99"/>
    <w:rsid w:val="00D34283"/>
    <w:rsid w:val="00D345B1"/>
    <w:rsid w:val="00D347B4"/>
    <w:rsid w:val="00D348D0"/>
    <w:rsid w:val="00D34972"/>
    <w:rsid w:val="00D349F8"/>
    <w:rsid w:val="00D34AB8"/>
    <w:rsid w:val="00D34C9D"/>
    <w:rsid w:val="00D350E3"/>
    <w:rsid w:val="00D35183"/>
    <w:rsid w:val="00D35578"/>
    <w:rsid w:val="00D359FE"/>
    <w:rsid w:val="00D35C49"/>
    <w:rsid w:val="00D35DEA"/>
    <w:rsid w:val="00D36113"/>
    <w:rsid w:val="00D3657E"/>
    <w:rsid w:val="00D36584"/>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5AC3"/>
    <w:rsid w:val="00D4614D"/>
    <w:rsid w:val="00D468A3"/>
    <w:rsid w:val="00D46957"/>
    <w:rsid w:val="00D46AAA"/>
    <w:rsid w:val="00D46DA9"/>
    <w:rsid w:val="00D50082"/>
    <w:rsid w:val="00D5034C"/>
    <w:rsid w:val="00D50F6B"/>
    <w:rsid w:val="00D51055"/>
    <w:rsid w:val="00D511AB"/>
    <w:rsid w:val="00D5149A"/>
    <w:rsid w:val="00D51EAC"/>
    <w:rsid w:val="00D51FB4"/>
    <w:rsid w:val="00D5207B"/>
    <w:rsid w:val="00D520D7"/>
    <w:rsid w:val="00D526BD"/>
    <w:rsid w:val="00D52ED2"/>
    <w:rsid w:val="00D53218"/>
    <w:rsid w:val="00D538A6"/>
    <w:rsid w:val="00D53A86"/>
    <w:rsid w:val="00D53D8B"/>
    <w:rsid w:val="00D53EB6"/>
    <w:rsid w:val="00D5401E"/>
    <w:rsid w:val="00D54399"/>
    <w:rsid w:val="00D54401"/>
    <w:rsid w:val="00D54634"/>
    <w:rsid w:val="00D54A59"/>
    <w:rsid w:val="00D54BEF"/>
    <w:rsid w:val="00D54EBF"/>
    <w:rsid w:val="00D550B0"/>
    <w:rsid w:val="00D55701"/>
    <w:rsid w:val="00D55908"/>
    <w:rsid w:val="00D55F76"/>
    <w:rsid w:val="00D55FCB"/>
    <w:rsid w:val="00D55FEA"/>
    <w:rsid w:val="00D565B3"/>
    <w:rsid w:val="00D565DD"/>
    <w:rsid w:val="00D56978"/>
    <w:rsid w:val="00D569C9"/>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8A7"/>
    <w:rsid w:val="00D63B38"/>
    <w:rsid w:val="00D63D37"/>
    <w:rsid w:val="00D63D4E"/>
    <w:rsid w:val="00D64547"/>
    <w:rsid w:val="00D64899"/>
    <w:rsid w:val="00D64A74"/>
    <w:rsid w:val="00D64EE3"/>
    <w:rsid w:val="00D6529B"/>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17DE"/>
    <w:rsid w:val="00D71BAD"/>
    <w:rsid w:val="00D720F9"/>
    <w:rsid w:val="00D72AB0"/>
    <w:rsid w:val="00D72C9B"/>
    <w:rsid w:val="00D72FDD"/>
    <w:rsid w:val="00D73165"/>
    <w:rsid w:val="00D7399A"/>
    <w:rsid w:val="00D74207"/>
    <w:rsid w:val="00D7433B"/>
    <w:rsid w:val="00D7450C"/>
    <w:rsid w:val="00D7455D"/>
    <w:rsid w:val="00D7457F"/>
    <w:rsid w:val="00D7597B"/>
    <w:rsid w:val="00D75C83"/>
    <w:rsid w:val="00D75D72"/>
    <w:rsid w:val="00D75F8F"/>
    <w:rsid w:val="00D75FDB"/>
    <w:rsid w:val="00D767F3"/>
    <w:rsid w:val="00D76962"/>
    <w:rsid w:val="00D76B57"/>
    <w:rsid w:val="00D77718"/>
    <w:rsid w:val="00D779D2"/>
    <w:rsid w:val="00D779EC"/>
    <w:rsid w:val="00D77A08"/>
    <w:rsid w:val="00D80049"/>
    <w:rsid w:val="00D801CD"/>
    <w:rsid w:val="00D801DD"/>
    <w:rsid w:val="00D80B88"/>
    <w:rsid w:val="00D80CF5"/>
    <w:rsid w:val="00D81644"/>
    <w:rsid w:val="00D81766"/>
    <w:rsid w:val="00D8193E"/>
    <w:rsid w:val="00D81B78"/>
    <w:rsid w:val="00D81DE0"/>
    <w:rsid w:val="00D8216E"/>
    <w:rsid w:val="00D823B8"/>
    <w:rsid w:val="00D82827"/>
    <w:rsid w:val="00D82AC7"/>
    <w:rsid w:val="00D82AD6"/>
    <w:rsid w:val="00D82B45"/>
    <w:rsid w:val="00D82B64"/>
    <w:rsid w:val="00D82EEC"/>
    <w:rsid w:val="00D83230"/>
    <w:rsid w:val="00D83A44"/>
    <w:rsid w:val="00D83BCC"/>
    <w:rsid w:val="00D83C1C"/>
    <w:rsid w:val="00D841A2"/>
    <w:rsid w:val="00D847C8"/>
    <w:rsid w:val="00D84D03"/>
    <w:rsid w:val="00D84E79"/>
    <w:rsid w:val="00D85341"/>
    <w:rsid w:val="00D85E8D"/>
    <w:rsid w:val="00D86225"/>
    <w:rsid w:val="00D86277"/>
    <w:rsid w:val="00D862C1"/>
    <w:rsid w:val="00D8652A"/>
    <w:rsid w:val="00D86DDE"/>
    <w:rsid w:val="00D86F24"/>
    <w:rsid w:val="00D874EA"/>
    <w:rsid w:val="00D87911"/>
    <w:rsid w:val="00D879DC"/>
    <w:rsid w:val="00D902CF"/>
    <w:rsid w:val="00D90A21"/>
    <w:rsid w:val="00D90BDB"/>
    <w:rsid w:val="00D90CF9"/>
    <w:rsid w:val="00D9114F"/>
    <w:rsid w:val="00D92DC5"/>
    <w:rsid w:val="00D9316F"/>
    <w:rsid w:val="00D93643"/>
    <w:rsid w:val="00D936F1"/>
    <w:rsid w:val="00D93B39"/>
    <w:rsid w:val="00D945B7"/>
    <w:rsid w:val="00D94790"/>
    <w:rsid w:val="00D9485B"/>
    <w:rsid w:val="00D95123"/>
    <w:rsid w:val="00D951D6"/>
    <w:rsid w:val="00D951EA"/>
    <w:rsid w:val="00D9556C"/>
    <w:rsid w:val="00D956C6"/>
    <w:rsid w:val="00D95719"/>
    <w:rsid w:val="00D958D4"/>
    <w:rsid w:val="00D95958"/>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72F"/>
    <w:rsid w:val="00DA2D84"/>
    <w:rsid w:val="00DA2F88"/>
    <w:rsid w:val="00DA2FDA"/>
    <w:rsid w:val="00DA36AA"/>
    <w:rsid w:val="00DA3ADC"/>
    <w:rsid w:val="00DA443C"/>
    <w:rsid w:val="00DA455F"/>
    <w:rsid w:val="00DA4778"/>
    <w:rsid w:val="00DA54E7"/>
    <w:rsid w:val="00DA5528"/>
    <w:rsid w:val="00DA5906"/>
    <w:rsid w:val="00DA5AE7"/>
    <w:rsid w:val="00DA5D75"/>
    <w:rsid w:val="00DA6287"/>
    <w:rsid w:val="00DA6302"/>
    <w:rsid w:val="00DA6493"/>
    <w:rsid w:val="00DA6658"/>
    <w:rsid w:val="00DA66DE"/>
    <w:rsid w:val="00DA7321"/>
    <w:rsid w:val="00DA7583"/>
    <w:rsid w:val="00DA7A92"/>
    <w:rsid w:val="00DA7E82"/>
    <w:rsid w:val="00DA7F89"/>
    <w:rsid w:val="00DB083F"/>
    <w:rsid w:val="00DB21E6"/>
    <w:rsid w:val="00DB26C3"/>
    <w:rsid w:val="00DB2AA0"/>
    <w:rsid w:val="00DB2F0A"/>
    <w:rsid w:val="00DB3997"/>
    <w:rsid w:val="00DB3D42"/>
    <w:rsid w:val="00DB40DA"/>
    <w:rsid w:val="00DB4563"/>
    <w:rsid w:val="00DB464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1C65"/>
    <w:rsid w:val="00DC1E01"/>
    <w:rsid w:val="00DC208A"/>
    <w:rsid w:val="00DC220D"/>
    <w:rsid w:val="00DC258B"/>
    <w:rsid w:val="00DC27D5"/>
    <w:rsid w:val="00DC27F7"/>
    <w:rsid w:val="00DC2968"/>
    <w:rsid w:val="00DC2BD3"/>
    <w:rsid w:val="00DC2C65"/>
    <w:rsid w:val="00DC2F50"/>
    <w:rsid w:val="00DC3263"/>
    <w:rsid w:val="00DC3454"/>
    <w:rsid w:val="00DC347A"/>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003"/>
    <w:rsid w:val="00DD12B5"/>
    <w:rsid w:val="00DD1417"/>
    <w:rsid w:val="00DD1858"/>
    <w:rsid w:val="00DD1D31"/>
    <w:rsid w:val="00DD1E47"/>
    <w:rsid w:val="00DD2580"/>
    <w:rsid w:val="00DD2FEB"/>
    <w:rsid w:val="00DD3149"/>
    <w:rsid w:val="00DD334B"/>
    <w:rsid w:val="00DD34BE"/>
    <w:rsid w:val="00DD38F4"/>
    <w:rsid w:val="00DD3D24"/>
    <w:rsid w:val="00DD4081"/>
    <w:rsid w:val="00DD449E"/>
    <w:rsid w:val="00DD473D"/>
    <w:rsid w:val="00DD4ABB"/>
    <w:rsid w:val="00DD4BC7"/>
    <w:rsid w:val="00DD52BF"/>
    <w:rsid w:val="00DD53B6"/>
    <w:rsid w:val="00DD5732"/>
    <w:rsid w:val="00DD5F86"/>
    <w:rsid w:val="00DD6082"/>
    <w:rsid w:val="00DD608A"/>
    <w:rsid w:val="00DD614A"/>
    <w:rsid w:val="00DD71F9"/>
    <w:rsid w:val="00DE0414"/>
    <w:rsid w:val="00DE055A"/>
    <w:rsid w:val="00DE05AB"/>
    <w:rsid w:val="00DE0B4C"/>
    <w:rsid w:val="00DE1153"/>
    <w:rsid w:val="00DE14E3"/>
    <w:rsid w:val="00DE15FE"/>
    <w:rsid w:val="00DE163C"/>
    <w:rsid w:val="00DE16E6"/>
    <w:rsid w:val="00DE1750"/>
    <w:rsid w:val="00DE19D2"/>
    <w:rsid w:val="00DE1BCB"/>
    <w:rsid w:val="00DE1D30"/>
    <w:rsid w:val="00DE1F29"/>
    <w:rsid w:val="00DE2406"/>
    <w:rsid w:val="00DE2E7E"/>
    <w:rsid w:val="00DE3439"/>
    <w:rsid w:val="00DE3502"/>
    <w:rsid w:val="00DE369A"/>
    <w:rsid w:val="00DE3AF1"/>
    <w:rsid w:val="00DE3E95"/>
    <w:rsid w:val="00DE417E"/>
    <w:rsid w:val="00DE42A9"/>
    <w:rsid w:val="00DE44A4"/>
    <w:rsid w:val="00DE47AD"/>
    <w:rsid w:val="00DE487F"/>
    <w:rsid w:val="00DE48F0"/>
    <w:rsid w:val="00DE4D08"/>
    <w:rsid w:val="00DE5810"/>
    <w:rsid w:val="00DE60EE"/>
    <w:rsid w:val="00DE6282"/>
    <w:rsid w:val="00DE63BD"/>
    <w:rsid w:val="00DE6535"/>
    <w:rsid w:val="00DE6E30"/>
    <w:rsid w:val="00DE6F3B"/>
    <w:rsid w:val="00DE7140"/>
    <w:rsid w:val="00DE728A"/>
    <w:rsid w:val="00DE750C"/>
    <w:rsid w:val="00DE754F"/>
    <w:rsid w:val="00DE760F"/>
    <w:rsid w:val="00DE78B3"/>
    <w:rsid w:val="00DE7A8B"/>
    <w:rsid w:val="00DF035B"/>
    <w:rsid w:val="00DF04FB"/>
    <w:rsid w:val="00DF0906"/>
    <w:rsid w:val="00DF1009"/>
    <w:rsid w:val="00DF133A"/>
    <w:rsid w:val="00DF14CB"/>
    <w:rsid w:val="00DF14FA"/>
    <w:rsid w:val="00DF1DAD"/>
    <w:rsid w:val="00DF2114"/>
    <w:rsid w:val="00DF24E5"/>
    <w:rsid w:val="00DF28D2"/>
    <w:rsid w:val="00DF297F"/>
    <w:rsid w:val="00DF29FB"/>
    <w:rsid w:val="00DF35AB"/>
    <w:rsid w:val="00DF385A"/>
    <w:rsid w:val="00DF48FC"/>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162"/>
    <w:rsid w:val="00E0053F"/>
    <w:rsid w:val="00E0115C"/>
    <w:rsid w:val="00E011F9"/>
    <w:rsid w:val="00E01414"/>
    <w:rsid w:val="00E01802"/>
    <w:rsid w:val="00E01855"/>
    <w:rsid w:val="00E01912"/>
    <w:rsid w:val="00E01A55"/>
    <w:rsid w:val="00E01A6B"/>
    <w:rsid w:val="00E01B80"/>
    <w:rsid w:val="00E01FDA"/>
    <w:rsid w:val="00E021E1"/>
    <w:rsid w:val="00E023DF"/>
    <w:rsid w:val="00E025B0"/>
    <w:rsid w:val="00E027B9"/>
    <w:rsid w:val="00E02A9C"/>
    <w:rsid w:val="00E02B94"/>
    <w:rsid w:val="00E02C53"/>
    <w:rsid w:val="00E02D58"/>
    <w:rsid w:val="00E031A9"/>
    <w:rsid w:val="00E0336D"/>
    <w:rsid w:val="00E033E0"/>
    <w:rsid w:val="00E03E1A"/>
    <w:rsid w:val="00E0402C"/>
    <w:rsid w:val="00E04231"/>
    <w:rsid w:val="00E048C4"/>
    <w:rsid w:val="00E04A3D"/>
    <w:rsid w:val="00E04E7C"/>
    <w:rsid w:val="00E059A9"/>
    <w:rsid w:val="00E062BA"/>
    <w:rsid w:val="00E06732"/>
    <w:rsid w:val="00E06779"/>
    <w:rsid w:val="00E06C21"/>
    <w:rsid w:val="00E06E4C"/>
    <w:rsid w:val="00E06F27"/>
    <w:rsid w:val="00E06FDD"/>
    <w:rsid w:val="00E07405"/>
    <w:rsid w:val="00E07448"/>
    <w:rsid w:val="00E075DB"/>
    <w:rsid w:val="00E10A69"/>
    <w:rsid w:val="00E10CB9"/>
    <w:rsid w:val="00E11196"/>
    <w:rsid w:val="00E1170B"/>
    <w:rsid w:val="00E11919"/>
    <w:rsid w:val="00E11963"/>
    <w:rsid w:val="00E11BA8"/>
    <w:rsid w:val="00E11BE8"/>
    <w:rsid w:val="00E11CBD"/>
    <w:rsid w:val="00E12983"/>
    <w:rsid w:val="00E12D39"/>
    <w:rsid w:val="00E13155"/>
    <w:rsid w:val="00E133C1"/>
    <w:rsid w:val="00E13653"/>
    <w:rsid w:val="00E13AB5"/>
    <w:rsid w:val="00E13B9E"/>
    <w:rsid w:val="00E13F3C"/>
    <w:rsid w:val="00E1430E"/>
    <w:rsid w:val="00E144B9"/>
    <w:rsid w:val="00E145C1"/>
    <w:rsid w:val="00E14BC1"/>
    <w:rsid w:val="00E14CE4"/>
    <w:rsid w:val="00E153C0"/>
    <w:rsid w:val="00E156BD"/>
    <w:rsid w:val="00E158D7"/>
    <w:rsid w:val="00E15F02"/>
    <w:rsid w:val="00E15FF9"/>
    <w:rsid w:val="00E1627C"/>
    <w:rsid w:val="00E166C5"/>
    <w:rsid w:val="00E16B39"/>
    <w:rsid w:val="00E16CB6"/>
    <w:rsid w:val="00E17594"/>
    <w:rsid w:val="00E17662"/>
    <w:rsid w:val="00E17AD2"/>
    <w:rsid w:val="00E17D54"/>
    <w:rsid w:val="00E20732"/>
    <w:rsid w:val="00E20A39"/>
    <w:rsid w:val="00E20F8C"/>
    <w:rsid w:val="00E21942"/>
    <w:rsid w:val="00E21E5A"/>
    <w:rsid w:val="00E229F2"/>
    <w:rsid w:val="00E23971"/>
    <w:rsid w:val="00E23B54"/>
    <w:rsid w:val="00E23DF7"/>
    <w:rsid w:val="00E23F95"/>
    <w:rsid w:val="00E24B67"/>
    <w:rsid w:val="00E2536A"/>
    <w:rsid w:val="00E258FC"/>
    <w:rsid w:val="00E25C15"/>
    <w:rsid w:val="00E25D79"/>
    <w:rsid w:val="00E26DF5"/>
    <w:rsid w:val="00E26E84"/>
    <w:rsid w:val="00E273CF"/>
    <w:rsid w:val="00E27527"/>
    <w:rsid w:val="00E2765B"/>
    <w:rsid w:val="00E27A9D"/>
    <w:rsid w:val="00E27DA1"/>
    <w:rsid w:val="00E303CA"/>
    <w:rsid w:val="00E307B9"/>
    <w:rsid w:val="00E3095E"/>
    <w:rsid w:val="00E30D37"/>
    <w:rsid w:val="00E30E15"/>
    <w:rsid w:val="00E30EC1"/>
    <w:rsid w:val="00E314B9"/>
    <w:rsid w:val="00E3150F"/>
    <w:rsid w:val="00E3198E"/>
    <w:rsid w:val="00E31AE2"/>
    <w:rsid w:val="00E322EB"/>
    <w:rsid w:val="00E32F45"/>
    <w:rsid w:val="00E32F61"/>
    <w:rsid w:val="00E33A2E"/>
    <w:rsid w:val="00E33D4D"/>
    <w:rsid w:val="00E33F05"/>
    <w:rsid w:val="00E347B6"/>
    <w:rsid w:val="00E34B23"/>
    <w:rsid w:val="00E34D47"/>
    <w:rsid w:val="00E34D52"/>
    <w:rsid w:val="00E35103"/>
    <w:rsid w:val="00E351D0"/>
    <w:rsid w:val="00E352C6"/>
    <w:rsid w:val="00E355DB"/>
    <w:rsid w:val="00E3563B"/>
    <w:rsid w:val="00E35B58"/>
    <w:rsid w:val="00E35EE7"/>
    <w:rsid w:val="00E364C3"/>
    <w:rsid w:val="00E371F8"/>
    <w:rsid w:val="00E37764"/>
    <w:rsid w:val="00E37AF1"/>
    <w:rsid w:val="00E40137"/>
    <w:rsid w:val="00E403A2"/>
    <w:rsid w:val="00E4056E"/>
    <w:rsid w:val="00E409BB"/>
    <w:rsid w:val="00E40B06"/>
    <w:rsid w:val="00E4104B"/>
    <w:rsid w:val="00E4120D"/>
    <w:rsid w:val="00E41736"/>
    <w:rsid w:val="00E417A3"/>
    <w:rsid w:val="00E41BF7"/>
    <w:rsid w:val="00E41C21"/>
    <w:rsid w:val="00E4203C"/>
    <w:rsid w:val="00E421F4"/>
    <w:rsid w:val="00E42E6C"/>
    <w:rsid w:val="00E42FE6"/>
    <w:rsid w:val="00E43697"/>
    <w:rsid w:val="00E439B9"/>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0937"/>
    <w:rsid w:val="00E51E67"/>
    <w:rsid w:val="00E51F08"/>
    <w:rsid w:val="00E52647"/>
    <w:rsid w:val="00E527C5"/>
    <w:rsid w:val="00E52D4B"/>
    <w:rsid w:val="00E52F0D"/>
    <w:rsid w:val="00E531DB"/>
    <w:rsid w:val="00E5355B"/>
    <w:rsid w:val="00E535CF"/>
    <w:rsid w:val="00E5372D"/>
    <w:rsid w:val="00E542E4"/>
    <w:rsid w:val="00E545DB"/>
    <w:rsid w:val="00E54881"/>
    <w:rsid w:val="00E54CF5"/>
    <w:rsid w:val="00E54EA0"/>
    <w:rsid w:val="00E550D4"/>
    <w:rsid w:val="00E553DC"/>
    <w:rsid w:val="00E56521"/>
    <w:rsid w:val="00E56578"/>
    <w:rsid w:val="00E569CA"/>
    <w:rsid w:val="00E56DCE"/>
    <w:rsid w:val="00E56FD2"/>
    <w:rsid w:val="00E5750C"/>
    <w:rsid w:val="00E57831"/>
    <w:rsid w:val="00E5786A"/>
    <w:rsid w:val="00E578D8"/>
    <w:rsid w:val="00E60074"/>
    <w:rsid w:val="00E60416"/>
    <w:rsid w:val="00E605CE"/>
    <w:rsid w:val="00E6064B"/>
    <w:rsid w:val="00E607D7"/>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BD3"/>
    <w:rsid w:val="00E63D22"/>
    <w:rsid w:val="00E64AF3"/>
    <w:rsid w:val="00E64F59"/>
    <w:rsid w:val="00E6570B"/>
    <w:rsid w:val="00E65AD5"/>
    <w:rsid w:val="00E65CF6"/>
    <w:rsid w:val="00E6676F"/>
    <w:rsid w:val="00E66AAA"/>
    <w:rsid w:val="00E66C8D"/>
    <w:rsid w:val="00E66F8F"/>
    <w:rsid w:val="00E675D1"/>
    <w:rsid w:val="00E676B6"/>
    <w:rsid w:val="00E67B53"/>
    <w:rsid w:val="00E7044F"/>
    <w:rsid w:val="00E707E6"/>
    <w:rsid w:val="00E709AA"/>
    <w:rsid w:val="00E71428"/>
    <w:rsid w:val="00E71464"/>
    <w:rsid w:val="00E7206D"/>
    <w:rsid w:val="00E72180"/>
    <w:rsid w:val="00E72ADA"/>
    <w:rsid w:val="00E730CD"/>
    <w:rsid w:val="00E7381C"/>
    <w:rsid w:val="00E73B62"/>
    <w:rsid w:val="00E73E60"/>
    <w:rsid w:val="00E74705"/>
    <w:rsid w:val="00E74818"/>
    <w:rsid w:val="00E74B75"/>
    <w:rsid w:val="00E74C70"/>
    <w:rsid w:val="00E75283"/>
    <w:rsid w:val="00E752DD"/>
    <w:rsid w:val="00E7568E"/>
    <w:rsid w:val="00E758EB"/>
    <w:rsid w:val="00E7606F"/>
    <w:rsid w:val="00E76734"/>
    <w:rsid w:val="00E7679E"/>
    <w:rsid w:val="00E767D8"/>
    <w:rsid w:val="00E77959"/>
    <w:rsid w:val="00E77C0F"/>
    <w:rsid w:val="00E77FD6"/>
    <w:rsid w:val="00E77FE9"/>
    <w:rsid w:val="00E80F8D"/>
    <w:rsid w:val="00E813AC"/>
    <w:rsid w:val="00E813F1"/>
    <w:rsid w:val="00E81574"/>
    <w:rsid w:val="00E819A7"/>
    <w:rsid w:val="00E819CB"/>
    <w:rsid w:val="00E81D5B"/>
    <w:rsid w:val="00E8252A"/>
    <w:rsid w:val="00E8330E"/>
    <w:rsid w:val="00E8339A"/>
    <w:rsid w:val="00E83492"/>
    <w:rsid w:val="00E836B9"/>
    <w:rsid w:val="00E838A2"/>
    <w:rsid w:val="00E8392A"/>
    <w:rsid w:val="00E83BE1"/>
    <w:rsid w:val="00E83CC6"/>
    <w:rsid w:val="00E83E0E"/>
    <w:rsid w:val="00E84254"/>
    <w:rsid w:val="00E844D2"/>
    <w:rsid w:val="00E847A0"/>
    <w:rsid w:val="00E84ED2"/>
    <w:rsid w:val="00E8582C"/>
    <w:rsid w:val="00E85B4F"/>
    <w:rsid w:val="00E85CB4"/>
    <w:rsid w:val="00E866CD"/>
    <w:rsid w:val="00E86FDB"/>
    <w:rsid w:val="00E87673"/>
    <w:rsid w:val="00E902A4"/>
    <w:rsid w:val="00E90376"/>
    <w:rsid w:val="00E90AC1"/>
    <w:rsid w:val="00E9146A"/>
    <w:rsid w:val="00E915F2"/>
    <w:rsid w:val="00E91ABB"/>
    <w:rsid w:val="00E91E17"/>
    <w:rsid w:val="00E91F4C"/>
    <w:rsid w:val="00E924C7"/>
    <w:rsid w:val="00E9254C"/>
    <w:rsid w:val="00E92574"/>
    <w:rsid w:val="00E92617"/>
    <w:rsid w:val="00E928ED"/>
    <w:rsid w:val="00E928FF"/>
    <w:rsid w:val="00E92FCA"/>
    <w:rsid w:val="00E93136"/>
    <w:rsid w:val="00E9327B"/>
    <w:rsid w:val="00E9365F"/>
    <w:rsid w:val="00E94131"/>
    <w:rsid w:val="00E942EF"/>
    <w:rsid w:val="00E942FB"/>
    <w:rsid w:val="00E94B7D"/>
    <w:rsid w:val="00E94FBA"/>
    <w:rsid w:val="00E9581D"/>
    <w:rsid w:val="00E95C10"/>
    <w:rsid w:val="00E95CAF"/>
    <w:rsid w:val="00E9645E"/>
    <w:rsid w:val="00E96B9C"/>
    <w:rsid w:val="00E96FE6"/>
    <w:rsid w:val="00E9760F"/>
    <w:rsid w:val="00EA1221"/>
    <w:rsid w:val="00EA12AF"/>
    <w:rsid w:val="00EA1388"/>
    <w:rsid w:val="00EA16C4"/>
    <w:rsid w:val="00EA1F77"/>
    <w:rsid w:val="00EA24E3"/>
    <w:rsid w:val="00EA2A2C"/>
    <w:rsid w:val="00EA2BDD"/>
    <w:rsid w:val="00EA31AD"/>
    <w:rsid w:val="00EA31F5"/>
    <w:rsid w:val="00EA424C"/>
    <w:rsid w:val="00EA487F"/>
    <w:rsid w:val="00EA4988"/>
    <w:rsid w:val="00EA4F71"/>
    <w:rsid w:val="00EA536B"/>
    <w:rsid w:val="00EA53AB"/>
    <w:rsid w:val="00EA5412"/>
    <w:rsid w:val="00EA553D"/>
    <w:rsid w:val="00EA5A59"/>
    <w:rsid w:val="00EA5B02"/>
    <w:rsid w:val="00EA5E3B"/>
    <w:rsid w:val="00EA5E5B"/>
    <w:rsid w:val="00EA5FFB"/>
    <w:rsid w:val="00EA60EC"/>
    <w:rsid w:val="00EA620C"/>
    <w:rsid w:val="00EA6225"/>
    <w:rsid w:val="00EA6A3E"/>
    <w:rsid w:val="00EA70A8"/>
    <w:rsid w:val="00EA730F"/>
    <w:rsid w:val="00EA75EC"/>
    <w:rsid w:val="00EA75FF"/>
    <w:rsid w:val="00EA79E2"/>
    <w:rsid w:val="00EA7A34"/>
    <w:rsid w:val="00EB0B9B"/>
    <w:rsid w:val="00EB0EE3"/>
    <w:rsid w:val="00EB0F12"/>
    <w:rsid w:val="00EB0FA4"/>
    <w:rsid w:val="00EB1056"/>
    <w:rsid w:val="00EB1192"/>
    <w:rsid w:val="00EB1207"/>
    <w:rsid w:val="00EB125D"/>
    <w:rsid w:val="00EB12CA"/>
    <w:rsid w:val="00EB14B4"/>
    <w:rsid w:val="00EB18E8"/>
    <w:rsid w:val="00EB2346"/>
    <w:rsid w:val="00EB24A9"/>
    <w:rsid w:val="00EB2E1E"/>
    <w:rsid w:val="00EB2F70"/>
    <w:rsid w:val="00EB35F1"/>
    <w:rsid w:val="00EB37DC"/>
    <w:rsid w:val="00EB3997"/>
    <w:rsid w:val="00EB3C56"/>
    <w:rsid w:val="00EB3E31"/>
    <w:rsid w:val="00EB40BD"/>
    <w:rsid w:val="00EB4265"/>
    <w:rsid w:val="00EB4337"/>
    <w:rsid w:val="00EB471E"/>
    <w:rsid w:val="00EB4947"/>
    <w:rsid w:val="00EB4C43"/>
    <w:rsid w:val="00EB4C81"/>
    <w:rsid w:val="00EB4DFA"/>
    <w:rsid w:val="00EB52F1"/>
    <w:rsid w:val="00EB5723"/>
    <w:rsid w:val="00EB582C"/>
    <w:rsid w:val="00EB5AF4"/>
    <w:rsid w:val="00EB5B84"/>
    <w:rsid w:val="00EB5D32"/>
    <w:rsid w:val="00EB5D8B"/>
    <w:rsid w:val="00EB5F49"/>
    <w:rsid w:val="00EB6013"/>
    <w:rsid w:val="00EB6B57"/>
    <w:rsid w:val="00EB714C"/>
    <w:rsid w:val="00EB7209"/>
    <w:rsid w:val="00EB7867"/>
    <w:rsid w:val="00EB7AE9"/>
    <w:rsid w:val="00EB7CF0"/>
    <w:rsid w:val="00EB7D55"/>
    <w:rsid w:val="00EB7DB5"/>
    <w:rsid w:val="00EC009A"/>
    <w:rsid w:val="00EC0689"/>
    <w:rsid w:val="00EC0720"/>
    <w:rsid w:val="00EC08C6"/>
    <w:rsid w:val="00EC08D7"/>
    <w:rsid w:val="00EC093B"/>
    <w:rsid w:val="00EC09B6"/>
    <w:rsid w:val="00EC0EA6"/>
    <w:rsid w:val="00EC0F31"/>
    <w:rsid w:val="00EC1092"/>
    <w:rsid w:val="00EC1431"/>
    <w:rsid w:val="00EC160A"/>
    <w:rsid w:val="00EC1751"/>
    <w:rsid w:val="00EC223F"/>
    <w:rsid w:val="00EC2546"/>
    <w:rsid w:val="00EC28B6"/>
    <w:rsid w:val="00EC2FA2"/>
    <w:rsid w:val="00EC31CF"/>
    <w:rsid w:val="00EC3765"/>
    <w:rsid w:val="00EC3C7F"/>
    <w:rsid w:val="00EC3CD5"/>
    <w:rsid w:val="00EC3EC7"/>
    <w:rsid w:val="00EC45DE"/>
    <w:rsid w:val="00EC4670"/>
    <w:rsid w:val="00EC49FB"/>
    <w:rsid w:val="00EC5B66"/>
    <w:rsid w:val="00EC5B7B"/>
    <w:rsid w:val="00EC5FEA"/>
    <w:rsid w:val="00EC63B0"/>
    <w:rsid w:val="00EC677A"/>
    <w:rsid w:val="00EC6ED4"/>
    <w:rsid w:val="00EC72CF"/>
    <w:rsid w:val="00ED015E"/>
    <w:rsid w:val="00ED02EE"/>
    <w:rsid w:val="00ED1053"/>
    <w:rsid w:val="00ED13E8"/>
    <w:rsid w:val="00ED1534"/>
    <w:rsid w:val="00ED15AF"/>
    <w:rsid w:val="00ED2108"/>
    <w:rsid w:val="00ED27B4"/>
    <w:rsid w:val="00ED2E6E"/>
    <w:rsid w:val="00ED2FDC"/>
    <w:rsid w:val="00ED3216"/>
    <w:rsid w:val="00ED32EC"/>
    <w:rsid w:val="00ED33FD"/>
    <w:rsid w:val="00ED3993"/>
    <w:rsid w:val="00ED3B73"/>
    <w:rsid w:val="00ED4208"/>
    <w:rsid w:val="00ED439A"/>
    <w:rsid w:val="00ED4584"/>
    <w:rsid w:val="00ED45FB"/>
    <w:rsid w:val="00ED4B43"/>
    <w:rsid w:val="00ED518E"/>
    <w:rsid w:val="00ED5BD9"/>
    <w:rsid w:val="00ED5BFC"/>
    <w:rsid w:val="00ED5DAA"/>
    <w:rsid w:val="00ED5E9C"/>
    <w:rsid w:val="00ED61ED"/>
    <w:rsid w:val="00ED6207"/>
    <w:rsid w:val="00ED6828"/>
    <w:rsid w:val="00ED6C17"/>
    <w:rsid w:val="00ED6DFA"/>
    <w:rsid w:val="00ED6FA3"/>
    <w:rsid w:val="00ED7344"/>
    <w:rsid w:val="00ED7827"/>
    <w:rsid w:val="00ED7ECC"/>
    <w:rsid w:val="00EE02B4"/>
    <w:rsid w:val="00EE0342"/>
    <w:rsid w:val="00EE0444"/>
    <w:rsid w:val="00EE13F2"/>
    <w:rsid w:val="00EE172C"/>
    <w:rsid w:val="00EE1A43"/>
    <w:rsid w:val="00EE2979"/>
    <w:rsid w:val="00EE31A5"/>
    <w:rsid w:val="00EE31E2"/>
    <w:rsid w:val="00EE34E6"/>
    <w:rsid w:val="00EE3823"/>
    <w:rsid w:val="00EE3842"/>
    <w:rsid w:val="00EE3E49"/>
    <w:rsid w:val="00EE3F64"/>
    <w:rsid w:val="00EE4033"/>
    <w:rsid w:val="00EE410E"/>
    <w:rsid w:val="00EE4244"/>
    <w:rsid w:val="00EE4300"/>
    <w:rsid w:val="00EE4473"/>
    <w:rsid w:val="00EE4B5C"/>
    <w:rsid w:val="00EE54F2"/>
    <w:rsid w:val="00EE5E3E"/>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15C"/>
    <w:rsid w:val="00EF5345"/>
    <w:rsid w:val="00EF5920"/>
    <w:rsid w:val="00EF59DA"/>
    <w:rsid w:val="00EF5CD5"/>
    <w:rsid w:val="00EF5FFA"/>
    <w:rsid w:val="00EF62A3"/>
    <w:rsid w:val="00EF631D"/>
    <w:rsid w:val="00EF684B"/>
    <w:rsid w:val="00EF688B"/>
    <w:rsid w:val="00EF6959"/>
    <w:rsid w:val="00EF6C0E"/>
    <w:rsid w:val="00EF6C97"/>
    <w:rsid w:val="00EF6C9E"/>
    <w:rsid w:val="00EF6D65"/>
    <w:rsid w:val="00EF6DF7"/>
    <w:rsid w:val="00EF7224"/>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C17"/>
    <w:rsid w:val="00F03DAD"/>
    <w:rsid w:val="00F03EE7"/>
    <w:rsid w:val="00F040FA"/>
    <w:rsid w:val="00F04859"/>
    <w:rsid w:val="00F04924"/>
    <w:rsid w:val="00F049B3"/>
    <w:rsid w:val="00F04B7D"/>
    <w:rsid w:val="00F04B82"/>
    <w:rsid w:val="00F04BDE"/>
    <w:rsid w:val="00F05104"/>
    <w:rsid w:val="00F051C9"/>
    <w:rsid w:val="00F05366"/>
    <w:rsid w:val="00F05810"/>
    <w:rsid w:val="00F0622F"/>
    <w:rsid w:val="00F06447"/>
    <w:rsid w:val="00F0653F"/>
    <w:rsid w:val="00F065EE"/>
    <w:rsid w:val="00F0667A"/>
    <w:rsid w:val="00F06779"/>
    <w:rsid w:val="00F06A4E"/>
    <w:rsid w:val="00F06EF0"/>
    <w:rsid w:val="00F073BC"/>
    <w:rsid w:val="00F074C6"/>
    <w:rsid w:val="00F07527"/>
    <w:rsid w:val="00F07A5B"/>
    <w:rsid w:val="00F07B61"/>
    <w:rsid w:val="00F07C9B"/>
    <w:rsid w:val="00F100A8"/>
    <w:rsid w:val="00F10186"/>
    <w:rsid w:val="00F102D6"/>
    <w:rsid w:val="00F10C08"/>
    <w:rsid w:val="00F1120C"/>
    <w:rsid w:val="00F11853"/>
    <w:rsid w:val="00F11892"/>
    <w:rsid w:val="00F11A7C"/>
    <w:rsid w:val="00F11BDE"/>
    <w:rsid w:val="00F1270F"/>
    <w:rsid w:val="00F1294A"/>
    <w:rsid w:val="00F12A52"/>
    <w:rsid w:val="00F1315A"/>
    <w:rsid w:val="00F135BE"/>
    <w:rsid w:val="00F15033"/>
    <w:rsid w:val="00F15796"/>
    <w:rsid w:val="00F15A91"/>
    <w:rsid w:val="00F15EE0"/>
    <w:rsid w:val="00F16022"/>
    <w:rsid w:val="00F16E1F"/>
    <w:rsid w:val="00F17342"/>
    <w:rsid w:val="00F174A1"/>
    <w:rsid w:val="00F174C9"/>
    <w:rsid w:val="00F1757B"/>
    <w:rsid w:val="00F17C56"/>
    <w:rsid w:val="00F17F83"/>
    <w:rsid w:val="00F2018A"/>
    <w:rsid w:val="00F201BA"/>
    <w:rsid w:val="00F20336"/>
    <w:rsid w:val="00F20F7E"/>
    <w:rsid w:val="00F2100B"/>
    <w:rsid w:val="00F21765"/>
    <w:rsid w:val="00F21787"/>
    <w:rsid w:val="00F21AC6"/>
    <w:rsid w:val="00F21C85"/>
    <w:rsid w:val="00F21DA2"/>
    <w:rsid w:val="00F21EB8"/>
    <w:rsid w:val="00F222AB"/>
    <w:rsid w:val="00F23222"/>
    <w:rsid w:val="00F235F7"/>
    <w:rsid w:val="00F2372E"/>
    <w:rsid w:val="00F2399B"/>
    <w:rsid w:val="00F23C4A"/>
    <w:rsid w:val="00F23DAD"/>
    <w:rsid w:val="00F23ECE"/>
    <w:rsid w:val="00F23F67"/>
    <w:rsid w:val="00F24107"/>
    <w:rsid w:val="00F2417B"/>
    <w:rsid w:val="00F241F4"/>
    <w:rsid w:val="00F24409"/>
    <w:rsid w:val="00F2465C"/>
    <w:rsid w:val="00F2475B"/>
    <w:rsid w:val="00F24A62"/>
    <w:rsid w:val="00F24BB4"/>
    <w:rsid w:val="00F25084"/>
    <w:rsid w:val="00F25758"/>
    <w:rsid w:val="00F2599F"/>
    <w:rsid w:val="00F25C23"/>
    <w:rsid w:val="00F262CF"/>
    <w:rsid w:val="00F268B0"/>
    <w:rsid w:val="00F26BC6"/>
    <w:rsid w:val="00F26CF5"/>
    <w:rsid w:val="00F26F41"/>
    <w:rsid w:val="00F270F4"/>
    <w:rsid w:val="00F27515"/>
    <w:rsid w:val="00F2760E"/>
    <w:rsid w:val="00F27696"/>
    <w:rsid w:val="00F278A2"/>
    <w:rsid w:val="00F27C18"/>
    <w:rsid w:val="00F27CAD"/>
    <w:rsid w:val="00F301CB"/>
    <w:rsid w:val="00F304C6"/>
    <w:rsid w:val="00F305F2"/>
    <w:rsid w:val="00F30626"/>
    <w:rsid w:val="00F30A1B"/>
    <w:rsid w:val="00F313F7"/>
    <w:rsid w:val="00F317D3"/>
    <w:rsid w:val="00F3228F"/>
    <w:rsid w:val="00F322CC"/>
    <w:rsid w:val="00F3264A"/>
    <w:rsid w:val="00F32ADF"/>
    <w:rsid w:val="00F32B22"/>
    <w:rsid w:val="00F330B7"/>
    <w:rsid w:val="00F331E4"/>
    <w:rsid w:val="00F335E0"/>
    <w:rsid w:val="00F33629"/>
    <w:rsid w:val="00F33BA1"/>
    <w:rsid w:val="00F33DED"/>
    <w:rsid w:val="00F34105"/>
    <w:rsid w:val="00F34121"/>
    <w:rsid w:val="00F34795"/>
    <w:rsid w:val="00F350AA"/>
    <w:rsid w:val="00F35166"/>
    <w:rsid w:val="00F3611B"/>
    <w:rsid w:val="00F36437"/>
    <w:rsid w:val="00F36BA3"/>
    <w:rsid w:val="00F36FE0"/>
    <w:rsid w:val="00F377F9"/>
    <w:rsid w:val="00F37AA2"/>
    <w:rsid w:val="00F37AEA"/>
    <w:rsid w:val="00F37C25"/>
    <w:rsid w:val="00F4004D"/>
    <w:rsid w:val="00F40467"/>
    <w:rsid w:val="00F40716"/>
    <w:rsid w:val="00F421F7"/>
    <w:rsid w:val="00F424AD"/>
    <w:rsid w:val="00F4264C"/>
    <w:rsid w:val="00F42A84"/>
    <w:rsid w:val="00F42AA9"/>
    <w:rsid w:val="00F43476"/>
    <w:rsid w:val="00F43543"/>
    <w:rsid w:val="00F4379D"/>
    <w:rsid w:val="00F437DF"/>
    <w:rsid w:val="00F43841"/>
    <w:rsid w:val="00F439FA"/>
    <w:rsid w:val="00F441BC"/>
    <w:rsid w:val="00F44228"/>
    <w:rsid w:val="00F44441"/>
    <w:rsid w:val="00F451C5"/>
    <w:rsid w:val="00F454DB"/>
    <w:rsid w:val="00F455F9"/>
    <w:rsid w:val="00F4571C"/>
    <w:rsid w:val="00F45A59"/>
    <w:rsid w:val="00F45DAA"/>
    <w:rsid w:val="00F45E33"/>
    <w:rsid w:val="00F45E5D"/>
    <w:rsid w:val="00F4764F"/>
    <w:rsid w:val="00F47C58"/>
    <w:rsid w:val="00F47F08"/>
    <w:rsid w:val="00F50631"/>
    <w:rsid w:val="00F50AD7"/>
    <w:rsid w:val="00F50CE3"/>
    <w:rsid w:val="00F51104"/>
    <w:rsid w:val="00F5122B"/>
    <w:rsid w:val="00F513E5"/>
    <w:rsid w:val="00F5160C"/>
    <w:rsid w:val="00F5164C"/>
    <w:rsid w:val="00F518FE"/>
    <w:rsid w:val="00F52412"/>
    <w:rsid w:val="00F526C5"/>
    <w:rsid w:val="00F52F0D"/>
    <w:rsid w:val="00F53594"/>
    <w:rsid w:val="00F53B31"/>
    <w:rsid w:val="00F53BBF"/>
    <w:rsid w:val="00F540B1"/>
    <w:rsid w:val="00F54209"/>
    <w:rsid w:val="00F5470C"/>
    <w:rsid w:val="00F558FC"/>
    <w:rsid w:val="00F55912"/>
    <w:rsid w:val="00F55AA4"/>
    <w:rsid w:val="00F55AE2"/>
    <w:rsid w:val="00F55CF3"/>
    <w:rsid w:val="00F55E6F"/>
    <w:rsid w:val="00F564B0"/>
    <w:rsid w:val="00F564DF"/>
    <w:rsid w:val="00F5695F"/>
    <w:rsid w:val="00F56D7A"/>
    <w:rsid w:val="00F56F46"/>
    <w:rsid w:val="00F57D87"/>
    <w:rsid w:val="00F57DAB"/>
    <w:rsid w:val="00F57FA4"/>
    <w:rsid w:val="00F60297"/>
    <w:rsid w:val="00F60B31"/>
    <w:rsid w:val="00F60BE4"/>
    <w:rsid w:val="00F612B3"/>
    <w:rsid w:val="00F61594"/>
    <w:rsid w:val="00F62259"/>
    <w:rsid w:val="00F62999"/>
    <w:rsid w:val="00F631DA"/>
    <w:rsid w:val="00F635B6"/>
    <w:rsid w:val="00F63AA0"/>
    <w:rsid w:val="00F64ACF"/>
    <w:rsid w:val="00F64FFD"/>
    <w:rsid w:val="00F65498"/>
    <w:rsid w:val="00F65661"/>
    <w:rsid w:val="00F65CB8"/>
    <w:rsid w:val="00F66329"/>
    <w:rsid w:val="00F6691B"/>
    <w:rsid w:val="00F66B17"/>
    <w:rsid w:val="00F66CD2"/>
    <w:rsid w:val="00F671D2"/>
    <w:rsid w:val="00F67DBF"/>
    <w:rsid w:val="00F70E00"/>
    <w:rsid w:val="00F710D2"/>
    <w:rsid w:val="00F713F3"/>
    <w:rsid w:val="00F71491"/>
    <w:rsid w:val="00F71B5F"/>
    <w:rsid w:val="00F71D7B"/>
    <w:rsid w:val="00F71FA2"/>
    <w:rsid w:val="00F731E5"/>
    <w:rsid w:val="00F73349"/>
    <w:rsid w:val="00F739A1"/>
    <w:rsid w:val="00F73CD6"/>
    <w:rsid w:val="00F74394"/>
    <w:rsid w:val="00F74556"/>
    <w:rsid w:val="00F74957"/>
    <w:rsid w:val="00F74A64"/>
    <w:rsid w:val="00F751C2"/>
    <w:rsid w:val="00F759AD"/>
    <w:rsid w:val="00F75DB6"/>
    <w:rsid w:val="00F75DC9"/>
    <w:rsid w:val="00F75F56"/>
    <w:rsid w:val="00F762DD"/>
    <w:rsid w:val="00F766CA"/>
    <w:rsid w:val="00F766E0"/>
    <w:rsid w:val="00F76BA3"/>
    <w:rsid w:val="00F774DD"/>
    <w:rsid w:val="00F775C7"/>
    <w:rsid w:val="00F779CA"/>
    <w:rsid w:val="00F77B9E"/>
    <w:rsid w:val="00F80126"/>
    <w:rsid w:val="00F80B66"/>
    <w:rsid w:val="00F80E0A"/>
    <w:rsid w:val="00F8169C"/>
    <w:rsid w:val="00F818A5"/>
    <w:rsid w:val="00F81A78"/>
    <w:rsid w:val="00F81C95"/>
    <w:rsid w:val="00F81CFD"/>
    <w:rsid w:val="00F81D3E"/>
    <w:rsid w:val="00F82085"/>
    <w:rsid w:val="00F820DA"/>
    <w:rsid w:val="00F823B4"/>
    <w:rsid w:val="00F826AB"/>
    <w:rsid w:val="00F826FB"/>
    <w:rsid w:val="00F82CF1"/>
    <w:rsid w:val="00F8367F"/>
    <w:rsid w:val="00F8390E"/>
    <w:rsid w:val="00F83AFE"/>
    <w:rsid w:val="00F83D41"/>
    <w:rsid w:val="00F83DB1"/>
    <w:rsid w:val="00F83EB4"/>
    <w:rsid w:val="00F840EA"/>
    <w:rsid w:val="00F84647"/>
    <w:rsid w:val="00F8502D"/>
    <w:rsid w:val="00F850AB"/>
    <w:rsid w:val="00F85333"/>
    <w:rsid w:val="00F860C6"/>
    <w:rsid w:val="00F8696B"/>
    <w:rsid w:val="00F86B2E"/>
    <w:rsid w:val="00F86D3F"/>
    <w:rsid w:val="00F87A75"/>
    <w:rsid w:val="00F87C67"/>
    <w:rsid w:val="00F87E38"/>
    <w:rsid w:val="00F87E82"/>
    <w:rsid w:val="00F90237"/>
    <w:rsid w:val="00F9034B"/>
    <w:rsid w:val="00F90664"/>
    <w:rsid w:val="00F908C3"/>
    <w:rsid w:val="00F90BC7"/>
    <w:rsid w:val="00F90FD3"/>
    <w:rsid w:val="00F913DA"/>
    <w:rsid w:val="00F91781"/>
    <w:rsid w:val="00F919CE"/>
    <w:rsid w:val="00F922DB"/>
    <w:rsid w:val="00F92B7F"/>
    <w:rsid w:val="00F92D72"/>
    <w:rsid w:val="00F9309F"/>
    <w:rsid w:val="00F934FF"/>
    <w:rsid w:val="00F935CA"/>
    <w:rsid w:val="00F938FD"/>
    <w:rsid w:val="00F93A68"/>
    <w:rsid w:val="00F93E54"/>
    <w:rsid w:val="00F948D6"/>
    <w:rsid w:val="00F94A75"/>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2C02"/>
    <w:rsid w:val="00FA326B"/>
    <w:rsid w:val="00FA34C7"/>
    <w:rsid w:val="00FA35A4"/>
    <w:rsid w:val="00FA3C9E"/>
    <w:rsid w:val="00FA413A"/>
    <w:rsid w:val="00FA4158"/>
    <w:rsid w:val="00FA42D7"/>
    <w:rsid w:val="00FA4495"/>
    <w:rsid w:val="00FA5240"/>
    <w:rsid w:val="00FA554E"/>
    <w:rsid w:val="00FA5563"/>
    <w:rsid w:val="00FA5B31"/>
    <w:rsid w:val="00FA5C5F"/>
    <w:rsid w:val="00FA5D16"/>
    <w:rsid w:val="00FA608F"/>
    <w:rsid w:val="00FA60BE"/>
    <w:rsid w:val="00FA6526"/>
    <w:rsid w:val="00FA65E9"/>
    <w:rsid w:val="00FA6639"/>
    <w:rsid w:val="00FA6A56"/>
    <w:rsid w:val="00FA6A73"/>
    <w:rsid w:val="00FA6C3D"/>
    <w:rsid w:val="00FA6D65"/>
    <w:rsid w:val="00FA7836"/>
    <w:rsid w:val="00FA7E38"/>
    <w:rsid w:val="00FA7E6C"/>
    <w:rsid w:val="00FA7EF3"/>
    <w:rsid w:val="00FB08B6"/>
    <w:rsid w:val="00FB09E4"/>
    <w:rsid w:val="00FB0AA1"/>
    <w:rsid w:val="00FB0FCD"/>
    <w:rsid w:val="00FB16A6"/>
    <w:rsid w:val="00FB171C"/>
    <w:rsid w:val="00FB2AD3"/>
    <w:rsid w:val="00FB2DB4"/>
    <w:rsid w:val="00FB3062"/>
    <w:rsid w:val="00FB3252"/>
    <w:rsid w:val="00FB3747"/>
    <w:rsid w:val="00FB3810"/>
    <w:rsid w:val="00FB3A5A"/>
    <w:rsid w:val="00FB3A68"/>
    <w:rsid w:val="00FB3CFA"/>
    <w:rsid w:val="00FB3FA7"/>
    <w:rsid w:val="00FB4327"/>
    <w:rsid w:val="00FB43FE"/>
    <w:rsid w:val="00FB4966"/>
    <w:rsid w:val="00FB4D7B"/>
    <w:rsid w:val="00FB538B"/>
    <w:rsid w:val="00FB53F3"/>
    <w:rsid w:val="00FB53F6"/>
    <w:rsid w:val="00FB55C9"/>
    <w:rsid w:val="00FB5A59"/>
    <w:rsid w:val="00FB5D1E"/>
    <w:rsid w:val="00FB67F8"/>
    <w:rsid w:val="00FB6E66"/>
    <w:rsid w:val="00FB6FE6"/>
    <w:rsid w:val="00FB750E"/>
    <w:rsid w:val="00FB7726"/>
    <w:rsid w:val="00FB772D"/>
    <w:rsid w:val="00FB7921"/>
    <w:rsid w:val="00FB7D08"/>
    <w:rsid w:val="00FB7D75"/>
    <w:rsid w:val="00FC01CE"/>
    <w:rsid w:val="00FC0889"/>
    <w:rsid w:val="00FC0B11"/>
    <w:rsid w:val="00FC0C0C"/>
    <w:rsid w:val="00FC10C0"/>
    <w:rsid w:val="00FC10F1"/>
    <w:rsid w:val="00FC119E"/>
    <w:rsid w:val="00FC1A21"/>
    <w:rsid w:val="00FC1E56"/>
    <w:rsid w:val="00FC1F3F"/>
    <w:rsid w:val="00FC2596"/>
    <w:rsid w:val="00FC2BD3"/>
    <w:rsid w:val="00FC3168"/>
    <w:rsid w:val="00FC3317"/>
    <w:rsid w:val="00FC38C1"/>
    <w:rsid w:val="00FC47D0"/>
    <w:rsid w:val="00FC4813"/>
    <w:rsid w:val="00FC482A"/>
    <w:rsid w:val="00FC49C6"/>
    <w:rsid w:val="00FC4A75"/>
    <w:rsid w:val="00FC4B0D"/>
    <w:rsid w:val="00FC4D46"/>
    <w:rsid w:val="00FC5169"/>
    <w:rsid w:val="00FC52CC"/>
    <w:rsid w:val="00FC5884"/>
    <w:rsid w:val="00FC5F87"/>
    <w:rsid w:val="00FC6167"/>
    <w:rsid w:val="00FC6612"/>
    <w:rsid w:val="00FC68C6"/>
    <w:rsid w:val="00FC6B39"/>
    <w:rsid w:val="00FC6DFD"/>
    <w:rsid w:val="00FC70A0"/>
    <w:rsid w:val="00FC7160"/>
    <w:rsid w:val="00FC759A"/>
    <w:rsid w:val="00FC769D"/>
    <w:rsid w:val="00FC7747"/>
    <w:rsid w:val="00FC7BBD"/>
    <w:rsid w:val="00FD0001"/>
    <w:rsid w:val="00FD0170"/>
    <w:rsid w:val="00FD0A07"/>
    <w:rsid w:val="00FD1395"/>
    <w:rsid w:val="00FD1557"/>
    <w:rsid w:val="00FD1725"/>
    <w:rsid w:val="00FD1729"/>
    <w:rsid w:val="00FD1E2B"/>
    <w:rsid w:val="00FD1ED4"/>
    <w:rsid w:val="00FD1ED9"/>
    <w:rsid w:val="00FD1FCF"/>
    <w:rsid w:val="00FD210D"/>
    <w:rsid w:val="00FD22A5"/>
    <w:rsid w:val="00FD22C8"/>
    <w:rsid w:val="00FD2363"/>
    <w:rsid w:val="00FD28D7"/>
    <w:rsid w:val="00FD292B"/>
    <w:rsid w:val="00FD2E45"/>
    <w:rsid w:val="00FD3266"/>
    <w:rsid w:val="00FD33C5"/>
    <w:rsid w:val="00FD3613"/>
    <w:rsid w:val="00FD3F57"/>
    <w:rsid w:val="00FD4109"/>
    <w:rsid w:val="00FD4A35"/>
    <w:rsid w:val="00FD4B00"/>
    <w:rsid w:val="00FD51B8"/>
    <w:rsid w:val="00FD548E"/>
    <w:rsid w:val="00FD5C34"/>
    <w:rsid w:val="00FD67AE"/>
    <w:rsid w:val="00FD6E8A"/>
    <w:rsid w:val="00FD7F65"/>
    <w:rsid w:val="00FE0052"/>
    <w:rsid w:val="00FE0211"/>
    <w:rsid w:val="00FE060E"/>
    <w:rsid w:val="00FE097C"/>
    <w:rsid w:val="00FE1023"/>
    <w:rsid w:val="00FE12B6"/>
    <w:rsid w:val="00FE15FB"/>
    <w:rsid w:val="00FE2121"/>
    <w:rsid w:val="00FE233D"/>
    <w:rsid w:val="00FE2B4A"/>
    <w:rsid w:val="00FE3186"/>
    <w:rsid w:val="00FE32BB"/>
    <w:rsid w:val="00FE3677"/>
    <w:rsid w:val="00FE37CF"/>
    <w:rsid w:val="00FE38DF"/>
    <w:rsid w:val="00FE3B03"/>
    <w:rsid w:val="00FE3BF7"/>
    <w:rsid w:val="00FE3F72"/>
    <w:rsid w:val="00FE4051"/>
    <w:rsid w:val="00FE49BB"/>
    <w:rsid w:val="00FE4B69"/>
    <w:rsid w:val="00FE4B83"/>
    <w:rsid w:val="00FE4CD6"/>
    <w:rsid w:val="00FE4E56"/>
    <w:rsid w:val="00FE5020"/>
    <w:rsid w:val="00FE5A01"/>
    <w:rsid w:val="00FE5EB0"/>
    <w:rsid w:val="00FE5ECA"/>
    <w:rsid w:val="00FE6040"/>
    <w:rsid w:val="00FE614D"/>
    <w:rsid w:val="00FE625F"/>
    <w:rsid w:val="00FE6537"/>
    <w:rsid w:val="00FE6897"/>
    <w:rsid w:val="00FE693E"/>
    <w:rsid w:val="00FE6A20"/>
    <w:rsid w:val="00FE6F4A"/>
    <w:rsid w:val="00FE7317"/>
    <w:rsid w:val="00FE746A"/>
    <w:rsid w:val="00FE7694"/>
    <w:rsid w:val="00FE7B9B"/>
    <w:rsid w:val="00FF0271"/>
    <w:rsid w:val="00FF04D4"/>
    <w:rsid w:val="00FF086D"/>
    <w:rsid w:val="00FF0FD8"/>
    <w:rsid w:val="00FF1555"/>
    <w:rsid w:val="00FF1CCA"/>
    <w:rsid w:val="00FF1D6E"/>
    <w:rsid w:val="00FF1F60"/>
    <w:rsid w:val="00FF1FA2"/>
    <w:rsid w:val="00FF270A"/>
    <w:rsid w:val="00FF295B"/>
    <w:rsid w:val="00FF30D8"/>
    <w:rsid w:val="00FF3427"/>
    <w:rsid w:val="00FF35C5"/>
    <w:rsid w:val="00FF3B71"/>
    <w:rsid w:val="00FF4191"/>
    <w:rsid w:val="00FF4277"/>
    <w:rsid w:val="00FF47DF"/>
    <w:rsid w:val="00FF4D20"/>
    <w:rsid w:val="00FF5486"/>
    <w:rsid w:val="00FF57CA"/>
    <w:rsid w:val="00FF5902"/>
    <w:rsid w:val="00FF59E7"/>
    <w:rsid w:val="00FF5B40"/>
    <w:rsid w:val="00FF5BD9"/>
    <w:rsid w:val="00FF600E"/>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 w:type="table" w:styleId="af7">
    <w:name w:val="Table Grid"/>
    <w:basedOn w:val="a1"/>
    <w:uiPriority w:val="39"/>
    <w:rsid w:val="00317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0778">
      <w:bodyDiv w:val="1"/>
      <w:marLeft w:val="0"/>
      <w:marRight w:val="0"/>
      <w:marTop w:val="0"/>
      <w:marBottom w:val="0"/>
      <w:divBdr>
        <w:top w:val="none" w:sz="0" w:space="0" w:color="auto"/>
        <w:left w:val="none" w:sz="0" w:space="0" w:color="auto"/>
        <w:bottom w:val="none" w:sz="0" w:space="0" w:color="auto"/>
        <w:right w:val="none" w:sz="0" w:space="0" w:color="auto"/>
      </w:divBdr>
      <w:divsChild>
        <w:div w:id="1415664342">
          <w:marLeft w:val="0"/>
          <w:marRight w:val="0"/>
          <w:marTop w:val="0"/>
          <w:marBottom w:val="0"/>
          <w:divBdr>
            <w:top w:val="none" w:sz="0" w:space="0" w:color="auto"/>
            <w:left w:val="none" w:sz="0" w:space="0" w:color="auto"/>
            <w:bottom w:val="none" w:sz="0" w:space="0" w:color="auto"/>
            <w:right w:val="none" w:sz="0" w:space="0" w:color="auto"/>
          </w:divBdr>
          <w:divsChild>
            <w:div w:id="10837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3559">
      <w:bodyDiv w:val="1"/>
      <w:marLeft w:val="0"/>
      <w:marRight w:val="0"/>
      <w:marTop w:val="0"/>
      <w:marBottom w:val="0"/>
      <w:divBdr>
        <w:top w:val="none" w:sz="0" w:space="0" w:color="auto"/>
        <w:left w:val="none" w:sz="0" w:space="0" w:color="auto"/>
        <w:bottom w:val="none" w:sz="0" w:space="0" w:color="auto"/>
        <w:right w:val="none" w:sz="0" w:space="0" w:color="auto"/>
      </w:divBdr>
      <w:divsChild>
        <w:div w:id="951404022">
          <w:marLeft w:val="0"/>
          <w:marRight w:val="0"/>
          <w:marTop w:val="0"/>
          <w:marBottom w:val="0"/>
          <w:divBdr>
            <w:top w:val="none" w:sz="0" w:space="0" w:color="auto"/>
            <w:left w:val="none" w:sz="0" w:space="0" w:color="auto"/>
            <w:bottom w:val="none" w:sz="0" w:space="0" w:color="auto"/>
            <w:right w:val="none" w:sz="0" w:space="0" w:color="auto"/>
          </w:divBdr>
          <w:divsChild>
            <w:div w:id="82951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253783498">
      <w:bodyDiv w:val="1"/>
      <w:marLeft w:val="0"/>
      <w:marRight w:val="0"/>
      <w:marTop w:val="0"/>
      <w:marBottom w:val="0"/>
      <w:divBdr>
        <w:top w:val="none" w:sz="0" w:space="0" w:color="auto"/>
        <w:left w:val="none" w:sz="0" w:space="0" w:color="auto"/>
        <w:bottom w:val="none" w:sz="0" w:space="0" w:color="auto"/>
        <w:right w:val="none" w:sz="0" w:space="0" w:color="auto"/>
      </w:divBdr>
    </w:div>
    <w:div w:id="290596626">
      <w:bodyDiv w:val="1"/>
      <w:marLeft w:val="0"/>
      <w:marRight w:val="0"/>
      <w:marTop w:val="0"/>
      <w:marBottom w:val="0"/>
      <w:divBdr>
        <w:top w:val="none" w:sz="0" w:space="0" w:color="auto"/>
        <w:left w:val="none" w:sz="0" w:space="0" w:color="auto"/>
        <w:bottom w:val="none" w:sz="0" w:space="0" w:color="auto"/>
        <w:right w:val="none" w:sz="0" w:space="0" w:color="auto"/>
      </w:divBdr>
      <w:divsChild>
        <w:div w:id="1523012564">
          <w:marLeft w:val="0"/>
          <w:marRight w:val="0"/>
          <w:marTop w:val="0"/>
          <w:marBottom w:val="0"/>
          <w:divBdr>
            <w:top w:val="none" w:sz="0" w:space="0" w:color="auto"/>
            <w:left w:val="none" w:sz="0" w:space="0" w:color="auto"/>
            <w:bottom w:val="none" w:sz="0" w:space="0" w:color="auto"/>
            <w:right w:val="none" w:sz="0" w:space="0" w:color="auto"/>
          </w:divBdr>
          <w:divsChild>
            <w:div w:id="794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815220177">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1876307013">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theme" Target="theme/theme1.xml"/><Relationship Id="rId7" Type="http://schemas.openxmlformats.org/officeDocument/2006/relationships/comments" Target="comments.xml"/><Relationship Id="rId71" Type="http://schemas.openxmlformats.org/officeDocument/2006/relationships/image" Target="media/image6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92</TotalTime>
  <Pages>56</Pages>
  <Words>39811</Words>
  <Characters>226923</Characters>
  <Application>Microsoft Office Word</Application>
  <DocSecurity>0</DocSecurity>
  <Lines>1891</Lines>
  <Paragraphs>532</Paragraphs>
  <ScaleCrop>false</ScaleCrop>
  <Company/>
  <LinksUpToDate>false</LinksUpToDate>
  <CharactersWithSpaces>266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8670</cp:revision>
  <dcterms:created xsi:type="dcterms:W3CDTF">2022-11-19T16:04:00Z</dcterms:created>
  <dcterms:modified xsi:type="dcterms:W3CDTF">2023-05-17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6"&gt;&lt;session id="tem0XP24"/&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